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E9B6AB" w14:textId="77777777" w:rsidR="001E1A0E" w:rsidRDefault="001E1A0E" w:rsidP="001E1A0E">
      <w:pPr>
        <w:jc w:val="center"/>
        <w:rPr>
          <w:b/>
          <w:bCs/>
        </w:rPr>
      </w:pPr>
    </w:p>
    <w:p w14:paraId="6B619CA9" w14:textId="77777777" w:rsidR="001E1A0E" w:rsidRDefault="001E1A0E" w:rsidP="001E1A0E">
      <w:pPr>
        <w:jc w:val="center"/>
        <w:rPr>
          <w:b/>
          <w:bCs/>
        </w:rPr>
      </w:pPr>
    </w:p>
    <w:p w14:paraId="69180605" w14:textId="77777777" w:rsidR="001E1A0E" w:rsidRDefault="001E1A0E" w:rsidP="001E1A0E">
      <w:pPr>
        <w:jc w:val="center"/>
        <w:rPr>
          <w:b/>
          <w:bCs/>
        </w:rPr>
      </w:pPr>
    </w:p>
    <w:p w14:paraId="32CBB384" w14:textId="77777777" w:rsidR="001E1A0E" w:rsidRDefault="001E1A0E" w:rsidP="001E1A0E">
      <w:pPr>
        <w:jc w:val="center"/>
        <w:rPr>
          <w:b/>
          <w:bCs/>
        </w:rPr>
      </w:pPr>
    </w:p>
    <w:p w14:paraId="60823CE7" w14:textId="77777777" w:rsidR="001E1A0E" w:rsidRDefault="001E1A0E" w:rsidP="004719F4">
      <w:pPr>
        <w:rPr>
          <w:b/>
          <w:bCs/>
        </w:rPr>
      </w:pPr>
    </w:p>
    <w:p w14:paraId="49EB3B12" w14:textId="77777777" w:rsidR="001E1A0E" w:rsidRDefault="001E1A0E" w:rsidP="004719F4">
      <w:pPr>
        <w:rPr>
          <w:b/>
          <w:bCs/>
        </w:rPr>
      </w:pPr>
    </w:p>
    <w:p w14:paraId="79283A21" w14:textId="77777777" w:rsidR="001E1A0E" w:rsidRDefault="001E1A0E" w:rsidP="001E1A0E">
      <w:pPr>
        <w:jc w:val="center"/>
        <w:rPr>
          <w:b/>
          <w:bCs/>
        </w:rPr>
      </w:pPr>
    </w:p>
    <w:p w14:paraId="1BF0F68D" w14:textId="77777777" w:rsidR="00971EC6" w:rsidRDefault="00971EC6" w:rsidP="00971EC6">
      <w:pPr>
        <w:spacing w:line="480" w:lineRule="auto"/>
        <w:jc w:val="center"/>
        <w:rPr>
          <w:b/>
          <w:bCs/>
        </w:rPr>
      </w:pPr>
      <w:r>
        <w:rPr>
          <w:b/>
          <w:bCs/>
        </w:rPr>
        <w:t xml:space="preserve">The Nuanced Relationship Between Creative Cognition and the </w:t>
      </w:r>
    </w:p>
    <w:p w14:paraId="062F5313" w14:textId="77777777" w:rsidR="00971EC6" w:rsidRDefault="00971EC6" w:rsidP="00971EC6">
      <w:pPr>
        <w:spacing w:line="480" w:lineRule="auto"/>
        <w:jc w:val="center"/>
        <w:rPr>
          <w:b/>
          <w:bCs/>
        </w:rPr>
      </w:pPr>
      <w:r>
        <w:rPr>
          <w:b/>
          <w:bCs/>
        </w:rPr>
        <w:t>Interaction Between Executive Functioning and Intelligence</w:t>
      </w:r>
    </w:p>
    <w:p w14:paraId="6092A255" w14:textId="77777777" w:rsidR="00971EC6" w:rsidRPr="004719F4" w:rsidRDefault="00971EC6" w:rsidP="00971EC6">
      <w:pPr>
        <w:spacing w:line="480" w:lineRule="auto"/>
        <w:jc w:val="center"/>
        <w:rPr>
          <w:color w:val="000000" w:themeColor="text1"/>
          <w:vertAlign w:val="superscript"/>
        </w:rPr>
      </w:pPr>
      <w:r>
        <w:t>Christa L. Taylor</w:t>
      </w:r>
      <w:r w:rsidRPr="00133C56">
        <w:rPr>
          <w:color w:val="000000" w:themeColor="text1"/>
        </w:rPr>
        <w:t>¹</w:t>
      </w:r>
      <w:r>
        <w:t xml:space="preserve"> and </w:t>
      </w:r>
      <w:proofErr w:type="spellStart"/>
      <w:r>
        <w:t>Arash</w:t>
      </w:r>
      <w:proofErr w:type="spellEnd"/>
      <w:r>
        <w:t xml:space="preserve"> E. Zaghi</w:t>
      </w:r>
      <w:r>
        <w:rPr>
          <w:vertAlign w:val="superscript"/>
        </w:rPr>
        <w:t>2</w:t>
      </w:r>
    </w:p>
    <w:p w14:paraId="746A6F54" w14:textId="77777777" w:rsidR="00971EC6" w:rsidRPr="00133C56" w:rsidRDefault="00971EC6" w:rsidP="00971EC6">
      <w:pPr>
        <w:spacing w:line="480" w:lineRule="auto"/>
        <w:jc w:val="center"/>
        <w:rPr>
          <w:color w:val="000000" w:themeColor="text1"/>
        </w:rPr>
      </w:pPr>
      <w:proofErr w:type="spellStart"/>
      <w:r w:rsidRPr="00133C56">
        <w:rPr>
          <w:color w:val="000000" w:themeColor="text1"/>
        </w:rPr>
        <w:t>Université</w:t>
      </w:r>
      <w:proofErr w:type="spellEnd"/>
      <w:r w:rsidRPr="00133C56">
        <w:rPr>
          <w:color w:val="000000" w:themeColor="text1"/>
        </w:rPr>
        <w:t xml:space="preserve"> </w:t>
      </w:r>
      <w:proofErr w:type="spellStart"/>
      <w:r w:rsidRPr="00133C56">
        <w:rPr>
          <w:color w:val="000000" w:themeColor="text1"/>
        </w:rPr>
        <w:t>catholique</w:t>
      </w:r>
      <w:proofErr w:type="spellEnd"/>
      <w:r w:rsidRPr="00133C56">
        <w:rPr>
          <w:color w:val="000000" w:themeColor="text1"/>
        </w:rPr>
        <w:t xml:space="preserve"> de Louvain¹</w:t>
      </w:r>
    </w:p>
    <w:p w14:paraId="323DE6F2" w14:textId="77777777" w:rsidR="00971EC6" w:rsidRPr="00133C56" w:rsidRDefault="00971EC6" w:rsidP="00971EC6">
      <w:pPr>
        <w:spacing w:line="480" w:lineRule="auto"/>
        <w:jc w:val="center"/>
        <w:rPr>
          <w:color w:val="000000" w:themeColor="text1"/>
        </w:rPr>
      </w:pPr>
      <w:r w:rsidRPr="00133C56">
        <w:rPr>
          <w:color w:val="000000" w:themeColor="text1"/>
        </w:rPr>
        <w:t>University of Connecticut²</w:t>
      </w:r>
    </w:p>
    <w:p w14:paraId="0BD1AE74" w14:textId="77777777" w:rsidR="00971EC6" w:rsidRDefault="00971EC6" w:rsidP="00971EC6">
      <w:pPr>
        <w:spacing w:line="480" w:lineRule="auto"/>
        <w:jc w:val="center"/>
        <w:rPr>
          <w:b/>
          <w:bCs/>
        </w:rPr>
      </w:pPr>
    </w:p>
    <w:p w14:paraId="061E5822" w14:textId="77777777" w:rsidR="00971EC6" w:rsidRDefault="00971EC6" w:rsidP="00971EC6">
      <w:pPr>
        <w:spacing w:line="480" w:lineRule="auto"/>
        <w:ind w:firstLine="720"/>
        <w:rPr>
          <w:color w:val="000000" w:themeColor="text1"/>
        </w:rPr>
      </w:pPr>
    </w:p>
    <w:p w14:paraId="5527C879" w14:textId="77777777" w:rsidR="00971EC6" w:rsidRPr="00D2740F" w:rsidRDefault="00971EC6" w:rsidP="00971EC6">
      <w:pPr>
        <w:spacing w:line="480" w:lineRule="auto"/>
        <w:ind w:firstLine="720"/>
        <w:rPr>
          <w:color w:val="000000" w:themeColor="text1"/>
        </w:rPr>
      </w:pPr>
      <w:r w:rsidRPr="00D2740F">
        <w:rPr>
          <w:color w:val="000000" w:themeColor="text1"/>
        </w:rPr>
        <w:t xml:space="preserve">Christa L. Taylor, </w:t>
      </w:r>
      <w:r w:rsidRPr="00D2740F">
        <w:rPr>
          <w:noProof/>
          <w:color w:val="000000" w:themeColor="text1"/>
        </w:rPr>
        <w:drawing>
          <wp:inline distT="0" distB="0" distL="0" distR="0" wp14:anchorId="4C1EA55D" wp14:editId="4EBABA06">
            <wp:extent cx="152400" cy="152400"/>
            <wp:effectExtent l="0" t="0" r="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RCIDiD_icon24x24.png"/>
                    <pic:cNvPicPr/>
                  </pic:nvPicPr>
                  <pic:blipFill>
                    <a:blip r:embed="rId8">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Pr="00D2740F">
        <w:rPr>
          <w:color w:val="000000" w:themeColor="text1"/>
        </w:rPr>
        <w:t>https://orcid.org/0000-0002-6472-3107</w:t>
      </w:r>
    </w:p>
    <w:p w14:paraId="7242A5AB" w14:textId="77777777" w:rsidR="00971EC6" w:rsidRPr="00D2740F" w:rsidRDefault="00971EC6" w:rsidP="00971EC6">
      <w:pPr>
        <w:spacing w:line="480" w:lineRule="auto"/>
        <w:ind w:firstLine="720"/>
        <w:rPr>
          <w:color w:val="000000" w:themeColor="text1"/>
        </w:rPr>
      </w:pPr>
      <w:proofErr w:type="spellStart"/>
      <w:r w:rsidRPr="00D2740F">
        <w:rPr>
          <w:color w:val="000000" w:themeColor="text1"/>
        </w:rPr>
        <w:t>Arash</w:t>
      </w:r>
      <w:proofErr w:type="spellEnd"/>
      <w:r w:rsidRPr="00D2740F">
        <w:rPr>
          <w:color w:val="000000" w:themeColor="text1"/>
        </w:rPr>
        <w:t xml:space="preserve"> E</w:t>
      </w:r>
      <w:r>
        <w:rPr>
          <w:color w:val="000000" w:themeColor="text1"/>
        </w:rPr>
        <w:t>.</w:t>
      </w:r>
      <w:r w:rsidRPr="00D2740F">
        <w:rPr>
          <w:color w:val="000000" w:themeColor="text1"/>
        </w:rPr>
        <w:t xml:space="preserve"> </w:t>
      </w:r>
      <w:proofErr w:type="spellStart"/>
      <w:r w:rsidRPr="00D2740F">
        <w:rPr>
          <w:color w:val="000000" w:themeColor="text1"/>
        </w:rPr>
        <w:t>Zaghi</w:t>
      </w:r>
      <w:proofErr w:type="spellEnd"/>
      <w:r w:rsidRPr="00D2740F">
        <w:rPr>
          <w:color w:val="000000" w:themeColor="text1"/>
        </w:rPr>
        <w:t xml:space="preserve">, </w:t>
      </w:r>
      <w:r w:rsidRPr="00D2740F">
        <w:rPr>
          <w:noProof/>
          <w:color w:val="000000" w:themeColor="text1"/>
        </w:rPr>
        <w:drawing>
          <wp:inline distT="0" distB="0" distL="0" distR="0" wp14:anchorId="6C7F5ED4" wp14:editId="6D65E55F">
            <wp:extent cx="152400" cy="1524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RCIDiD_icon24x24.png"/>
                    <pic:cNvPicPr/>
                  </pic:nvPicPr>
                  <pic:blipFill>
                    <a:blip r:embed="rId8">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Pr="00D2740F">
        <w:rPr>
          <w:color w:val="000000" w:themeColor="text1"/>
        </w:rPr>
        <w:t>https://orcid.org/0000-0003-2246-2911</w:t>
      </w:r>
    </w:p>
    <w:p w14:paraId="01DA778D" w14:textId="77777777" w:rsidR="00971EC6" w:rsidRPr="00D2740F" w:rsidRDefault="00971EC6" w:rsidP="00971EC6">
      <w:pPr>
        <w:spacing w:line="480" w:lineRule="auto"/>
        <w:ind w:firstLine="720"/>
        <w:rPr>
          <w:color w:val="000000" w:themeColor="text1"/>
        </w:rPr>
      </w:pPr>
      <w:r w:rsidRPr="00D2740F">
        <w:rPr>
          <w:color w:val="000000" w:themeColor="text1"/>
        </w:rPr>
        <w:t xml:space="preserve">The authors have no conflicts of interest to disclose. </w:t>
      </w:r>
    </w:p>
    <w:p w14:paraId="35291B63" w14:textId="77777777" w:rsidR="00971EC6" w:rsidRPr="008D2CCB" w:rsidRDefault="00971EC6" w:rsidP="00971EC6">
      <w:pPr>
        <w:spacing w:line="480" w:lineRule="auto"/>
        <w:ind w:firstLine="720"/>
        <w:rPr>
          <w:bCs/>
          <w:color w:val="000000" w:themeColor="text1"/>
        </w:rPr>
      </w:pPr>
      <w:r w:rsidRPr="00D2740F">
        <w:rPr>
          <w:color w:val="000000" w:themeColor="text1"/>
          <w:lang w:val="en"/>
        </w:rPr>
        <w:t xml:space="preserve">This material is based upon work supported by the </w:t>
      </w:r>
      <w:r w:rsidRPr="00D2740F">
        <w:rPr>
          <w:bCs/>
          <w:color w:val="000000" w:themeColor="text1"/>
        </w:rPr>
        <w:t>Division of Engineering Education and Centers</w:t>
      </w:r>
      <w:r w:rsidRPr="00D2740F">
        <w:rPr>
          <w:color w:val="000000" w:themeColor="text1"/>
          <w:lang w:val="en"/>
        </w:rPr>
        <w:t xml:space="preserve"> of National Science Foundation </w:t>
      </w:r>
      <w:r>
        <w:rPr>
          <w:color w:val="000000" w:themeColor="text1"/>
          <w:lang w:val="en"/>
        </w:rPr>
        <w:t xml:space="preserve">(NSF) </w:t>
      </w:r>
      <w:r w:rsidRPr="003846D6">
        <w:rPr>
          <w:color w:val="000000" w:themeColor="text1"/>
          <w:lang w:val="en"/>
        </w:rPr>
        <w:t>under Grant No.</w:t>
      </w:r>
      <w:r w:rsidRPr="003846D6">
        <w:rPr>
          <w:bCs/>
          <w:color w:val="000000" w:themeColor="text1"/>
        </w:rPr>
        <w:t xml:space="preserve"> 1653854. Any opinions</w:t>
      </w:r>
      <w:r w:rsidRPr="00D2740F">
        <w:rPr>
          <w:bCs/>
          <w:color w:val="000000" w:themeColor="text1"/>
        </w:rPr>
        <w:t xml:space="preserve">, findings, and conclusions or recommendations expressed in this material are those of the authors and do not necessarily reflect the views of the National Science Foundation. </w:t>
      </w:r>
      <w:r w:rsidRPr="00EC04FE">
        <w:rPr>
          <w:bCs/>
          <w:color w:val="000000" w:themeColor="text1"/>
        </w:rPr>
        <w:t xml:space="preserve">The data that support the findings of this study are available on request from the </w:t>
      </w:r>
      <w:r>
        <w:rPr>
          <w:bCs/>
          <w:color w:val="000000" w:themeColor="text1"/>
        </w:rPr>
        <w:t>PI (A.E.Z.)</w:t>
      </w:r>
      <w:r w:rsidRPr="00EC04FE">
        <w:rPr>
          <w:bCs/>
          <w:color w:val="000000" w:themeColor="text1"/>
        </w:rPr>
        <w:t>. The data are not publicly available due to privacy or ethical restrictions</w:t>
      </w:r>
      <w:r>
        <w:rPr>
          <w:bCs/>
          <w:color w:val="000000" w:themeColor="text1"/>
        </w:rPr>
        <w:t xml:space="preserve">. </w:t>
      </w:r>
      <w:r w:rsidRPr="00D2740F">
        <w:rPr>
          <w:bCs/>
          <w:color w:val="000000" w:themeColor="text1"/>
        </w:rPr>
        <w:t xml:space="preserve">We would like to thank Connie </w:t>
      </w:r>
      <w:proofErr w:type="spellStart"/>
      <w:r w:rsidRPr="00D2740F">
        <w:rPr>
          <w:bCs/>
          <w:color w:val="000000" w:themeColor="text1"/>
        </w:rPr>
        <w:t>Syharat</w:t>
      </w:r>
      <w:proofErr w:type="spellEnd"/>
      <w:r w:rsidRPr="00D2740F">
        <w:rPr>
          <w:bCs/>
          <w:color w:val="000000" w:themeColor="text1"/>
        </w:rPr>
        <w:t xml:space="preserve"> for </w:t>
      </w:r>
      <w:r>
        <w:rPr>
          <w:bCs/>
          <w:color w:val="000000" w:themeColor="text1"/>
        </w:rPr>
        <w:t xml:space="preserve">her </w:t>
      </w:r>
      <w:r w:rsidRPr="008D2CCB">
        <w:rPr>
          <w:bCs/>
          <w:color w:val="000000" w:themeColor="text1"/>
        </w:rPr>
        <w:t xml:space="preserve">significant contribution to data collection. </w:t>
      </w:r>
    </w:p>
    <w:p w14:paraId="050C8388" w14:textId="77777777" w:rsidR="00971EC6" w:rsidRPr="008D2CCB" w:rsidRDefault="00971EC6" w:rsidP="00971EC6">
      <w:pPr>
        <w:spacing w:line="480" w:lineRule="auto"/>
        <w:ind w:firstLine="720"/>
        <w:rPr>
          <w:color w:val="000000" w:themeColor="text1"/>
        </w:rPr>
      </w:pPr>
      <w:r w:rsidRPr="008D2CCB">
        <w:rPr>
          <w:bCs/>
          <w:color w:val="000000" w:themeColor="text1"/>
        </w:rPr>
        <w:t xml:space="preserve">Correspondence concerning this article should be addressed to Christa L. Taylor, </w:t>
      </w:r>
      <w:proofErr w:type="spellStart"/>
      <w:r w:rsidRPr="008D2CCB">
        <w:rPr>
          <w:color w:val="000000" w:themeColor="text1"/>
        </w:rPr>
        <w:t>Université</w:t>
      </w:r>
      <w:proofErr w:type="spellEnd"/>
      <w:r w:rsidRPr="008D2CCB">
        <w:rPr>
          <w:color w:val="000000" w:themeColor="text1"/>
        </w:rPr>
        <w:t xml:space="preserve"> </w:t>
      </w:r>
      <w:proofErr w:type="spellStart"/>
      <w:r w:rsidRPr="008D2CCB">
        <w:rPr>
          <w:color w:val="000000" w:themeColor="text1"/>
        </w:rPr>
        <w:t>catholique</w:t>
      </w:r>
      <w:proofErr w:type="spellEnd"/>
      <w:r w:rsidRPr="008D2CCB">
        <w:rPr>
          <w:color w:val="000000" w:themeColor="text1"/>
        </w:rPr>
        <w:t xml:space="preserve"> de Louvain, IPSY Place Cardinal Mercier 10/L3.05.01, 1348 Louvain-la-</w:t>
      </w:r>
      <w:proofErr w:type="spellStart"/>
      <w:r w:rsidRPr="008D2CCB">
        <w:rPr>
          <w:color w:val="000000" w:themeColor="text1"/>
        </w:rPr>
        <w:t>Neuve</w:t>
      </w:r>
      <w:proofErr w:type="spellEnd"/>
      <w:r w:rsidRPr="008D2CCB">
        <w:rPr>
          <w:color w:val="000000" w:themeColor="text1"/>
        </w:rPr>
        <w:t>, Belgium. Email: christa.taylor@uclouvain.be</w:t>
      </w:r>
    </w:p>
    <w:p w14:paraId="337FBE85" w14:textId="3898102F" w:rsidR="00204E71" w:rsidRDefault="001E1A0E" w:rsidP="00971EC6">
      <w:pPr>
        <w:spacing w:line="480" w:lineRule="auto"/>
        <w:jc w:val="center"/>
        <w:rPr>
          <w:b/>
          <w:bCs/>
        </w:rPr>
      </w:pPr>
      <w:r w:rsidRPr="004719F4">
        <w:br w:type="page"/>
      </w:r>
      <w:r>
        <w:rPr>
          <w:b/>
          <w:bCs/>
        </w:rPr>
        <w:lastRenderedPageBreak/>
        <w:t>Abstract</w:t>
      </w:r>
    </w:p>
    <w:p w14:paraId="099C5E76" w14:textId="40D00DEE" w:rsidR="001B5EBB" w:rsidRPr="00026342" w:rsidRDefault="004323C8" w:rsidP="00026342">
      <w:pPr>
        <w:spacing w:line="480" w:lineRule="auto"/>
        <w:rPr>
          <w:rFonts w:eastAsia="Times New Roman"/>
          <w:highlight w:val="yellow"/>
        </w:rPr>
      </w:pPr>
      <w:r w:rsidRPr="004323C8">
        <w:rPr>
          <w:rFonts w:eastAsia="Times New Roman"/>
        </w:rPr>
        <w:t xml:space="preserve">The </w:t>
      </w:r>
      <w:r w:rsidR="00D52422">
        <w:rPr>
          <w:rFonts w:eastAsia="Times New Roman"/>
        </w:rPr>
        <w:t>current study</w:t>
      </w:r>
      <w:r w:rsidRPr="004323C8">
        <w:rPr>
          <w:rFonts w:eastAsia="Times New Roman"/>
        </w:rPr>
        <w:t xml:space="preserve"> address</w:t>
      </w:r>
      <w:r w:rsidR="00D52422">
        <w:rPr>
          <w:rFonts w:eastAsia="Times New Roman"/>
        </w:rPr>
        <w:t>es</w:t>
      </w:r>
      <w:r w:rsidRPr="004323C8">
        <w:rPr>
          <w:rFonts w:eastAsia="Times New Roman"/>
        </w:rPr>
        <w:t xml:space="preserve"> gaps in our understanding of the relationship between creative cognition, intelligence (IQ), and executive functioning </w:t>
      </w:r>
      <w:r w:rsidR="005E752A">
        <w:rPr>
          <w:rFonts w:eastAsia="Times New Roman"/>
        </w:rPr>
        <w:t>(EF)</w:t>
      </w:r>
      <w:r w:rsidRPr="004323C8">
        <w:rPr>
          <w:rFonts w:eastAsia="Times New Roman"/>
        </w:rPr>
        <w:t>. Undergraduate students completed a</w:t>
      </w:r>
      <w:r w:rsidR="00570401">
        <w:rPr>
          <w:rFonts w:eastAsia="Times New Roman"/>
        </w:rPr>
        <w:t>n</w:t>
      </w:r>
      <w:r w:rsidRPr="004323C8">
        <w:rPr>
          <w:rFonts w:eastAsia="Times New Roman"/>
        </w:rPr>
        <w:t xml:space="preserve"> IQ test, verbal and figural divergent thinking </w:t>
      </w:r>
      <w:r w:rsidR="00026342">
        <w:rPr>
          <w:rFonts w:eastAsia="Times New Roman"/>
        </w:rPr>
        <w:t xml:space="preserve">(DT) </w:t>
      </w:r>
      <w:r w:rsidRPr="004323C8">
        <w:rPr>
          <w:rFonts w:eastAsia="Times New Roman"/>
        </w:rPr>
        <w:t xml:space="preserve">tests, and a self-assessment of </w:t>
      </w:r>
      <w:r w:rsidR="00654E90">
        <w:rPr>
          <w:rFonts w:eastAsia="Times New Roman"/>
        </w:rPr>
        <w:t>EF</w:t>
      </w:r>
      <w:r w:rsidRPr="004323C8">
        <w:rPr>
          <w:rFonts w:eastAsia="Times New Roman"/>
        </w:rPr>
        <w:t>, across four study sessions. Participant data (</w:t>
      </w:r>
      <w:r w:rsidRPr="004323C8">
        <w:rPr>
          <w:rFonts w:eastAsia="Times New Roman"/>
          <w:i/>
          <w:iCs/>
          <w:color w:val="0E101A"/>
        </w:rPr>
        <w:t>N</w:t>
      </w:r>
      <w:r w:rsidRPr="004323C8">
        <w:rPr>
          <w:rFonts w:eastAsia="Times New Roman"/>
        </w:rPr>
        <w:t xml:space="preserve"> = 199) were analyzed using linear regression and PROCESS moderation models. </w:t>
      </w:r>
      <w:r w:rsidRPr="00026342">
        <w:rPr>
          <w:rFonts w:eastAsia="Times New Roman"/>
        </w:rPr>
        <w:t xml:space="preserve">Results demonstrated that </w:t>
      </w:r>
      <w:r w:rsidR="00026342" w:rsidRPr="00DB3167">
        <w:rPr>
          <w:rFonts w:eastAsia="Times New Roman"/>
        </w:rPr>
        <w:t>EF</w:t>
      </w:r>
      <w:r w:rsidR="00026342" w:rsidRPr="00DB3167">
        <w:t xml:space="preserve"> interact</w:t>
      </w:r>
      <w:r w:rsidR="00654E90">
        <w:t>s</w:t>
      </w:r>
      <w:r w:rsidR="00026342" w:rsidRPr="00DB3167">
        <w:t xml:space="preserve"> with IQ to predict figural and verbal </w:t>
      </w:r>
      <w:r w:rsidR="00026342">
        <w:t>DT</w:t>
      </w:r>
      <w:r w:rsidR="00026342" w:rsidRPr="00DB3167">
        <w:t xml:space="preserve"> in distinct ways, with different patterns emerging from different methods of scoring </w:t>
      </w:r>
      <w:r w:rsidR="00026342">
        <w:t>DT</w:t>
      </w:r>
      <w:r w:rsidR="00026342" w:rsidRPr="00DB3167">
        <w:t xml:space="preserve">. </w:t>
      </w:r>
      <w:r w:rsidR="00026342">
        <w:t xml:space="preserve">Using traditional </w:t>
      </w:r>
      <w:r w:rsidR="00703B59">
        <w:t xml:space="preserve">DT </w:t>
      </w:r>
      <w:r w:rsidR="00026342">
        <w:t>scoring,</w:t>
      </w:r>
      <w:r w:rsidR="00026342" w:rsidRPr="00DB3167">
        <w:t xml:space="preserve"> </w:t>
      </w:r>
      <w:r w:rsidR="00026342" w:rsidRPr="00DB3167">
        <w:rPr>
          <w:i/>
          <w:iCs/>
        </w:rPr>
        <w:t xml:space="preserve">Gf </w:t>
      </w:r>
      <w:r w:rsidR="00026342" w:rsidRPr="00DB3167">
        <w:t>(</w:t>
      </w:r>
      <w:r w:rsidR="00703B59">
        <w:t>but not</w:t>
      </w:r>
      <w:r w:rsidR="00026342" w:rsidRPr="00DB3167">
        <w:t xml:space="preserve"> </w:t>
      </w:r>
      <w:r w:rsidR="00026342" w:rsidRPr="00DB3167">
        <w:rPr>
          <w:i/>
          <w:iCs/>
        </w:rPr>
        <w:t>Gc</w:t>
      </w:r>
      <w:r w:rsidR="00026342" w:rsidRPr="00DB3167">
        <w:t xml:space="preserve">) significantly moderated the relationship between EF and scores on both verbal and figural DT tasks. </w:t>
      </w:r>
      <w:r w:rsidR="00AF0DD5">
        <w:t>Low</w:t>
      </w:r>
      <w:r w:rsidR="00F07C78">
        <w:t xml:space="preserve"> </w:t>
      </w:r>
      <w:r w:rsidR="00026342">
        <w:t>EF w</w:t>
      </w:r>
      <w:r w:rsidR="00F07C78">
        <w:t>as</w:t>
      </w:r>
      <w:r w:rsidR="00026342">
        <w:t xml:space="preserve"> associated with </w:t>
      </w:r>
      <w:r w:rsidR="00703B59">
        <w:t>diminished DT</w:t>
      </w:r>
      <w:r w:rsidR="00026342">
        <w:t xml:space="preserve"> scores for those with low </w:t>
      </w:r>
      <w:r w:rsidR="00026342" w:rsidRPr="00DB3167">
        <w:rPr>
          <w:i/>
          <w:iCs/>
        </w:rPr>
        <w:t>Gf</w:t>
      </w:r>
      <w:r w:rsidR="00026342">
        <w:t xml:space="preserve"> scores, unrelated for those with relatively higher </w:t>
      </w:r>
      <w:r w:rsidR="00026342" w:rsidRPr="00DB3167">
        <w:rPr>
          <w:i/>
          <w:iCs/>
        </w:rPr>
        <w:t>Gf</w:t>
      </w:r>
      <w:r w:rsidR="00026342">
        <w:t xml:space="preserve">, and </w:t>
      </w:r>
      <w:r w:rsidR="00703B59">
        <w:t>enhanced</w:t>
      </w:r>
      <w:r w:rsidR="00026342">
        <w:t xml:space="preserve"> scores for those with the highest </w:t>
      </w:r>
      <w:r w:rsidR="00026342" w:rsidRPr="00DB3167">
        <w:rPr>
          <w:i/>
          <w:iCs/>
        </w:rPr>
        <w:t>Gf</w:t>
      </w:r>
      <w:r w:rsidR="00026342">
        <w:t>. Using originality ratio scores</w:t>
      </w:r>
      <w:r w:rsidR="00703B59">
        <w:t xml:space="preserve">, </w:t>
      </w:r>
      <w:r w:rsidR="00AF0DD5">
        <w:t>low</w:t>
      </w:r>
      <w:r w:rsidR="00F07C78">
        <w:t xml:space="preserve"> </w:t>
      </w:r>
      <w:r w:rsidR="00026342">
        <w:t xml:space="preserve">EF </w:t>
      </w:r>
      <w:r w:rsidR="00F07C78">
        <w:t>was</w:t>
      </w:r>
      <w:r w:rsidR="00026342">
        <w:t xml:space="preserve"> associated </w:t>
      </w:r>
      <w:r w:rsidR="00703B59">
        <w:t>with diminished</w:t>
      </w:r>
      <w:r w:rsidR="00026342">
        <w:t xml:space="preserve"> originality </w:t>
      </w:r>
      <w:r w:rsidR="00703B59">
        <w:t>in</w:t>
      </w:r>
      <w:r w:rsidR="00026342">
        <w:t xml:space="preserve"> verbal DT responses for those with </w:t>
      </w:r>
      <w:r w:rsidR="00026342" w:rsidRPr="00026342">
        <w:t xml:space="preserve">low </w:t>
      </w:r>
      <w:r w:rsidR="00B03BBE">
        <w:t xml:space="preserve">IQ (both </w:t>
      </w:r>
      <w:r w:rsidR="00B03BBE" w:rsidRPr="00DB3167">
        <w:rPr>
          <w:i/>
          <w:iCs/>
        </w:rPr>
        <w:t>Gf</w:t>
      </w:r>
      <w:r w:rsidR="00B03BBE" w:rsidRPr="00026342">
        <w:t xml:space="preserve"> </w:t>
      </w:r>
      <w:r w:rsidR="00B03BBE">
        <w:t xml:space="preserve">and </w:t>
      </w:r>
      <w:r w:rsidR="00B03BBE" w:rsidRPr="00DB3167">
        <w:rPr>
          <w:i/>
          <w:iCs/>
        </w:rPr>
        <w:t>Gc</w:t>
      </w:r>
      <w:r w:rsidR="00B03BBE">
        <w:t>)</w:t>
      </w:r>
      <w:r w:rsidR="00026342">
        <w:t xml:space="preserve">, unrelated for those with relatively </w:t>
      </w:r>
      <w:r w:rsidR="00026342" w:rsidRPr="00026342">
        <w:t>higher IQ</w:t>
      </w:r>
      <w:r w:rsidR="00026342">
        <w:t xml:space="preserve">, and enhanced originality for those with the </w:t>
      </w:r>
      <w:r w:rsidR="00B03BBE">
        <w:t xml:space="preserve">highest </w:t>
      </w:r>
      <w:r w:rsidR="00B03BBE" w:rsidRPr="00DB3167">
        <w:rPr>
          <w:i/>
          <w:iCs/>
        </w:rPr>
        <w:t>Gc</w:t>
      </w:r>
      <w:r w:rsidR="00B03BBE">
        <w:t xml:space="preserve"> </w:t>
      </w:r>
      <w:r w:rsidR="00026342">
        <w:t xml:space="preserve">(but not </w:t>
      </w:r>
      <w:r w:rsidR="00B03BBE" w:rsidRPr="00DB3167">
        <w:rPr>
          <w:i/>
          <w:iCs/>
        </w:rPr>
        <w:t>G</w:t>
      </w:r>
      <w:r w:rsidR="00B03BBE">
        <w:rPr>
          <w:i/>
          <w:iCs/>
        </w:rPr>
        <w:t>f</w:t>
      </w:r>
      <w:r w:rsidR="00026342">
        <w:t>) scores</w:t>
      </w:r>
      <w:r w:rsidR="00026342" w:rsidRPr="00946E8B">
        <w:t xml:space="preserve">. </w:t>
      </w:r>
      <w:r w:rsidRPr="00946E8B">
        <w:rPr>
          <w:rFonts w:eastAsia="Times New Roman"/>
        </w:rPr>
        <w:t xml:space="preserve">Thus, </w:t>
      </w:r>
      <w:r w:rsidR="00703B59">
        <w:rPr>
          <w:rFonts w:eastAsia="Times New Roman"/>
        </w:rPr>
        <w:t xml:space="preserve">there are several nuances in the way that </w:t>
      </w:r>
      <w:r w:rsidR="0086068D" w:rsidRPr="00946E8B">
        <w:rPr>
          <w:rFonts w:eastAsia="Times New Roman"/>
        </w:rPr>
        <w:t>EF</w:t>
      </w:r>
      <w:r w:rsidRPr="00946E8B">
        <w:rPr>
          <w:rFonts w:eastAsia="Times New Roman"/>
        </w:rPr>
        <w:t xml:space="preserve"> interact</w:t>
      </w:r>
      <w:r w:rsidR="00767575">
        <w:rPr>
          <w:rFonts w:eastAsia="Times New Roman"/>
        </w:rPr>
        <w:t>s</w:t>
      </w:r>
      <w:r w:rsidRPr="00946E8B">
        <w:rPr>
          <w:rFonts w:eastAsia="Times New Roman"/>
        </w:rPr>
        <w:t xml:space="preserve"> with IQ to predict </w:t>
      </w:r>
      <w:r w:rsidR="00703B59">
        <w:rPr>
          <w:rFonts w:eastAsia="Times New Roman"/>
        </w:rPr>
        <w:t>DT.</w:t>
      </w:r>
      <w:r w:rsidRPr="00946E8B">
        <w:rPr>
          <w:rFonts w:eastAsia="Times New Roman"/>
        </w:rPr>
        <w:t xml:space="preserve"> </w:t>
      </w:r>
    </w:p>
    <w:p w14:paraId="010EB11F" w14:textId="588808C8" w:rsidR="00204E71" w:rsidRPr="00E9418C" w:rsidRDefault="00204E71" w:rsidP="00552F86">
      <w:pPr>
        <w:spacing w:line="480" w:lineRule="auto"/>
        <w:ind w:firstLine="720"/>
      </w:pPr>
      <w:r w:rsidRPr="00E9418C">
        <w:rPr>
          <w:i/>
          <w:iCs/>
        </w:rPr>
        <w:t>Keywords:</w:t>
      </w:r>
      <w:r>
        <w:rPr>
          <w:i/>
          <w:iCs/>
        </w:rPr>
        <w:t xml:space="preserve"> </w:t>
      </w:r>
      <w:r>
        <w:t>divergent thinking, creativity, executive function</w:t>
      </w:r>
      <w:r w:rsidR="004C55AB">
        <w:t>ing</w:t>
      </w:r>
      <w:r>
        <w:t>, intelligence</w:t>
      </w:r>
    </w:p>
    <w:p w14:paraId="61C33996" w14:textId="7612EA11" w:rsidR="001E1A0E" w:rsidRDefault="001E1A0E" w:rsidP="001E1A0E">
      <w:pPr>
        <w:spacing w:line="480" w:lineRule="auto"/>
        <w:jc w:val="center"/>
        <w:rPr>
          <w:b/>
          <w:bCs/>
        </w:rPr>
      </w:pPr>
    </w:p>
    <w:p w14:paraId="21536194" w14:textId="77777777" w:rsidR="001E1A0E" w:rsidRDefault="001E1A0E" w:rsidP="001E1A0E">
      <w:pPr>
        <w:spacing w:line="480" w:lineRule="auto"/>
        <w:jc w:val="center"/>
        <w:rPr>
          <w:b/>
          <w:bCs/>
        </w:rPr>
      </w:pPr>
    </w:p>
    <w:p w14:paraId="3C8F5E72" w14:textId="77777777" w:rsidR="001E1A0E" w:rsidRDefault="001E1A0E" w:rsidP="001E1A0E">
      <w:pPr>
        <w:spacing w:line="480" w:lineRule="auto"/>
        <w:jc w:val="center"/>
        <w:rPr>
          <w:b/>
          <w:bCs/>
        </w:rPr>
      </w:pPr>
    </w:p>
    <w:p w14:paraId="6CAC58B0" w14:textId="77777777" w:rsidR="001E1A0E" w:rsidRDefault="001E1A0E">
      <w:pPr>
        <w:rPr>
          <w:b/>
          <w:bCs/>
        </w:rPr>
      </w:pPr>
      <w:r>
        <w:rPr>
          <w:b/>
          <w:bCs/>
        </w:rPr>
        <w:br w:type="page"/>
      </w:r>
    </w:p>
    <w:p w14:paraId="7FC7B574" w14:textId="77777777" w:rsidR="00CE2E6A" w:rsidRDefault="00CE2E6A" w:rsidP="00CE2E6A">
      <w:pPr>
        <w:spacing w:line="480" w:lineRule="auto"/>
        <w:jc w:val="center"/>
        <w:rPr>
          <w:b/>
          <w:bCs/>
        </w:rPr>
      </w:pPr>
      <w:r>
        <w:rPr>
          <w:b/>
          <w:bCs/>
        </w:rPr>
        <w:lastRenderedPageBreak/>
        <w:t xml:space="preserve">The Nuanced Relationship Between Creative Cognition and the </w:t>
      </w:r>
    </w:p>
    <w:p w14:paraId="2B891EEC" w14:textId="77777777" w:rsidR="00CE2E6A" w:rsidRDefault="00CE2E6A" w:rsidP="00CE2E6A">
      <w:pPr>
        <w:spacing w:line="480" w:lineRule="auto"/>
        <w:jc w:val="center"/>
        <w:rPr>
          <w:b/>
          <w:bCs/>
        </w:rPr>
      </w:pPr>
      <w:r>
        <w:rPr>
          <w:b/>
          <w:bCs/>
        </w:rPr>
        <w:t>Interaction Between Executive Functioning and Intelligence</w:t>
      </w:r>
    </w:p>
    <w:p w14:paraId="6D60ECF1" w14:textId="50301649" w:rsidR="00717021" w:rsidRDefault="009C1475" w:rsidP="00CA39DB">
      <w:pPr>
        <w:spacing w:line="480" w:lineRule="auto"/>
        <w:ind w:firstLine="720"/>
      </w:pPr>
      <w:r>
        <w:t>U</w:t>
      </w:r>
      <w:r w:rsidR="007B56A7" w:rsidRPr="00AD61A2">
        <w:t xml:space="preserve">nderstanding the processes underlying creative cognition </w:t>
      </w:r>
      <w:r w:rsidR="007B56A7" w:rsidRPr="009C1475">
        <w:t>and how those processes relate to in</w:t>
      </w:r>
      <w:r w:rsidR="007B56A7" w:rsidRPr="00AD61A2">
        <w:t xml:space="preserve">dividual differences in creative </w:t>
      </w:r>
      <w:r w:rsidR="00B13880">
        <w:t>potential and ability</w:t>
      </w:r>
      <w:r w:rsidR="007B56A7">
        <w:t xml:space="preserve"> </w:t>
      </w:r>
      <w:r w:rsidR="009823EE">
        <w:t xml:space="preserve">is </w:t>
      </w:r>
      <w:r w:rsidR="002F5AFD">
        <w:t xml:space="preserve">essential </w:t>
      </w:r>
      <w:r w:rsidR="0028371B">
        <w:t xml:space="preserve">for understanding creativity </w:t>
      </w:r>
      <w:r w:rsidR="0028371B" w:rsidRPr="00E4623A">
        <w:t>(i.e., novel and useful</w:t>
      </w:r>
      <w:r w:rsidR="0028371B">
        <w:t xml:space="preserve"> ideas or products</w:t>
      </w:r>
      <w:r w:rsidR="0028371B" w:rsidRPr="00E4623A">
        <w:t xml:space="preserve">; </w:t>
      </w:r>
      <w:r w:rsidR="0028371B" w:rsidRPr="00E4623A">
        <w:fldChar w:fldCharType="begin" w:fldLock="1"/>
      </w:r>
      <w:r w:rsidR="0028371B">
        <w:instrText>ADDIN CSL_CITATION {"citationItems":[{"id":"ITEM-1","itemData":{"DOI":"10.1080/10400419.2012.650092","ISBN":"1040-0419","ISSN":"10400419","PMID":"71517031","abstract":"This correction focuses on issues surrounding definitions of creativity. The overarching purpose of all corrections is toc remind researchers that the field of creativity studies predates online literature searches. Although the science of creativity is, in some ways, unique and unlike other scientific endeavors, the field of creativity studies relies on the scientific method and is implicitly collaborative. Creativity requires both originality and effectiveness. Originality is vital for creativity but is not sufficient. Ideas and products that are merely original might very well be useless. Effectiveness may take the form of value. This label is quite clear in the economic research on creativity; it describes how original and valuable products and ideas depend on the current market, and more specifically on the costs and benefits of contrarianism. Creativity requires originality and usefulness. This does not imply that no further work is needed and that the standard definition is completely adequate. Important research is being done on several fronts. One involves the basis of judgments. The standard definition only pinpoints which criteria must be used; it does not say anything about who is to judge each, and who is to judge the judges. (PsycINFO Database Record (c) 2012 APA, all rights reserved)","author":[{"dropping-particle":"","family":"Runco","given":"Mark A.","non-dropping-particle":"","parse-names":false,"suffix":""},{"dropping-particle":"","family":"Jaeger","given":"Garrett J.","non-dropping-particle":"","parse-names":false,"suffix":""}],"container-title":"Creativity Research Journal","id":"ITEM-1","issue":"1","issued":{"date-parts":[["2012"]]},"page":"92-96","title":"The standard definition of creativity","type":"article-journal","volume":"24"},"uris":["http://www.mendeley.com/documents/?uuid=dfec0750-52a6-4d39-8584-e0c77b3d9125"]}],"mendeley":{"formattedCitation":"(Runco &amp; Jaeger, 2012)","manualFormatting":"Runco &amp; Jaeger, 2012)","plainTextFormattedCitation":"(Runco &amp; Jaeger, 2012)","previouslyFormattedCitation":"(Runco &amp; Jaeger, 2012)"},"properties":{"noteIndex":0},"schema":"https://github.com/citation-style-language/schema/raw/master/csl-citation.json"}</w:instrText>
      </w:r>
      <w:r w:rsidR="0028371B" w:rsidRPr="00E4623A">
        <w:fldChar w:fldCharType="separate"/>
      </w:r>
      <w:r w:rsidR="0028371B" w:rsidRPr="00E4623A">
        <w:rPr>
          <w:noProof/>
        </w:rPr>
        <w:t>Runco &amp; Jaeger, 2012)</w:t>
      </w:r>
      <w:r w:rsidR="0028371B" w:rsidRPr="00E4623A">
        <w:fldChar w:fldCharType="end"/>
      </w:r>
      <w:r w:rsidR="0028371B">
        <w:t xml:space="preserve"> in every arena of life. </w:t>
      </w:r>
      <w:r w:rsidR="007B56A7">
        <w:t>Creative potential is</w:t>
      </w:r>
      <w:r w:rsidR="007B56A7" w:rsidRPr="00AD61A2">
        <w:t xml:space="preserve"> most commonly assessed using divergent thinking tasks</w:t>
      </w:r>
      <w:r w:rsidR="007B56A7">
        <w:t xml:space="preserve">, which </w:t>
      </w:r>
      <w:r w:rsidR="004346E5">
        <w:t>measure</w:t>
      </w:r>
      <w:r w:rsidR="007B56A7">
        <w:t xml:space="preserve"> ones’ ability to generate multiple creative solutions to a given problem (Guilford, 1968). Although divergent thinking is not synonymous with creativity, the ability to generate ideas represents a key aspect of creative cognition </w:t>
      </w:r>
      <w:r w:rsidR="007B56A7">
        <w:fldChar w:fldCharType="begin" w:fldLock="1"/>
      </w:r>
      <w:r w:rsidR="00260FFA">
        <w:instrText>ADDIN CSL_CITATION {"citationItems":[{"id":"ITEM-1","itemData":{"DOI":"10.1002/per.1941","ISBN":"1099-0984","ISSN":"08902070","PMID":"24532953","abstract":"This study investigated the significance of different well-established psychometric indicators of creativity for real-life creative outcomes. Specifically, we tested the effects of creative potential, intelligence, and openness to experiences on everyday creative activities and actual creative achievement. Using a heterogeneous sample of 297 adults, we performed latent multiple regression analyses by means of structural equation modelling. We found openness to experiences and two independent indicators of creative potential, ideational originality and ideational fluency, to predict everyday creative activities. Creative activities, in turn, predicted actual creative achievement. Intelligence was found to predict creative achievement, but not creative activities. Moreover, intelligence moderated the effect of creative activities on creative achievement, suggesting that intelligence may play an important role in transforming creative activities into publically acknowledged creative achievements. This study supports the view of creativity as a multifaceted construct and provides an integrative model illustrating the potential interplay between its different facets.","author":[{"dropping-particle":"","family":"Jauk","given":"Emanuel","non-dropping-particle":"","parse-names":false,"suffix":""},{"dropping-particle":"","family":"Benedek","given":"Mathias","non-dropping-particle":"","parse-names":false,"suffix":""},{"dropping-particle":"","family":"Neubauer","given":"Aljoscha C.","non-dropping-particle":"","parse-names":false,"suffix":""}],"container-title":"European Journal of Personality","id":"ITEM-1","issued":{"date-parts":[["2014"]]},"title":"The road to creative achievement: A latent variable model of ability and personality predictors","type":"article-journal"},"uris":["http://www.mendeley.com/documents/?uuid=5e42cc4a-76d7-3234-8304-42dd82086564"]},{"id":"ITEM-2","itemData":{"DOI":"10.1080/10400419.2012.652929","ISBN":"1040-0419","ISSN":"1040-0419","abstract":"Divergent thinking (DT) tests are very often used in creativity studies. Certainly DT does not guarantee actual creative achievement, but tests of DT are reliable and reasonably valid predictors of certain performance criteria. The validity of DT is described as reasonable because validity is not an all-or-nothing attribute, but is, instead, a matter of degree. Also, validity only makes sense relative to particular criteria. The criteria strongly associated with DT are detailed in this article. It also summarizes the uses and limitations of DT, conceptually and psychometrically. After the psychometric evidence is reviewed, alternative tests and scoring procedures are described, including several that have only recently been published. Throughout this article related processes, such as problem finding and evaluative thinking, are linked to DT.","author":[{"dropping-particle":"","family":"Runco","given":"Mark A.","non-dropping-particle":"","parse-names":false,"suffix":""},{"dropping-particle":"","family":"Acar","given":"Selcuk","non-dropping-particle":"","parse-names":false,"suffix":""}],"container-title":"Creativity Research Journal","id":"ITEM-2","issue":"1","issued":{"date-parts":[["2012"]]},"page":"66-75","title":"Divergent thinking as an indicator of creative potential","type":"article-journal","volume":"24"},"uris":["http://www.mendeley.com/documents/?uuid=7abec7f7-7d27-4f9c-9514-db1420a63300"]}],"mendeley":{"formattedCitation":"(Jauk et al., 2014; Runco &amp; Acar, 2012)","manualFormatting":"(Barbot et al., 2019; Jauk et al., 2014; Runco &amp; Acar, 2012)","plainTextFormattedCitation":"(Jauk et al., 2014; Runco &amp; Acar, 2012)","previouslyFormattedCitation":"(Jauk et al., 2014; Runco &amp; Acar, 2012)"},"properties":{"noteIndex":0},"schema":"https://github.com/citation-style-language/schema/raw/master/csl-citation.json"}</w:instrText>
      </w:r>
      <w:r w:rsidR="007B56A7">
        <w:fldChar w:fldCharType="separate"/>
      </w:r>
      <w:r w:rsidR="007B56A7" w:rsidRPr="00702940">
        <w:rPr>
          <w:noProof/>
        </w:rPr>
        <w:t>(</w:t>
      </w:r>
      <w:r w:rsidR="007B56A7">
        <w:rPr>
          <w:noProof/>
        </w:rPr>
        <w:t xml:space="preserve">Barbot et al., 2019; </w:t>
      </w:r>
      <w:r w:rsidR="007B56A7" w:rsidRPr="00702940">
        <w:rPr>
          <w:noProof/>
        </w:rPr>
        <w:t>Jauk et al., 2014; Runco &amp; Acar, 2012)</w:t>
      </w:r>
      <w:r w:rsidR="007B56A7">
        <w:fldChar w:fldCharType="end"/>
      </w:r>
      <w:r w:rsidR="007B56A7">
        <w:t xml:space="preserve">. </w:t>
      </w:r>
      <w:r w:rsidR="007B56A7" w:rsidRPr="00B51A9F">
        <w:t xml:space="preserve">Research examining how individual differences in executive functioning </w:t>
      </w:r>
      <w:r w:rsidR="00B51A9F" w:rsidRPr="00B51A9F">
        <w:t>(</w:t>
      </w:r>
      <w:r w:rsidR="0086068D">
        <w:t>EF</w:t>
      </w:r>
      <w:r w:rsidR="0033477B">
        <w:t>)</w:t>
      </w:r>
      <w:r w:rsidR="00B51A9F" w:rsidRPr="00B51A9F">
        <w:t xml:space="preserve"> </w:t>
      </w:r>
      <w:r w:rsidR="007B56A7" w:rsidRPr="00B51A9F">
        <w:t>and intelligence</w:t>
      </w:r>
      <w:r w:rsidR="00746A08" w:rsidRPr="00B51A9F">
        <w:t xml:space="preserve"> (IQ)</w:t>
      </w:r>
      <w:r w:rsidR="007B56A7" w:rsidRPr="00B51A9F">
        <w:t xml:space="preserve"> relate to creative cognition has grown in recent years</w:t>
      </w:r>
      <w:r w:rsidR="005226D3" w:rsidRPr="00B51A9F">
        <w:t xml:space="preserve"> </w:t>
      </w:r>
      <w:r w:rsidR="005226D3" w:rsidRPr="00B51A9F">
        <w:fldChar w:fldCharType="begin" w:fldLock="1"/>
      </w:r>
      <w:r w:rsidR="00FE2354">
        <w:instrText>ADDIN CSL_CITATION {"citationItems":[{"id":"ITEM-1","itemData":{"DOI":"10.1017/9781316979839.012","author":[{"dropping-particle":"","family":"Benedek","given":"Mathias","non-dropping-particle":"","parse-names":false,"suffix":""},{"dropping-particle":"","family":"Jauk","given":"Emanuel","non-dropping-particle":"","parse-names":false,"suffix":""}],"container-title":"The Cambridge Handbook of Creativity","edition":"2","editor":[{"dropping-particle":"","family":"Kaufman","given":"James C.","non-dropping-particle":"","parse-names":false,"suffix":""},{"dropping-particle":"","family":"Sternberg","given":"Robert J.","non-dropping-particle":"","parse-names":false,"suffix":""}],"id":"ITEM-1","issued":{"date-parts":[["2019"]]},"page":"200-223","publisher":"Cambridge University Press","title":"Creativity and Cognitive Control","type":"chapter"},"uris":["http://www.mendeley.com/documents/?uuid=48f54341-b4b2-4e81-a9c9-38f028abf6f5"]}],"mendeley":{"formattedCitation":"(Benedek &amp; Jauk, 2019)","manualFormatting":"(see Benedek &amp; Jauk, 2019)","plainTextFormattedCitation":"(Benedek &amp; Jauk, 2019)","previouslyFormattedCitation":"(Benedek &amp; Jauk, 2019)"},"properties":{"noteIndex":0},"schema":"https://github.com/citation-style-language/schema/raw/master/csl-citation.json"}</w:instrText>
      </w:r>
      <w:r w:rsidR="005226D3" w:rsidRPr="00B51A9F">
        <w:fldChar w:fldCharType="separate"/>
      </w:r>
      <w:r w:rsidR="005226D3" w:rsidRPr="00B51A9F">
        <w:rPr>
          <w:noProof/>
        </w:rPr>
        <w:t>(see Benedek &amp; Jauk, 2019)</w:t>
      </w:r>
      <w:r w:rsidR="005226D3" w:rsidRPr="00B51A9F">
        <w:fldChar w:fldCharType="end"/>
      </w:r>
      <w:r w:rsidR="005E2632">
        <w:t xml:space="preserve">. However, </w:t>
      </w:r>
      <w:r w:rsidR="002F5AFD">
        <w:t xml:space="preserve">there is </w:t>
      </w:r>
      <w:r w:rsidR="0088030E">
        <w:t xml:space="preserve">little </w:t>
      </w:r>
      <w:r w:rsidR="006740EF">
        <w:t xml:space="preserve">understanding </w:t>
      </w:r>
      <w:r w:rsidR="002F5AFD">
        <w:t>regarding</w:t>
      </w:r>
      <w:r w:rsidR="0088030E">
        <w:t xml:space="preserve"> </w:t>
      </w:r>
      <w:r w:rsidR="00E45F0A">
        <w:t xml:space="preserve">how </w:t>
      </w:r>
      <w:r w:rsidR="00F86506">
        <w:t xml:space="preserve">IQ may moderate the relationship </w:t>
      </w:r>
      <w:r w:rsidR="00E45F0A">
        <w:t xml:space="preserve">between </w:t>
      </w:r>
      <w:r w:rsidR="0086068D">
        <w:t>EF</w:t>
      </w:r>
      <w:r w:rsidR="00E45F0A">
        <w:t xml:space="preserve"> and creativity</w:t>
      </w:r>
      <w:r w:rsidR="0088030E">
        <w:t>.</w:t>
      </w:r>
    </w:p>
    <w:p w14:paraId="5DBADF7B" w14:textId="3F3C1645" w:rsidR="005864BB" w:rsidRDefault="005E2632" w:rsidP="00997762">
      <w:pPr>
        <w:spacing w:line="480" w:lineRule="auto"/>
        <w:ind w:firstLine="720"/>
      </w:pPr>
      <w:r>
        <w:t xml:space="preserve">For </w:t>
      </w:r>
      <w:r w:rsidR="00140985">
        <w:t>instance</w:t>
      </w:r>
      <w:r>
        <w:t>, s</w:t>
      </w:r>
      <w:r w:rsidR="006C525D" w:rsidRPr="006C525D">
        <w:t xml:space="preserve">tudies examining how syndromes </w:t>
      </w:r>
      <w:r w:rsidR="007D1A64">
        <w:t>associated with</w:t>
      </w:r>
      <w:r w:rsidR="006C525D" w:rsidRPr="006C525D">
        <w:t xml:space="preserve"> </w:t>
      </w:r>
      <w:r w:rsidR="001565D5">
        <w:t>impaired</w:t>
      </w:r>
      <w:r w:rsidR="006C525D">
        <w:t xml:space="preserve"> </w:t>
      </w:r>
      <w:r w:rsidR="0086068D">
        <w:t>EF</w:t>
      </w:r>
      <w:r w:rsidR="006C525D" w:rsidRPr="006C525D">
        <w:t xml:space="preserve"> (e.g., A</w:t>
      </w:r>
      <w:r w:rsidR="00CA056A">
        <w:t>ttention Deficit Hyperactivity Disorder; ADHD</w:t>
      </w:r>
      <w:r w:rsidR="006C525D" w:rsidRPr="006C525D">
        <w:t>) relate to creativity and divergent thinking frequently discuss</w:t>
      </w:r>
      <w:r w:rsidR="006B719A">
        <w:t xml:space="preserve">—but </w:t>
      </w:r>
      <w:r w:rsidR="006C525D" w:rsidRPr="006C525D">
        <w:t>rarely assess</w:t>
      </w:r>
      <w:r w:rsidR="0074515B">
        <w:t xml:space="preserve">—the </w:t>
      </w:r>
      <w:r w:rsidR="006C525D" w:rsidRPr="006C525D">
        <w:t xml:space="preserve"> role of </w:t>
      </w:r>
      <w:r w:rsidR="00746A08">
        <w:t>IQ</w:t>
      </w:r>
      <w:r w:rsidR="004C505D">
        <w:t xml:space="preserve">. </w:t>
      </w:r>
      <w:r w:rsidR="00997762">
        <w:t>EF refers to the mental</w:t>
      </w:r>
      <w:r w:rsidR="00997762" w:rsidRPr="00B51A9F">
        <w:t xml:space="preserve"> processes that exert top-down control over thought and action</w:t>
      </w:r>
      <w:r w:rsidR="00997762">
        <w:t xml:space="preserve"> (e.g., inhibition, working memory, and </w:t>
      </w:r>
      <w:r w:rsidR="00E16E9F">
        <w:t>shifting</w:t>
      </w:r>
      <w:r w:rsidR="00997762">
        <w:t>)</w:t>
      </w:r>
      <w:r w:rsidR="000A2097">
        <w:t xml:space="preserve">, as well as </w:t>
      </w:r>
      <w:r w:rsidR="00997762">
        <w:t xml:space="preserve">the higher-order abilities (e.g., </w:t>
      </w:r>
      <w:r w:rsidR="00997762" w:rsidRPr="0088788E">
        <w:rPr>
          <w:rFonts w:ascii="Calibri" w:hAnsi="Calibri" w:cs="Calibri"/>
        </w:rPr>
        <w:t>﻿</w:t>
      </w:r>
      <w:r w:rsidR="00997762" w:rsidRPr="0088788E">
        <w:t>reasoning, problem</w:t>
      </w:r>
      <w:r w:rsidR="00997762">
        <w:t>-</w:t>
      </w:r>
      <w:r w:rsidR="00997762" w:rsidRPr="0088788E">
        <w:t>solving, and planning</w:t>
      </w:r>
      <w:r w:rsidR="00997762">
        <w:t xml:space="preserve">) that </w:t>
      </w:r>
      <w:r w:rsidR="00A02532">
        <w:t xml:space="preserve">they </w:t>
      </w:r>
      <w:r w:rsidR="0002111E">
        <w:t>engender</w:t>
      </w:r>
      <w:r w:rsidR="00997762">
        <w:t xml:space="preserve"> (</w:t>
      </w:r>
      <w:r w:rsidR="00997762" w:rsidRPr="00B51A9F">
        <w:fldChar w:fldCharType="begin" w:fldLock="1"/>
      </w:r>
      <w:r w:rsidR="00997762" w:rsidRPr="00B51A9F">
        <w:instrText>ADDIN CSL_CITATION {"citationItems":[{"id":"ITEM-1","itemData":{"DOI":"10.1146/annurev-psych-113011-143750","ISBN":"9780195395525 0195395522","ISSN":"1347-5215","PMID":"23020641","abstract":"Executive functions (EFs) make possible mentally playing with ideas; taking the time to think before acting; meeting novel, unanticipated challenges; resisting temptations; and staying focused. Core EFs are inhibition [response inhibition (self-control—resisting temptations and resisting acting impulsively) and interference control (selective attention and cognitive inhibition)], working memory, and cognitive flexibility (including creatively thinking “outside the box,” seeing anything from different perspectives, and quickly and flexibly adapting to changed circumstances). The developmental progression and representative measures of each are discussed. Controversies are addressed (e.g., the relation between EFs and fluid intelligence, self-regulation, executive attention, and effortful control, and the relation between working memory and inhibition and attention). The importance of social, emotional, and physical health for cognitive health is discussed because stress, lack of sleep, loneliness, or lack of exercise each impair EFs. That EFs are trainable and can be improved with practice is addressed, including diverse methods tried thus far.","author":[{"dropping-particle":"","family":"Diamond","given":"Adele","non-dropping-particle":"","parse-names":false,"suffix":""}],"container-title":"The Annual Review of Psychology","id":"ITEM-1","issued":{"date-parts":[["2013"]]},"page":"135-168","title":"Executive functions","type":"article-journal","volume":"64"},"uris":["http://www.mendeley.com/documents/?uuid=c13b6329-7b0d-4738-bfb6-366528d410eb"]},{"id":"ITEM-2","itemData":{"DOI":"10.1016/j.cortex.2016.04.023","ISBN":"1973-8102 (Electronic)\\r0010-9452 (Linking)","ISSN":"19738102","PMID":"27251123","abstract":"Executive functions (EFs) are high-level cognitive processes, often associated with the frontal lobes, that control lower level processes in the service of goal-directed behavior. They include abilities such as response inhibition, interference control, working memory updating, and set shifting. EFs show a general pattern of shared but distinct functions, a pattern described as “unity and diversity”. We review studies of EF unity and diversity at the behavioral and genetic levels, focusing on studies of normal individual differences and what they reveal about the functional organization of these cognitive abilities. In particular, we review evidence that across multiple ages and populations, commonly studied EFs (a) are robustly correlated but separable when measured with latent variables; (b) are not the same as general intelligence or g; (c) are highly heritable at the latent level and seemingly also highly polygenic; and (d) activate both common and specific neural areas and can be linked to individual differences in neural activation, volume, and connectivity. We highlight how considering individual differences at the behavioral and neural levels can add considerable insight to the investigation of the functional organization of the brain, and conclude with some key points about individual differences to consider when interpreting neuropsychological patterns of dissociation.","author":[{"dropping-particle":"","family":"Friedman","given":"Naomi P.","non-dropping-particle":"","parse-names":false,"suffix":""},{"dropping-particle":"","family":"Miyake","given":"Akira","non-dropping-particle":"","parse-names":false,"suffix":""}],"container-title":"Cortex","id":"ITEM-2","issued":{"date-parts":[["2017"]]},"page":"186-204","publisher":"Elsevier Ltd","title":"Unity and diversity of executive functions: Individual differences as a window on cognitive structure","type":"article-journal","volume":"86"},"uris":["http://www.mendeley.com/documents/?uuid=46999ada-640a-4687-9bbd-852d359076ec"]}],"mendeley":{"formattedCitation":"(Diamond, 2013; Friedman &amp; Miyake, 2017)","manualFormatting":"Diamond, 2013; Friedman &amp; Miyake, 2017)","plainTextFormattedCitation":"(Diamond, 2013; Friedman &amp; Miyake, 2017)","previouslyFormattedCitation":"(Diamond, 2013; Friedman &amp; Miyake, 2017)"},"properties":{"noteIndex":0},"schema":"https://github.com/citation-style-language/schema/raw/master/csl-citation.json"}</w:instrText>
      </w:r>
      <w:r w:rsidR="00997762" w:rsidRPr="00B51A9F">
        <w:fldChar w:fldCharType="separate"/>
      </w:r>
      <w:r w:rsidR="00997762" w:rsidRPr="00B51A9F">
        <w:rPr>
          <w:noProof/>
        </w:rPr>
        <w:t>Diamond, 2013; Friedman &amp; Miyake, 2017)</w:t>
      </w:r>
      <w:r w:rsidR="00997762" w:rsidRPr="00B51A9F">
        <w:fldChar w:fldCharType="end"/>
      </w:r>
      <w:r w:rsidR="000A2097">
        <w:t xml:space="preserve">, </w:t>
      </w:r>
      <w:r w:rsidR="00735715">
        <w:t>which</w:t>
      </w:r>
      <w:r w:rsidR="000A2097">
        <w:t xml:space="preserve"> are reflected in daily </w:t>
      </w:r>
      <w:r w:rsidR="00735715">
        <w:t>life</w:t>
      </w:r>
      <w:r w:rsidR="000A2097">
        <w:t xml:space="preserve"> by self-regulated behaviors </w:t>
      </w:r>
      <w:r w:rsidR="000A2097">
        <w:fldChar w:fldCharType="begin" w:fldLock="1"/>
      </w:r>
      <w:r w:rsidR="00B128D5">
        <w:instrText>ADDIN CSL_CITATION {"citationItems":[{"id":"ITEM-1","itemData":{"DOI":"10.1007/978-1-4614-8106-5","ISBN":"9781461481065","ISSN":"1895-6297","author":[{"dropping-particle":"","family":"Barkley","given":"Russell A.","non-dropping-particle":"","parse-names":false,"suffix":""}],"container-title":"Handbook of Executive Functioning","editor":[{"dropping-particle":"","family":"Goldstein","given":"Sam","non-dropping-particle":"","parse-names":false,"suffix":""},{"dropping-particle":"","family":"Naglieri","given":"Jack A.","non-dropping-particle":"","parse-names":false,"suffix":""}],"id":"ITEM-1","issued":{"date-parts":[["2014"]]},"page":"245-263","publisher":"Springer New York","title":"The assessment of exectuive functioning using the Barkley Deficits in Executive Functioning Scales","type":"chapter"},"uris":["http://www.mendeley.com/documents/?uuid=e6704c18-d04e-4791-b529-94e78291c28b"]}],"mendeley":{"formattedCitation":"(Barkley, 2014)","plainTextFormattedCitation":"(Barkley, 2014)","previouslyFormattedCitation":"(Barkley, 2014)"},"properties":{"noteIndex":0},"schema":"https://github.com/citation-style-language/schema/raw/master/csl-citation.json"}</w:instrText>
      </w:r>
      <w:r w:rsidR="000A2097">
        <w:fldChar w:fldCharType="separate"/>
      </w:r>
      <w:r w:rsidR="000A2097" w:rsidRPr="000A2097">
        <w:rPr>
          <w:noProof/>
        </w:rPr>
        <w:t>(Barkley, 2014)</w:t>
      </w:r>
      <w:r w:rsidR="000A2097">
        <w:fldChar w:fldCharType="end"/>
      </w:r>
      <w:r w:rsidR="000A2097">
        <w:t>.</w:t>
      </w:r>
      <w:r w:rsidR="00997762">
        <w:t xml:space="preserve"> </w:t>
      </w:r>
      <w:r w:rsidR="002F5AFD">
        <w:t>Several studies have shown that</w:t>
      </w:r>
      <w:r w:rsidR="004C3751">
        <w:t xml:space="preserve"> </w:t>
      </w:r>
      <w:r w:rsidR="00AF0DD5">
        <w:t>low</w:t>
      </w:r>
      <w:r w:rsidR="00997762" w:rsidRPr="0050407D">
        <w:t xml:space="preserve"> </w:t>
      </w:r>
      <w:r w:rsidR="0045750B" w:rsidRPr="0050407D">
        <w:t>EF</w:t>
      </w:r>
      <w:r w:rsidR="009323ED">
        <w:t xml:space="preserve"> </w:t>
      </w:r>
      <w:r w:rsidR="004C3751">
        <w:t xml:space="preserve">may relate to greater creativity for those with relatively higher IQ </w:t>
      </w:r>
      <w:r w:rsidR="00954CD4">
        <w:fldChar w:fldCharType="begin" w:fldLock="1"/>
      </w:r>
      <w:r w:rsidR="005226D3">
        <w:instrText>ADDIN CSL_CITATION {"citationItems":[{"id":"ITEM-1","itemData":{"DOI":"10.1037/0022-3514.85.3.499","ISBN":"0022-3514","ISSN":"0022-3514","PMID":"14498785","abstract":"Reductions in latent inhibition (LI), the capacity to screen from conscious awareness stimuli previously experienced as irrelevant, have been generally associated with the tendency towards psychosis. However, \"failure\" to screen out previously irrelevant stimuli might also hypothetically contribute to original thinking, particularly in combination with high IQ. Meta-analysis of two studies, conducted on youthful high-IQ samples. demonstrated that high lifetime creative achievers had significantly lower LI scores than low creative achievers (r(effect size) = .31, p = .0003, one-tailed). Eminent creative achievers (participants under 21 years who reported unusually high scores in a single domain of creative achievement) were 7 times more likely to have low rather than high LI scores, chi2 (1, N = 25) = 10.69, phi = .47. p = .003.","author":[{"dropping-particle":"","family":"Carson","given":"Shelley H.","non-dropping-particle":"","parse-names":false,"suffix":""},{"dropping-particle":"","family":"Peterson","given":"Jordan B.","non-dropping-particle":"","parse-names":false,"suffix":""},{"dropping-particle":"","family":"Higgins","given":"Daniel M.","non-dropping-particle":"","parse-names":false,"suffix":""}],"container-title":"Journal of personality and social psychology","id":"ITEM-1","issue":"3","issued":{"date-parts":[["2003"]]},"page":"499-506","title":"Decreased latent inhibition is associated with increased creative achievement in high-functioning individuals.","type":"article-journal","volume":"85"},"uris":["http://www.mendeley.com/documents/?uuid=b942806c-5cc9-4ce5-a896-c0b024f9646d"]},{"id":"ITEM-2","itemData":{"DOI":"10.1037/a0022000","ISSN":"19313896","abstract":"Successful creative accomplishment is influenced by both individual and social factors. The aim of this study was to investigate the relationship between these factors in 111 Central-Eastern European volunteers recruited from the community. Individual factors evaluated in this study included IQ, latent inhibition (LI), and schizotypal personality traits. In addition to these measures, the size of the primary social network (relatives and friends who know and personally contact each other) and the broader network (persons to whom Christmas cards are sent) were evaluated. Result revealed that the personality trait unusual experiences significantly predicted real-life creative achievements. However, when LI was taken into consideration, this relationship did not retain significance. Further independent predictors of creativity were IQ and, most importantly, primary but not broader social network size. These results suggest that decreased LI, higher intellect and stronger social support independently facilitate real-life creative accomplishment. © 2011 American Psychological Association.","author":[{"dropping-particle":"","family":"Kéri","given":"Szabolcs","non-dropping-particle":"","parse-names":false,"suffix":""}],"container-title":"Psychology of Aesthetics, Creativity, and the Arts","id":"ITEM-2","issue":"3","issued":{"date-parts":[["2011"]]},"page":"215-221","title":"Solitary minds and social capital: Latent inhibition, general intellectual functions and social network size predict creative achievements","type":"article-journal","volume":"5"},"uris":["http://www.mendeley.com/documents/?uuid=8ef20d6e-f66a-4c7e-b63d-b8cc6c564419"]}],"mendeley":{"formattedCitation":"(Carson et al., 2003; Kéri, 2011)","plainTextFormattedCitation":"(Carson et al., 2003; Kéri, 2011)","previouslyFormattedCitation":"(Carson et al., 2003; Kéri, 2011)"},"properties":{"noteIndex":0},"schema":"https://github.com/citation-style-language/schema/raw/master/csl-citation.json"}</w:instrText>
      </w:r>
      <w:r w:rsidR="00954CD4">
        <w:fldChar w:fldCharType="separate"/>
      </w:r>
      <w:r w:rsidR="00954CD4" w:rsidRPr="00954CD4">
        <w:rPr>
          <w:noProof/>
        </w:rPr>
        <w:t>(Carson et al., 2003; Kéri, 2011)</w:t>
      </w:r>
      <w:r w:rsidR="00954CD4">
        <w:fldChar w:fldCharType="end"/>
      </w:r>
      <w:r w:rsidR="00954CD4">
        <w:t>. However, the</w:t>
      </w:r>
      <w:r w:rsidR="002F5AFD">
        <w:t xml:space="preserve"> results of these </w:t>
      </w:r>
      <w:r w:rsidR="00954CD4">
        <w:t xml:space="preserve">studies </w:t>
      </w:r>
      <w:r w:rsidR="002F5AFD">
        <w:t>are limited</w:t>
      </w:r>
      <w:r w:rsidR="00954CD4">
        <w:t xml:space="preserve"> </w:t>
      </w:r>
      <w:r w:rsidR="00A15554">
        <w:t xml:space="preserve">in </w:t>
      </w:r>
      <w:r w:rsidR="002F5AFD">
        <w:t>several</w:t>
      </w:r>
      <w:r w:rsidR="00A15554">
        <w:t xml:space="preserve"> ways</w:t>
      </w:r>
      <w:r w:rsidR="00F42728">
        <w:t xml:space="preserve"> (e.g.,</w:t>
      </w:r>
      <w:r w:rsidR="007B4E76">
        <w:t xml:space="preserve"> </w:t>
      </w:r>
      <w:r w:rsidR="002F5AFD">
        <w:t xml:space="preserve">relating to </w:t>
      </w:r>
      <w:r w:rsidR="007B4E76">
        <w:t xml:space="preserve">only one type of </w:t>
      </w:r>
      <w:r w:rsidR="0086068D">
        <w:rPr>
          <w:rFonts w:eastAsia="Times New Roman"/>
        </w:rPr>
        <w:t>EF</w:t>
      </w:r>
      <w:r w:rsidR="0086068D">
        <w:t xml:space="preserve"> </w:t>
      </w:r>
      <w:r w:rsidR="002F5AFD">
        <w:t xml:space="preserve">assessed </w:t>
      </w:r>
      <w:r w:rsidR="007B4E76">
        <w:t xml:space="preserve">in </w:t>
      </w:r>
      <w:r w:rsidR="002F5AFD">
        <w:t xml:space="preserve">the </w:t>
      </w:r>
      <w:r w:rsidR="007B4E76">
        <w:t>lab and g</w:t>
      </w:r>
      <w:r w:rsidR="002F5AFD">
        <w:t>eneral</w:t>
      </w:r>
      <w:r w:rsidR="007B4E76">
        <w:t xml:space="preserve"> IQ scores</w:t>
      </w:r>
      <w:r w:rsidR="00F42728">
        <w:t>)</w:t>
      </w:r>
      <w:r w:rsidR="007B4E76">
        <w:t>.</w:t>
      </w:r>
      <w:r w:rsidR="00954CD4">
        <w:t xml:space="preserve"> </w:t>
      </w:r>
      <w:r w:rsidR="00750805">
        <w:t>T</w:t>
      </w:r>
      <w:r w:rsidR="006A7268">
        <w:t>h</w:t>
      </w:r>
      <w:r w:rsidR="00756015">
        <w:t xml:space="preserve">e purpose of this </w:t>
      </w:r>
      <w:r w:rsidR="006C525D" w:rsidRPr="006C525D">
        <w:t xml:space="preserve">study </w:t>
      </w:r>
      <w:r w:rsidR="00756015">
        <w:t>is to</w:t>
      </w:r>
      <w:r w:rsidR="006C525D" w:rsidRPr="006C525D">
        <w:t xml:space="preserve"> </w:t>
      </w:r>
      <w:r w:rsidR="00750805">
        <w:t xml:space="preserve">address this knowledge </w:t>
      </w:r>
      <w:r w:rsidR="00750805">
        <w:lastRenderedPageBreak/>
        <w:t xml:space="preserve">gap by </w:t>
      </w:r>
      <w:r w:rsidR="00750805" w:rsidRPr="006C525D">
        <w:t>examin</w:t>
      </w:r>
      <w:r w:rsidR="00750805">
        <w:t>ing</w:t>
      </w:r>
      <w:r w:rsidR="00750805" w:rsidRPr="006C525D">
        <w:t xml:space="preserve"> </w:t>
      </w:r>
      <w:r w:rsidR="006C525D" w:rsidRPr="006C525D">
        <w:t xml:space="preserve">how </w:t>
      </w:r>
      <w:r w:rsidR="00E45F0A" w:rsidRPr="006C525D">
        <w:t xml:space="preserve">the </w:t>
      </w:r>
      <w:r w:rsidR="00C045E0">
        <w:t>behavioral concomitants of</w:t>
      </w:r>
      <w:r w:rsidR="00E45F0A" w:rsidRPr="006C525D">
        <w:t xml:space="preserve"> </w:t>
      </w:r>
      <w:r w:rsidR="00750805">
        <w:t xml:space="preserve">EF </w:t>
      </w:r>
      <w:r w:rsidR="00E45F0A">
        <w:t xml:space="preserve">interact with </w:t>
      </w:r>
      <w:r w:rsidR="00BF02A7">
        <w:t>fluid and crystallized</w:t>
      </w:r>
      <w:r w:rsidR="00E45F0A">
        <w:t xml:space="preserve"> IQ </w:t>
      </w:r>
      <w:r w:rsidR="00AD48E6">
        <w:t xml:space="preserve">to predict verbal and figural </w:t>
      </w:r>
      <w:r w:rsidR="006C525D" w:rsidRPr="006C525D">
        <w:t>divergent thinking.</w:t>
      </w:r>
    </w:p>
    <w:p w14:paraId="598E1445" w14:textId="688BFF49" w:rsidR="00717021" w:rsidRDefault="00A400BD" w:rsidP="00CA39DB">
      <w:pPr>
        <w:spacing w:line="480" w:lineRule="auto"/>
        <w:rPr>
          <w:b/>
          <w:bCs/>
        </w:rPr>
      </w:pPr>
      <w:r>
        <w:rPr>
          <w:b/>
          <w:bCs/>
        </w:rPr>
        <w:t>Executive Function</w:t>
      </w:r>
      <w:r w:rsidR="00F03C70">
        <w:rPr>
          <w:b/>
          <w:bCs/>
        </w:rPr>
        <w:t>s</w:t>
      </w:r>
      <w:r>
        <w:rPr>
          <w:b/>
          <w:bCs/>
        </w:rPr>
        <w:t xml:space="preserve"> and</w:t>
      </w:r>
      <w:r w:rsidRPr="00770237">
        <w:rPr>
          <w:b/>
          <w:bCs/>
        </w:rPr>
        <w:t xml:space="preserve"> </w:t>
      </w:r>
      <w:r>
        <w:rPr>
          <w:b/>
          <w:bCs/>
        </w:rPr>
        <w:t>Creativity</w:t>
      </w:r>
    </w:p>
    <w:p w14:paraId="047560D0" w14:textId="1FFD7110" w:rsidR="00717021" w:rsidRPr="002A45C0" w:rsidRDefault="00A400BD" w:rsidP="00CA39DB">
      <w:pPr>
        <w:spacing w:line="480" w:lineRule="auto"/>
      </w:pPr>
      <w:r>
        <w:rPr>
          <w:b/>
          <w:bCs/>
        </w:rPr>
        <w:tab/>
      </w:r>
      <w:r w:rsidRPr="000F58AA">
        <w:t xml:space="preserve">Creative ideation </w:t>
      </w:r>
      <w:r w:rsidR="00244B86">
        <w:t xml:space="preserve">has </w:t>
      </w:r>
      <w:r w:rsidRPr="000F58AA">
        <w:t xml:space="preserve">historically </w:t>
      </w:r>
      <w:r w:rsidR="00F17275">
        <w:t xml:space="preserve">been </w:t>
      </w:r>
      <w:r w:rsidRPr="000F58AA">
        <w:t xml:space="preserve">thought to result from non-conscious, associative processes resulting in novel combinations of existing concepts in semantic memory </w:t>
      </w:r>
      <w:r w:rsidRPr="000F58AA">
        <w:fldChar w:fldCharType="begin" w:fldLock="1"/>
      </w:r>
      <w:r>
        <w:rPr>
          <w:bCs/>
        </w:rPr>
        <w:instrText>ADDIN CSL_CITATION {"citationItems":[{"id":"ITEM-1","itemData":{"DOI":"10.1037/10227-000","ISBN":"1-55798-404-2","author":[{"dropping-particle":"","family":"Ward","given":"Thomas B.","non-dropping-particle":"","parse-names":false,"suffix":""},{"dropping-particle":"","family":"Smith, Steven","given":"M.","non-dropping-particle":"","parse-names":false,"suffix":""},{"dropping-particle":"","family":"Vaid","given":"Jyotsna","non-dropping-particle":"","parse-names":false,"suffix":""}],"container-title":"Creative thought: An investigation of conceptual structures and processes","editor":[{"dropping-particle":"","family":"Ward","given":"Thomas B.","non-dropping-particle":"","parse-names":false,"suffix":""},{"dropping-particle":"","family":"Smith","given":"Steven M.","non-dropping-particle":"","parse-names":false,"suffix":""},{"dropping-particle":"","family":"Vaid","given":"Jyotsna","non-dropping-particle":"","parse-names":false,"suffix":""}],"id":"ITEM-1","issued":{"date-parts":[["1997"]]},"page":"1-27","publisher":"American Psychological Association","publisher-place":"Washington DC","title":"Conceptual structures and processes in creative thought","type":"chapter"},"uris":["http://www.mendeley.com/documents/?uuid=108874c4-bfe3-4d29-bd5b-2738babd8c2c"]}],"mendeley":{"formattedCitation":"(Ward et al., 1997)","manualFormatting":"(Ward, Smith, Steven, &amp; Vaid, 1997)","plainTextFormattedCitation":"(Ward et al., 1997)","previouslyFormattedCitation":"(Ward et al., 1997)"},"properties":{"noteIndex":0},"schema":"https://github.com/citation-style-language/schema/raw/master/csl-citation.json"}</w:instrText>
      </w:r>
      <w:r w:rsidRPr="000F58AA">
        <w:rPr>
          <w:bCs/>
        </w:rPr>
        <w:fldChar w:fldCharType="separate"/>
      </w:r>
      <w:r w:rsidRPr="000F58AA">
        <w:rPr>
          <w:noProof/>
        </w:rPr>
        <w:t>(Ward, Smith, Steven, &amp; Vaid, 1997)</w:t>
      </w:r>
      <w:r w:rsidRPr="000F58AA">
        <w:fldChar w:fldCharType="end"/>
      </w:r>
      <w:r w:rsidRPr="000F58AA">
        <w:t xml:space="preserve">. </w:t>
      </w:r>
      <w:r>
        <w:t>In this view, t</w:t>
      </w:r>
      <w:r w:rsidRPr="000F58AA">
        <w:t xml:space="preserve">he more conceptually unrelated ideas are, the more creative their combination will be </w:t>
      </w:r>
      <w:r w:rsidR="00260FFA">
        <w:fldChar w:fldCharType="begin" w:fldLock="1"/>
      </w:r>
      <w:r w:rsidR="00CC6AA2">
        <w:instrText>ADDIN CSL_CITATION {"citationItems":[{"id":"ITEM-1","itemData":{"DOI":"10.1037/a0027059","ISBN":"1931-390X\r1931-3896","ISSN":"1931-3896","abstract":"Empirical approaches to cognitive ability claim that divergent thinking represents a useful estimate for the potential of creative thought. According to associative approaches, the ability to fluently retrieve and combine remote associations was suggested to facilitate creative solutions. Taken together, these approaches suggest a close relationship of associative processes and divergent thinking, which so far, however, has not been properly tested. Therefore, the present study examines the validity of associative abilities with respect to divergent thinking, and also, on a more general level, with respect to creativity and intelligence. Four different word-association tasks were employed to assess associative fluency, associative flexibility, dissociative ability, and the ability of associative combination. The sample comprised 150 students from studies with varying amount of creativity-related demands. Associative abilities were found to explain about half of the variance of divergent thinking ability. Latent variable modeling confirmed the significance of dissociation and associative combination for creativity, but also substantiates the relevance of basic associative retrieval processes for intelligence. It is concluded that associative abilities represent valid elementary cognitive abilities underlying creativity.","author":[{"dropping-particle":"","family":"Benedek","given":"Mathias","non-dropping-particle":"","parse-names":false,"suffix":""},{"dropping-particle":"","family":"Könen","given":"Tanja","non-dropping-particle":"","parse-names":false,"suffix":""},{"dropping-particle":"","family":"Neubauer","given":"Aljoscha C.","non-dropping-particle":"","parse-names":false,"suffix":""}],"container-title":"Psychology of Aesthetics, Creativity, and the Arts","id":"ITEM-1","issue":"3","issued":{"date-parts":[["2012"]]},"page":"273-281","title":"Associative abilities underlying creativity.","type":"article-journal","volume":"6"},"uris":["http://www.mendeley.com/documents/?uuid=dab29381-938d-4fbd-a81b-044b2f988029"]},{"id":"ITEM-2","itemData":{"DOI":"10.1037/h0048850","ISBN":"0033-295X 1939-1471","ISSN":"0033-295X","PMID":"14472013","abstract":"The intent of this paper is the pres- entation of an associative interpreta- tion of the process of creative thinking. The explanation is not directed to any specific field of application such as art or science but attempts to delineate processes that underlie all creative thought.","author":[{"dropping-particle":"","family":"Mednick","given":"Sarnoff A.","non-dropping-particle":"","parse-names":false,"suffix":""}],"container-title":"Psychological review","id":"ITEM-2","issue":"3","issued":{"date-parts":[["1962"]]},"page":"220-232","title":"The associative basis of the creative process.","type":"article-journal","volume":"69"},"uris":["http://www.mendeley.com/documents/?uuid=ac397d02-d9ab-406a-be4a-3efb2665019f"]}],"mendeley":{"formattedCitation":"(Benedek, Könen, et al., 2012; Mednick, 1962)","plainTextFormattedCitation":"(Benedek, Könen, et al., 2012; Mednick, 1962)","previouslyFormattedCitation":"(Benedek, Könen, et al., 2012; Mednick, 1962)"},"properties":{"noteIndex":0},"schema":"https://github.com/citation-style-language/schema/raw/master/csl-citation.json"}</w:instrText>
      </w:r>
      <w:r w:rsidR="00260FFA">
        <w:fldChar w:fldCharType="separate"/>
      </w:r>
      <w:r w:rsidR="00260FFA" w:rsidRPr="00260FFA">
        <w:rPr>
          <w:noProof/>
        </w:rPr>
        <w:t>(Benedek, Könen, et al., 2012; Mednick, 1962)</w:t>
      </w:r>
      <w:r w:rsidR="00260FFA">
        <w:fldChar w:fldCharType="end"/>
      </w:r>
      <w:r w:rsidR="00260FFA">
        <w:t xml:space="preserve">. </w:t>
      </w:r>
      <w:r w:rsidRPr="000F58AA">
        <w:t>Thus, a broad</w:t>
      </w:r>
      <w:r w:rsidR="002D4880">
        <w:t>er</w:t>
      </w:r>
      <w:r w:rsidR="006A75E8">
        <w:t>,</w:t>
      </w:r>
      <w:r w:rsidRPr="000F58AA">
        <w:t xml:space="preserve"> </w:t>
      </w:r>
      <w:r w:rsidR="00206AFF">
        <w:t>rather than a</w:t>
      </w:r>
      <w:r w:rsidRPr="000F58AA">
        <w:t xml:space="preserve"> narrow</w:t>
      </w:r>
      <w:r w:rsidR="002D4880">
        <w:t>er</w:t>
      </w:r>
      <w:r w:rsidR="006A75E8">
        <w:t>,</w:t>
      </w:r>
      <w:r w:rsidRPr="000F58AA">
        <w:t xml:space="preserve"> focus of attention (i.e., defocused attention) is likely to result in more novel combinations</w:t>
      </w:r>
      <w:r w:rsidR="004D6112">
        <w:t xml:space="preserve"> because</w:t>
      </w:r>
      <w:r w:rsidRPr="000F58AA">
        <w:t xml:space="preserve"> it increases the number of concepts an individual </w:t>
      </w:r>
      <w:r w:rsidR="00A33241">
        <w:t xml:space="preserve">can </w:t>
      </w:r>
      <w:r w:rsidRPr="000F58AA">
        <w:t>attend to simultaneously.</w:t>
      </w:r>
      <w:r>
        <w:t xml:space="preserve"> This line of reasoning has been used to explain </w:t>
      </w:r>
      <w:r w:rsidR="009675D5">
        <w:t xml:space="preserve">positive </w:t>
      </w:r>
      <w:r>
        <w:t xml:space="preserve">associations found between creativity and both state and trait variables associated with low attentional control, such as </w:t>
      </w:r>
      <w:r w:rsidRPr="00820B10">
        <w:rPr>
          <w:rFonts w:eastAsia="Times New Roman"/>
        </w:rPr>
        <w:t xml:space="preserve">alcohol intoxication </w:t>
      </w:r>
      <w:r>
        <w:rPr>
          <w:rFonts w:eastAsia="Times New Roman"/>
        </w:rPr>
        <w:t xml:space="preserve">and ADHD </w:t>
      </w:r>
      <w:r w:rsidRPr="00820B10">
        <w:fldChar w:fldCharType="begin" w:fldLock="1"/>
      </w:r>
      <w:r>
        <w:rPr>
          <w:rFonts w:eastAsia="Times New Roman"/>
        </w:rPr>
        <w:instrText>ADDIN CSL_CITATION {"citationItems":[{"id":"ITEM-1","itemData":{"DOI":"10.1016/j.concog.2012.01.002","ISBN":"1090-2376 (Electronic)\\n1053-8100 (Linking)","ISSN":"10538100","PMID":"22285424","abstract":"That alcohol provides a benefit to creative processes has long been assumed by popular culture, but to date has not been tested. The current experiment tested the effects of moderate alcohol intoxication on a common creative problem solving task, the Remote Associates Test (RAT). Individuals were brought to a blood alcohol content of approximately .075, and, after reaching peak intoxication, completed a battery of RAT items. Intoxicated individuals solved more RAT items, in less time, and were more likely to perceive their solutions as the result of a sudden insight. Results are interpreted from an attentional control perspective. ?? 2012 Elsevier Inc.","author":[{"dropping-particle":"","family":"Jarosz","given":"Andrew F.","non-dropping-particle":"","parse-names":false,"suffix":""},{"dropping-particle":"","family":"Colflesh","given":"Gregory J H","non-dropping-particle":"","parse-names":false,"suffix":""},{"dropping-particle":"","family":"Wiley","given":"Jennifer","non-dropping-particle":"","parse-names":false,"suffix":""}],"container-title":"Consciousness and Cognition","id":"ITEM-1","issue":"1","issued":{"date-parts":[["2012"]]},"page":"487-493","publisher":"Elsevier Inc.","title":"Uncorking the muse: Alcohol intoxication facilitates creative problem solving","type":"article-journal","volume":"21"},"uris":["http://www.mendeley.com/documents/?uuid=e498979f-6c1c-48d1-86d2-5c559d4b76f4"]},{"id":"ITEM-2","itemData":{"DOI":"10.1002/j.2162-6057.1999.tb01036.x","ISBN":"0022-0175","ISSN":"00220175","abstract":"There is conception that a uniquely positive correlation prevails between the intake of alcohol and creativity, but only a few experimental studies address this subject. Existing studies together with recent experiments are reviewed. This later series of experiments explored whether or not moderate alcohol intoxication (1.0 ml of 100% alcohol/kg body weight) facilitated different phases of the creative process, i.e., preparation, incubation, illumination, verification, and restitution. A hypothesis is derived which postulates that modest alcohol consumption inhibits aspects of creativity based mainly on the secondary process (preparation, certain parts of illumination, and verification), and disinhibits those based mainly on the primary process (incubation, certain parts of illumination, and restitution). (PsycINFO Database Record (c) 2012 APA, all rights reserved)","author":[{"dropping-particle":"","family":"Norlander","given":"Torsten","non-dropping-particle":"","parse-names":false,"suffix":""}],"container-title":"The Journal of Creative Behavior","id":"ITEM-2","issue":"1","issued":{"date-parts":[["1999"]]},"page":"22-44","title":"Inebriation and inspiration? A review of the research on alcohol and creativity.","type":"article-journal","volume":"33"},"uris":["http://www.mendeley.com/documents/?uuid=262b6b8a-8886-4098-9657-430c7681800b"]},{"id":"ITEM-3","itemData":{"DOI":"10.1016/j.paid.2005.11.007","ISBN":"0191-8869","ISSN":"01918869","abstract":"This study applies a theoretical approach to understanding creativity of ADHD individuals in terms of inhibitory control and its relative import in two aspects of creativity: divergent and convergent thinking. We compared adults with and without ADHD on the Unusual Uses Task (divergent thinking) and the Remote Associates Test (convergent thinking), and a measure of executive inhibitory control, semantic inhibition of return. ADHD individuals outperformed non-ADHD individuals on the Unusual Uses Task, but performed worse than non-ADHD on the Remote Associates Test and the semantic IOR task. The relationship between ADHD and creative ability was mediated, in part, by differences in inhibition. © 2005 Elsevier Ltd. All rights reserved.","author":[{"dropping-particle":"","family":"White","given":"Holly A.","non-dropping-particle":"","parse-names":false,"suffix":""},{"dropping-particle":"","family":"Shah","given":"Priti","non-dropping-particle":"","parse-names":false,"suffix":""}],"container-title":"Personality and Individual Differences","id":"ITEM-3","issue":"6","issued":{"date-parts":[["2006"]]},"page":"1121-1131","title":"Uninhibited imaginations: Creativity in adults with Attention-Deficit/Hyperactivity Disorder","type":"article-journal","volume":"40"},"uris":["http://www.mendeley.com/documents/?uuid=1626e905-b145-4070-b68c-a8b99c9b2865"]},{"id":"ITEM-4","itemData":{"DOI":"10.1080/09297040500320691","ISBN":"0929-7049","ISSN":"0929-7049","PMID":"16754532","abstract":"A widened attentional focus, that is typically associated with ADHD, has been postulated to be accompanied by enhanced creative ability. However, creativity has been only limitedly examined in ADHD. Performance across several creativity measures were investigated in three groups: adolescents with ADHD, those with conduct disorder, and a healthy control sample. The ADHD group exhibited selective cognitive advantages and disadvantages by demonstrating an enhanced ability in overcoming the constraining influence of examples, but a reduced capacity to generate a functional invention during an imagery task. These findings are interpreted with reference to inhibitory control mechanisms and the contextual modulation of creative cognition.","author":[{"dropping-particle":"","family":"Abraham","given":"Anna","non-dropping-particle":"","parse-names":false,"suffix":""},{"dropping-particle":"","family":"Windmann","given":"Sabine","non-dropping-particle":"","parse-names":false,"suffix":""},{"dropping-particle":"","family":"Siefen","given":"Rainer","non-dropping-particle":"","parse-names":false,"suffix":""},{"dropping-particle":"","family":"Daum","given":"Irene","non-dropping-particle":"","parse-names":false,"suffix":""},{"dropping-particle":"","family":"Güntürkün","given":"Onur","non-dropping-particle":"","parse-names":false,"suffix":""}],"container-title":"Child Neuropsychology","id":"ITEM-4","issue":"2","issued":{"date-parts":[["2006"]]},"page":"111-123","title":"Creative Thinking in Adolescents with Attention Deficit Hyperactivity Disorder (ADHD)","type":"article-journal","volume":"12"},"uris":["http://www.mendeley.com/documents/?uuid=3c96e3a5-7844-4085-92bf-47cf4e6c26cf"]},{"id":"ITEM-5","itemData":{"DOI":"10.1080/10400419.2016.1195655","ISBN":"1040-0419","ISSN":"1040-0419","abstract":"Adults with attention-deficit/hyperactivity disorder (ADHD) show high divergent thinking on standardized laboratory measures. This study assessed innovative thinking in adults with ADHD using a realistic task and investigated a possible cognitive mechanism for ADHD-related advantages in innovative thinking. College students with and without ADHD (n=30 per group) completed a cell-phone feature invention task and word association task. Latent semantic analysis was used to measure semantic distance within cue-associate pairs on the word association task. Compared to non-ADHD peers, students with ADHD scored higher in originality, novelty, and flexibility on the cell phone task, and produced associates of lower semantic relatedness on the word association task. Tests of statistical mediation confirmed that the higher flexibility of the ADHD group was explained by semantic distance within cue-associate pairs on the word association task. Results support the possibility that ADHD is positively associated with specific aspects of innovative thinking, which may in part be attributable to a wide scope of semantic activation.","author":[{"dropping-particle":"","family":"White","given":"Holly A.","non-dropping-particle":"","parse-names":false,"suffix":""},{"dropping-particle":"","family":"Shah","given":"Priti","non-dropping-particle":"","parse-names":false,"suffix":""}],"container-title":"Creativity Research Journal","id":"ITEM-5","issue":"3","issued":{"date-parts":[["2016"]]},"page":"275-282","publisher":"Routledge","title":"Scope of semantic activation and innovative thinking in college students with ADHD","type":"article-journal","volume":"28"},"uris":["http://www.mendeley.com/documents/?uuid=b40ee6c8-e488-4f91-bf58-5c76da053d83"]}],"mendeley":{"formattedCitation":"(Abraham et al., 2006; Jarosz et al., 2012; Norlander, 1999; White &amp; Shah, 2006, 2016)","plainTextFormattedCitation":"(Abraham et al., 2006; Jarosz et al., 2012; Norlander, 1999; White &amp; Shah, 2006, 2016)","previouslyFormattedCitation":"(Abraham et al., 2006; Jarosz et al., 2012; Norlander, 1999; White &amp; Shah, 2006, 2016)"},"properties":{"noteIndex":0},"schema":"https://github.com/citation-style-language/schema/raw/master/csl-citation.json"}</w:instrText>
      </w:r>
      <w:r w:rsidRPr="00820B10">
        <w:rPr>
          <w:rFonts w:eastAsia="Times New Roman"/>
        </w:rPr>
        <w:fldChar w:fldCharType="separate"/>
      </w:r>
      <w:r w:rsidRPr="00F5698C">
        <w:rPr>
          <w:rFonts w:eastAsia="Times New Roman"/>
          <w:noProof/>
        </w:rPr>
        <w:t>(Abraham et al., 2006; Jarosz et al., 2012; Norlander, 1999; White &amp; Shah, 2006, 2016)</w:t>
      </w:r>
      <w:r w:rsidRPr="00820B10">
        <w:fldChar w:fldCharType="end"/>
      </w:r>
      <w:r w:rsidRPr="00820B10">
        <w:rPr>
          <w:rFonts w:eastAsia="Times New Roman"/>
        </w:rPr>
        <w:t>.</w:t>
      </w:r>
      <w:r>
        <w:rPr>
          <w:rFonts w:eastAsia="Times New Roman"/>
        </w:rPr>
        <w:t xml:space="preserve"> </w:t>
      </w:r>
    </w:p>
    <w:p w14:paraId="434C2963" w14:textId="36316B74" w:rsidR="00717021" w:rsidRDefault="00517208" w:rsidP="00F2777D">
      <w:pPr>
        <w:spacing w:line="480" w:lineRule="auto"/>
        <w:ind w:firstLine="720"/>
      </w:pPr>
      <w:r>
        <w:t>On the other hand</w:t>
      </w:r>
      <w:r w:rsidR="00847040" w:rsidRPr="00561E99">
        <w:t xml:space="preserve">, a growing body of research supports the controlled-attention theory of creativity </w:t>
      </w:r>
      <w:r w:rsidR="00847040" w:rsidRPr="00561E99">
        <w:fldChar w:fldCharType="begin" w:fldLock="1"/>
      </w:r>
      <w:r w:rsidR="00847040" w:rsidRPr="00561E99">
        <w:instrText>ADDIN CSL_CITATION {"citationItems":[{"id":"ITEM-1","itemData":{"DOI":"10.3758/s13421-014-0428-8","ISBN":"1342101404288","ISSN":"1532-5946","PMID":"24898118","abstract":"How does the mind produce creative ideas? Past research has pointed to important roles of both executive and associative processes in creative cognition. But such work has largely focused on the influence of one ability or the other-executive or associative-so the extent to which both abilities may jointly affect creative thought remains unclear. Using multivariate structural equation modeling, we conducted two studies to determine the relative influences of executive and associative processes in domain-general creative cognition (i.e., divergent thinking). Participants completed a series of verbal fluency tasks, and their responses were analyzed by means of latent semantic analysis (LSA) and scored for semantic distance as a measure of associative ability. Participants also completed several measures of executive function-including broad retrieval ability (Gr) and fluid intelligence (Gf). Across both studies, we found substantial effects of both associative and executive abilities: As the average semantic distance between verbal fluency responses and cues increased, so did the creative quality of divergent-thinking responses (Study 1 and Study 2). Moreover, the creative quality of divergent-thinking responses was predicted by the executive variables-Gr (Study 1) and Gf (Study 2). Importantly, the effects of semantic distance and the executive function variables remained robust in the same structural equation model predicting divergent thinking, suggesting unique contributions of both constructs. The present research extends recent applications of LSA in creativity research and provides support for the notion that both associative and executive processes underlie the production of novel ideas.","author":[{"dropping-particle":"","family":"Beaty","given":"Roger E","non-dropping-particle":"","parse-names":false,"suffix":""},{"dropping-particle":"","family":"Silvia","given":"Paul J","non-dropping-particle":"","parse-names":false,"suffix":""},{"dropping-particle":"","family":"Nusbaum","given":"Emily C","non-dropping-particle":"","parse-names":false,"suffix":""},{"dropping-particle":"","family":"Jauk","given":"Emanuel","non-dropping-particle":"","parse-names":false,"suffix":""},{"dropping-particle":"","family":"Benedek","given":"Mathias","non-dropping-particle":"","parse-names":false,"suffix":""}],"container-title":"Memory &amp; cognition","id":"ITEM-1","issue":"7","issued":{"date-parts":[["2014"]]},"page":"1186-1197","title":"The roles of associative and executive processes in creative cognition","type":"article-journal","volume":"42"},"uris":["http://www.mendeley.com/documents/?uuid=566fa4ff-a1d0-33df-be92-6fe359309871"]}],"mendeley":{"formattedCitation":"(Beaty et al., 2014a)","plainTextFormattedCitation":"(Beaty et al., 2014a)","previouslyFormattedCitation":"(Beaty et al., 2014a)"},"properties":{"noteIndex":0},"schema":"https://github.com/citation-style-language/schema/raw/master/csl-citation.json"}</w:instrText>
      </w:r>
      <w:r w:rsidR="00847040" w:rsidRPr="00561E99">
        <w:fldChar w:fldCharType="separate"/>
      </w:r>
      <w:r w:rsidR="00847040" w:rsidRPr="00561E99">
        <w:rPr>
          <w:noProof/>
        </w:rPr>
        <w:t>(Beaty et al., 2014a)</w:t>
      </w:r>
      <w:r w:rsidR="00847040" w:rsidRPr="00561E99">
        <w:fldChar w:fldCharType="end"/>
      </w:r>
      <w:r w:rsidR="00847040" w:rsidRPr="00561E99">
        <w:t>, which suggests that creativity requires controlled, effortful processes to search semantic memory and inhibit common ideas</w:t>
      </w:r>
      <w:r w:rsidR="00C333C3">
        <w:t xml:space="preserve"> (e.g., </w:t>
      </w:r>
      <w:r w:rsidR="00C333C3" w:rsidRPr="00561E99">
        <w:rPr>
          <w:noProof/>
        </w:rPr>
        <w:t>Benedek et al., 2014</w:t>
      </w:r>
      <w:r w:rsidR="00C333C3">
        <w:rPr>
          <w:noProof/>
        </w:rPr>
        <w:t>)</w:t>
      </w:r>
      <w:r w:rsidR="00847040" w:rsidRPr="00561E99">
        <w:t xml:space="preserve">. Performance on </w:t>
      </w:r>
      <w:r w:rsidR="0086068D">
        <w:rPr>
          <w:rFonts w:eastAsia="Times New Roman"/>
        </w:rPr>
        <w:t>EF</w:t>
      </w:r>
      <w:r w:rsidR="0086068D" w:rsidRPr="00561E99">
        <w:t xml:space="preserve"> </w:t>
      </w:r>
      <w:r w:rsidR="00847040" w:rsidRPr="00561E99">
        <w:t xml:space="preserve">tasks and </w:t>
      </w:r>
      <w:r w:rsidR="00DE23C5">
        <w:t xml:space="preserve">tests of </w:t>
      </w:r>
      <w:r w:rsidR="00847040" w:rsidRPr="00561E99">
        <w:t>cognitive abilities</w:t>
      </w:r>
      <w:r w:rsidR="00DF363E">
        <w:t>,</w:t>
      </w:r>
      <w:r w:rsidR="00847040" w:rsidRPr="00561E99">
        <w:t xml:space="preserve"> </w:t>
      </w:r>
      <w:r w:rsidR="00DF363E">
        <w:t>including</w:t>
      </w:r>
      <w:r w:rsidR="00847040" w:rsidRPr="00561E99">
        <w:t xml:space="preserve"> components of </w:t>
      </w:r>
      <w:r w:rsidR="00383CE2">
        <w:t>IQ</w:t>
      </w:r>
      <w:r w:rsidR="00847040" w:rsidRPr="00561E99">
        <w:t xml:space="preserve"> that rely on such processes</w:t>
      </w:r>
      <w:r w:rsidR="00DF363E" w:rsidRPr="006361AE">
        <w:t>,</w:t>
      </w:r>
      <w:r w:rsidR="005E212B" w:rsidRPr="006361AE">
        <w:rPr>
          <w:rStyle w:val="FootnoteReference"/>
        </w:rPr>
        <w:footnoteReference w:id="2"/>
      </w:r>
      <w:r w:rsidR="00DF363E" w:rsidRPr="006361AE">
        <w:t xml:space="preserve"> </w:t>
      </w:r>
      <w:r w:rsidR="00847040" w:rsidRPr="006361AE">
        <w:t>have</w:t>
      </w:r>
      <w:r w:rsidR="00847040" w:rsidRPr="00561E99">
        <w:t xml:space="preserve"> been shown to relate positively to divergent thinking ability and real-world </w:t>
      </w:r>
      <w:r w:rsidR="00847040" w:rsidRPr="00561E99">
        <w:lastRenderedPageBreak/>
        <w:t xml:space="preserve">creative achievement </w:t>
      </w:r>
      <w:r w:rsidR="00847040" w:rsidRPr="00561E99">
        <w:fldChar w:fldCharType="begin" w:fldLock="1"/>
      </w:r>
      <w:r w:rsidR="00AA200A">
        <w:instrText>ADDIN CSL_CITATION {"citationItems":[{"id":"ITEM-1","itemData":{"DOI":"10.1016/j.paid.2012.04.014","ISBN":"0191-8869 (Print)\\n0191-8869 (Linking)","ISSN":"01918869","PMID":"22945970","abstract":"There are different conceptions about how cognitive inhibition is related to creativity. Creativity has either been associated with effective inhibition, or with disinhibition, or with an adaptive engagement of inhibition. In this study, we examined the relationship of cognitive inhibition, assessed by means of the random motor generation task, with different measures of creativity. We also analyzed whether this relation is mediated by intelligence. We generally found a positive correlation of inhibition and creativity measures. Moreover, latent variable analyses indicate that inhibition may primarily promote the fluency of ideas, whereas intelligence specifically promotes the originality of ideas. These findings support the notion that creative thought involves executive processes and may help to better understand the differential role of inhibition and intelligence in creativity. ?? 2012 Elsevier Ltd.","author":[{"dropping-particle":"","family":"Benedek","given":"Mathias","non-dropping-particle":"","parse-names":false,"suffix":""},{"dropping-particle":"","family":"Franz","given":"Fabiola","non-dropping-particle":"","parse-names":false,"suffix":""},{"dropping-particle":"","family":"Heene","given":"Moritz","non-dropping-particle":"","parse-names":false,"suffix":""},{"dropping-particle":"","family":"Neubauer","given":"Aljoscha C.","non-dropping-particle":"","parse-names":false,"suffix":""}],"container-title":"Personality and Individual Differences","id":"ITEM-1","issue":"4","issued":{"date-parts":[["2012"]]},"page":"480-485","publisher":"Elsevier Ltd","title":"Differential effects of cognitive inhibition and intelligence on creativity","type":"article-journal","volume":"53"},"uris":["http://www.mendeley.com/documents/?uuid=25e1cbd1-d80b-4437-83ae-6c12a8611e9e"]},{"id":"ITEM-2","itemData":{"DOI":"10.1016/j.intell.2014.05.007","ISBN":"1364-6613","ISSN":"01602896","PMID":"20178752","abstract":"Intelligence and creativity are known to be correlated constructs suggesting that they share a common cognitive basis. The present study assessed three specific executive abilities - updating, shifting, and inhibition - and examined their common and differential relations to fluid intelligence and creativity (i.e., divergent thinking ability) within a latent variable model approach. Additionally, it was tested whether the correlation of fluid intelligence and creativity can be explained by a common executive involvement. As expected, fluid intelligence was strongly predicted by updating, but not by shifting or inhibition. Creativity was predicted by updating and inhibition, but not by shifting. Moreover, updating (and the personality factor openness) was found to explain a relevant part of the shared variance between intelligence and creativity. The findings provide direct support for the executive involvement in creative thought and shed further light on the functional relationship between intelligence and creativity. © 2014.","author":[{"dropping-particle":"","family":"Benedek","given":"Mathias","non-dropping-particle":"","parse-names":false,"suffix":""},{"dropping-particle":"","family":"Jauk","given":"Emanuel","non-dropping-particle":"","parse-names":false,"suffix":""},{"dropping-particle":"","family":"Sommer","given":"Markus","non-dropping-particle":"","parse-names":false,"suffix":""},{"dropping-particle":"","family":"Arendasy","given":"Martin","non-dropping-particle":"","parse-names":false,"suffix":""},{"dropping-particle":"","family":"Neubauer","given":"Aljoscha C.","non-dropping-particle":"","parse-names":false,"suffix":""}],"container-title":"Intelligence","id":"ITEM-2","issued":{"date-parts":[["2014"]]},"page":"73-83","publisher":"Elsevier B.V.","title":"Intelligence, creativity, and cognitive control: The common and differential involvement of executive functions in intelligence and creativity","type":"article-journal","volume":"46"},"uris":["http://www.mendeley.com/documents/?uuid=c5eccc7f-e5ac-432d-b73c-29ba9433d466"]},{"id":"ITEM-3","itemData":{"DOI":"10.1016/j.neuropsychologia.2015.01.034","ISBN":"0028-3932","ISSN":"18733514","PMID":"25623426","abstract":"Creativity has previously been linked with atypical attention, but it is not clear what aspects of attention, or what types of creativity are associated. Here we investigated specific neural markers of a very early form of attention, namely sensory gating, indexed by the P50 ERP, and how it relates to two measures of creativity: divergent thinking and real-world creative achievement. Data from 84 participants revealed that divergent thinking (assessed with the Torrance Test of Creative Thinking) was associated with selective sensory gating, whereas real-world creative achievement was associated with \"leaky\" sensory gating, both in zero-order correlations and when controlling for academic test scores in a regression. Thus both creativity measures related to sensory gating, but in opposite directions. Additionally, divergent thinking and real-world creative achievement did not interact in predicting P50 sensory gating, suggesting that these two creativity measures orthogonally relate to P50 sensory gating. Finally, the ERP effect was specific to the P50 -neither divergent thinking nor creative achievement were related to later components, such as the N100 and P200. Overall results suggest that leaky sensory gating may help people integrate ideas that are outside of focus of attention, leading to creativity in the real world; whereas divergent thinking, measured by divergent thinking tests which emphasize numerous responses within a limited time, may require selective sensory processing more than previously thought.","author":[{"dropping-particle":"","family":"Zabelina","given":"Darya L.","non-dropping-particle":"","parse-names":false,"suffix":""},{"dropping-particle":"","family":"O'Leary","given":"Daniel","non-dropping-particle":"","parse-names":false,"suffix":""},{"dropping-particle":"","family":"Pornpattananangkul","given":"Narun","non-dropping-particle":"","parse-names":false,"suffix":""},{"dropping-particle":"","family":"Nusslock","given":"Robin","non-dropping-particle":"","parse-names":false,"suffix":""},{"dropping-particle":"","family":"Beeman","given":"Mark","non-dropping-particle":"","parse-names":false,"suffix":""}],"container-title":"Neuropsychologia","id":"ITEM-3","issued":{"date-parts":[["2015"]]},"page":"77-84","publisher":"Elsevier","title":"Creativity and sensory gating indexed by the P50: Selective versus leaky sensory gating in divergent thinkers and creative achievers","type":"article-journal","volume":"69"},"uris":["http://www.mendeley.com/documents/?uuid=5c181257-3337-4037-8a6b-b9d029d546e9"]},{"id":"ITEM-4","itemData":{"DOI":"10.3758/s13421-015-0569-4","ISSN":"0090-502X","abstract":"Creativity has been putatively linked to distinct forms of attention, but which aspects of creativity and which components of attention remains unclear. Two experiments examined how divergent thinking and creative achievement relate to visual attention. In both experiments, participants identified target letters (S or H) within hierarchical stimuli (global letters made of local letters), after being cued to either the local or global level. In Experiment 1, participants identi-fied the targets more quickly following valid cues (80 % of trials) than following invalid cues. However, this smaller va-lidity effect was associated with higher divergent thinking, suggesting that divergent thinking was related to quicker over-coming of invalid cues, and thus to flexible attention. Creative achievement was unrelated to the validity effect. Experiment 2 examined whether divergent thinking (or creative achieve-ment) is related to \" leaky attention, \" so that when cued to one level of a stimulus, some information is still processed, or leaks in, from the non-cued level. In this case, the cued stimulus level always contained a target, and the non-cued level was congruent, neutral, or incongruent with the target. Divergent thinking did not relate to stimulus congruency. In contrast, high creative achievement was related to quicker responses to the congruent than to the incongruent stimuli, suggesting that real-world creative achievement is indeed associated with leaky attention, whereas standard laboratory tests of divergent thinking are not. Together, these results elucidate distinct patterns of attention for different measures of creativity. Specifically, creative achievers may have leaky attention, as suggested by previous literature, whereas diver-gent thinkers have selective yet flexible attention.","author":[{"dropping-particle":"","family":"Zabelina","given":"Darya L.","non-dropping-particle":"","parse-names":false,"suffix":""},{"dropping-particle":"","family":"Saporta","given":"Arielle","non-dropping-particle":"","parse-names":false,"suffix":""},{"dropping-particle":"","family":"Beeman","given":"Mark","non-dropping-particle":"","parse-names":false,"suffix":""}],"container-title":"Memory &amp; Cognition","id":"ITEM-4","issue":"3","issued":{"date-parts":[["2016"]]},"page":"488-498","title":"Flexible or leaky attention in creative people? Distinct patterns of attention for different types of creative thinking","type":"article-journal","volume":"44"},"uris":["http://www.mendeley.com/documents/?uuid=3da36e6f-e4c8-4c01-942f-964647bbcd29"]},{"id":"ITEM-5","itemData":{"DOI":"10.1016/j.concog.2018.12.005","ISSN":"10902376","abstract":"Increasing evidence suggests that executive functions (EFs) – a set of general-purpose control processes that regulate thoughts and behaviors – are relevant for creativity. However, EF is not a unitary process, and it remains unclear which specific EFs are involved. The present study examined the association between the three EFs, both uniquely (EF-Specific) and together (Common EF), and three measures of creativity. Participants (N = 47) completed a divergent thinking test, and self-reported their real-life creative accomplishments. A subset of participants indicated their involvement in the artistic or information technology (IT) professions. Results indicated that fluency (but not originality) of divergent thinking was uniquely predicted by working memory Updating. Better response Inhibition predicted higher number of real-world artistic creative achievements. Involvement in the artistic (versus IT) professions was associated with better Common EF, and with enhanced mental set Shifting abilities. Results demonstrate that different EFs predict creativity depending on its operational definition.","author":[{"dropping-particle":"","family":"Zabelina","given":"Darya L.","non-dropping-particle":"","parse-names":false,"suffix":""},{"dropping-particle":"","family":"Friedman","given":"Naomi P.","non-dropping-particle":"","parse-names":false,"suffix":""},{"dropping-particle":"","family":"Andrews-Hanna","given":"Jessica","non-dropping-particle":"","parse-names":false,"suffix":""}],"container-title":"Consciousness and Cognition","id":"ITEM-5","issue":"September 2018","issued":{"date-parts":[["2019"]]},"page":"47-56","publisher":"Elsevier","title":"Unity and diversity of executive functions in creativity","type":"article-journal","volume":"68"},"uris":["http://www.mendeley.com/documents/?uuid=e89897ab-f75b-4199-bba2-ecfba4adcc04"]},{"id":"ITEM-6","itemData":{"DOI":"10.1016/j.intell.2019.04.006","ISSN":"01602896","abstract":"Divergent thinking (DT)ability (i.e., the ability to come up with creative ideas)is a complex cognitive construct that has been associated with several specific components of the Cattel-Horn-Carroll (CHC)model. In this study, we employed a nested latent variable approach to examine the specific role of mental speed (Gs)and general retrieval ability (Gr)in DT ability, which was assessed by DT tasks that instructed to be creative and were scored for creative quality. Specifically, Gs was assumed to facilitate both Gr and DT, and Gr was assumed to contribute to DT. Successive latent variable models with orthogonal factors were tested to reflect these nested cognitive basic abilities. The proposed model of nested factors fit the data well: Latent Gs accounted for variation in Gs, Gr, and DT creative quality scores, latent Gr predicted performance in Gr and DT scores beyond Gs, and latent DT explained variation in DT scores beyond Gs and Gr. In addition, we related the resulting orthogonal latent variables to the external criteria of school grades to illustrate the explanatory power of the modeling approach. This study provides evidence that divergent thinking performance relies on mental speed and retrieval ability, as well as cognitive abilities unique to divergent thinking. We discuss consequences for the understanding of divergent thinking ability in the context of the CHC model.","author":[{"dropping-particle":"","family":"Forthmann","given":"Boris","non-dropping-particle":"","parse-names":false,"suffix":""},{"dropping-particle":"","family":"Jendryczko","given":"David","non-dropping-particle":"","parse-names":false,"suffix":""},{"dropping-particle":"","family":"Scharfen","given":"Jana","non-dropping-particle":"","parse-names":false,"suffix":""},{"dropping-particle":"","family":"Kleinkorres","given":"Ruben","non-dropping-particle":"","parse-names":false,"suffix":""},{"dropping-particle":"","family":"Benedek","given":"Mathias","non-dropping-particle":"","parse-names":false,"suffix":""},{"dropping-particle":"","family":"Holling","given":"Heinz","non-dropping-particle":"","parse-names":false,"suffix":""}],"container-title":"Intelligence","id":"ITEM-6","issued":{"date-parts":[["2019","7","1"]]},"page":"59-72","publisher":"Elsevier Ltd","title":"Creative ideation, broad retrieval ability, and processing speed: A confirmatory study of nested cognitive abilities","type":"article-journal","volume":"75"},"uris":["http://www.mendeley.com/documents/?uuid=64409ccc-4689-3442-835d-933703ff99ac"]}],"mendeley":{"formattedCitation":"(Benedek et al., 2014; Benedek, Franz, et al., 2012; Forthmann et al., 2019; Zabelina et al., 2015, 2016, 2019)","manualFormatting":"(Benedek, Franz, et al., 2012; Forthmann et al., 2016, 2019; Nusbaum et al., 2014; Nusbaum &amp; Silvia, 2011; Silvia et al., 2013; Zabelina et al., 2015, 2016, 2019)","plainTextFormattedCitation":"(Benedek et al., 2014; Benedek, Franz, et al., 2012; Forthmann et al., 2019; Zabelina et al., 2015, 2016, 2019)","previouslyFormattedCitation":"(Benedek et al., 2014; Benedek, Franz, et al., 2012; Forthmann et al., 2019; Zabelina et al., 2015, 2016, 2019)"},"properties":{"noteIndex":0},"schema":"https://github.com/citation-style-language/schema/raw/master/csl-citation.json"}</w:instrText>
      </w:r>
      <w:r w:rsidR="00847040" w:rsidRPr="00561E99">
        <w:fldChar w:fldCharType="separate"/>
      </w:r>
      <w:r w:rsidR="00847040" w:rsidRPr="00561E99">
        <w:rPr>
          <w:noProof/>
        </w:rPr>
        <w:t xml:space="preserve">(Benedek, Franz, et al., 2012; </w:t>
      </w:r>
      <w:r w:rsidR="003306E9" w:rsidRPr="00561E99">
        <w:rPr>
          <w:noProof/>
        </w:rPr>
        <w:t xml:space="preserve">Forthmann et al., 2016, 2019; Nusbaum et al., 2014; Nusbaum &amp; Silvia, 2011; Silvia et al., 2013; </w:t>
      </w:r>
      <w:r w:rsidR="00847040" w:rsidRPr="00561E99">
        <w:rPr>
          <w:noProof/>
        </w:rPr>
        <w:t>Zabelina et al., 2015, 2016, 2019)</w:t>
      </w:r>
      <w:r w:rsidR="00847040" w:rsidRPr="00561E99">
        <w:fldChar w:fldCharType="end"/>
      </w:r>
      <w:r w:rsidR="00847040" w:rsidRPr="00561E99">
        <w:t xml:space="preserve">. Additionally, controlled experimental studies have </w:t>
      </w:r>
      <w:r w:rsidR="001D522D">
        <w:t>shown</w:t>
      </w:r>
      <w:r w:rsidR="00847040" w:rsidRPr="00561E99">
        <w:t xml:space="preserve"> that impairing cognitive control </w:t>
      </w:r>
      <w:r w:rsidR="004D6112">
        <w:t>diminishes</w:t>
      </w:r>
      <w:r w:rsidR="00847040" w:rsidRPr="00561E99">
        <w:t xml:space="preserve"> creative performance on divergent thinking tasks </w:t>
      </w:r>
      <w:r w:rsidR="00847040" w:rsidRPr="00561E99">
        <w:fldChar w:fldCharType="begin" w:fldLock="1"/>
      </w:r>
      <w:r w:rsidR="005D2EE5">
        <w:instrText>ADDIN CSL_CITATION {"citationItems":[{"id":"ITEM-1","itemData":{"DOI":"10.1037/aca0000249","author":[{"dropping-particle":"","family":"Taylor","given":"Christa L.","non-dropping-particle":"","parse-names":false,"suffix":""}],"container-title":"Psychology of Aesthetics, Creativity and the Arts","id":"ITEM-1","issued":{"date-parts":[["2019"]]},"title":"Task instructions influence the effects of impaired self-control on creative cognition","type":"article-journal","volume":"Advance on"},"uris":["http://www.mendeley.com/documents/?uuid=0889a49c-d746-432d-be64-8338c396bb43"]},{"id":"ITEM-2","itemData":{"DOI":"10.1037/aca0000140","ISSN":"1931390X","abstract":"The ability to inhibit common and dominant paths of solutions to a problem seems to be a critical process for generating creative ideas. However, previous behavioral studies have not systematically supported a positive relation between creativity and inhibitory control. Thus, the purpose of the present study was to determine the potential role of inhibitory control in creative idea generation. In Experiment 1, we used a dual-task paradigm to reduce participants’ inhibitory control resources while performing a creative task. Participants were asked to propose as many creative solutions as possible to prevent a hen’s egg from breaking when dropped from a height of 10 m under either interference or control conditions of a computerized version of the Color Word Stroop task. We found that inhibitory control load decreased creative capabilities in terms of fluidity and expansivity. To determine whether creative idea generation depends specifically on the ability to inhibit fixation effects, dual-task costs under a secondary working memory (WM) task were examined in a second experiment. The results revealed that WM load had no significant effect on creative ideation. Combined, these results confirmed that inhibitory control is a core process to overcoming fixation effects and generating original solutions in a creative task. (PsycINFO Database Record (c) 2018 APA, all rights reserved)","author":[{"dropping-particle":"","family":"Camarda","given":"Anaëlle","non-dropping-particle":"","parse-names":false,"suffix":""},{"dropping-particle":"","family":"Borst","given":"Grégoire","non-dropping-particle":"","parse-names":false,"suffix":""},{"dropping-particle":"","family":"Agogué","given":"Marine","non-dropping-particle":"","parse-names":false,"suffix":""},{"dropping-particle":"","family":"Habib","given":"Marianne","non-dropping-particle":"","parse-names":false,"suffix":""},{"dropping-particle":"","family":"Weil","given":"Benoit","non-dropping-particle":"","parse-names":false,"suffix":""},{"dropping-particle":"","family":"Houdé","given":"Olivier","non-dropping-particle":"","parse-names":false,"suffix":""},{"dropping-particle":"","family":"Cassotti","given":"Mathieu","non-dropping-particle":"","parse-names":false,"suffix":""}],"container-title":"Psychology of Aesthetics, Creativity, and the Arts","id":"ITEM-2","issue":"3","issued":{"date-parts":[["2018"]]},"page":"351-358","title":"Do we need inhibitory control to be creative? Evidence from a dual-task paradigm","type":"article-journal","volume":"12"},"uris":["http://www.mendeley.com/documents/?uuid=96473ba6-deee-476e-a6b9-b445cf34642f"]}],"mendeley":{"formattedCitation":"(Camarda et al., 2018; Taylor, 2019)","plainTextFormattedCitation":"(Camarda et al., 2018; Taylor, 2019)","previouslyFormattedCitation":"(Camarda et al., 2018; Taylor, 2019)"},"properties":{"noteIndex":0},"schema":"https://github.com/citation-style-language/schema/raw/master/csl-citation.json"}</w:instrText>
      </w:r>
      <w:r w:rsidR="00847040" w:rsidRPr="00561E99">
        <w:fldChar w:fldCharType="separate"/>
      </w:r>
      <w:r w:rsidR="00B128D5" w:rsidRPr="00B128D5">
        <w:rPr>
          <w:noProof/>
        </w:rPr>
        <w:t>(Camarda et al., 2018; Taylor, 2019)</w:t>
      </w:r>
      <w:r w:rsidR="00847040" w:rsidRPr="00561E99">
        <w:fldChar w:fldCharType="end"/>
      </w:r>
      <w:r w:rsidR="00847040" w:rsidRPr="00561E99">
        <w:t xml:space="preserve">. These findings, along with research demonstrating that associative and executive abilities jointly contribute to creativity </w:t>
      </w:r>
      <w:r w:rsidR="00847040" w:rsidRPr="00561E99">
        <w:fldChar w:fldCharType="begin" w:fldLock="1"/>
      </w:r>
      <w:r w:rsidR="00847040" w:rsidRPr="00561E99">
        <w:instrText>ADDIN CSL_CITATION {"citationItems":[{"id":"ITEM-1","itemData":{"DOI":"10.3758/s13421-014-0428-8","ISBN":"1342101404288","ISSN":"15325946","abstract":"How does the mind produce creative ideas? Past research has pointed to important roles of both executive and associative processes in creative cognition. But such work has largely focused on the influence of one ability or the other—executive or associative—so the extent to which both abilities may jointly affect creative thought remains unclear. Using multivariate structural equation modeling, we conducted two studies to determine the relative influences of executive and associative processes in domain-general creative cognition (i.e., divergent thinking). Participants completed a series of verbal fluency tasks, and their responses were analyzed by means of latent semantic analysis (LSA) and scored for semantic distance as a measure of associative ability. Participants also completed several measures of executive function—including broad retrieval ability (Gr) and fluid intelligence (Gf). Across both studies, we found substantial effects of both associative and executive abilities: As the average semantic distance between verbal fluency responses and cues increased, so did the creative quality of divergent-thinking responses (Study 1 and Study 2). Moreover, the creative quality of divergent-thinking responses was predicted by the executive variables—Gr (Study 1) and Gf (Study 2). Importantly, the effects of semantic distance and the executive function variables remained robust in the same structural equation model predicting divergent thinking, suggesting unique contributions of both constructs. The present research extends recent applications of LSA in creativity research and provides support for the notion that both associative and executive processes underlie the production of novel ideas.","author":[{"dropping-particle":"","family":"Beaty","given":"Roger E.","non-dropping-particle":"","parse-names":false,"suffix":""},{"dropping-particle":"","family":"Silvia","given":"Paul J.","non-dropping-particle":"","parse-names":false,"suffix":""},{"dropping-particle":"","family":"Nusbaum","given":"Emily C.","non-dropping-particle":"","parse-names":false,"suffix":""},{"dropping-particle":"","family":"Jauk","given":"Emanuel","non-dropping-particle":"","parse-names":false,"suffix":""},{"dropping-particle":"","family":"Benedek","given":"Mathias","non-dropping-particle":"","parse-names":false,"suffix":""}],"container-title":"Memory and Cognition","id":"ITEM-1","issue":"7","issued":{"date-parts":[["2014"]]},"page":"1186-1197","title":"The roles of associative and executive processes in creative cognition","type":"article-journal","volume":"42"},"uris":["http://www.mendeley.com/documents/?uuid=e608f23d-a8fd-45a2-80ad-5974e3610c42"]},{"id":"ITEM-2","itemData":{"DOI":"10.1037/aca0000056","ISSN":"1931390X","abstract":"Creativity is mainly viewed by current theories as either a bottom-up or top-down cognitive process. However, a growing body of research indicates that both processes contribute to creative ability. Furthermore, in both accounts the structure of the mental lexicon plays a key component, either as directly related to creative ability (bottom-up) or as the basis upon which top-down processes operate (top-down). Thus, the examination of the mental lexicon structure as related to both types of processes can shed further light on the nature of creative ability. In this study, we use network science methodology to examine how fluid intelligence and creative achievement are related to the structure of the mental lexicon. A large sample of participants completed a semantic verbal fluency task and was divided into 4 groups, based on their performance on intelligence and creative achievement measures. A network science methodology was then used to extract and compare the lexical network structure of the semantic category between the 4 groups. The results of this analysis revealed that while fluid intelligence was more related to structural properties of the lexical network, creative achievement was more related to flexible properties of the lexical network. Furthermore, we found that the lexical network of the high-fluid-intelligence and high-creative-achievement group exhibited a combination of both effects. These findings provide insight into structural and functional properties of semantic networks, and they demonstrate the utility of network science in examining high-level cognitive phenomena, such as creativity and intelligence.","author":[{"dropping-particle":"","family":"Kenett","given":"Yoed N.","non-dropping-particle":"","parse-names":false,"suffix":""},{"dropping-particle":"","family":"Beaty","given":"Roger E.","non-dropping-particle":"","parse-names":false,"suffix":""},{"dropping-particle":"","family":"Silvia","given":"Paul J.","non-dropping-particle":"","parse-names":false,"suffix":""},{"dropping-particle":"","family":"Anaki","given":"David","non-dropping-particle":"","parse-names":false,"suffix":""},{"dropping-particle":"","family":"Faust","given":"Miriam","non-dropping-particle":"","parse-names":false,"suffix":""}],"container-title":"Psychology of Aesthetics, Creativity, and the Arts","id":"ITEM-2","issue":"4","issued":{"date-parts":[["2016"]]},"page":"377-388","title":"Structure and flexibility: Investigating the relation between the structure of the mental lexicon, fluid intelligence, and creative achievement","type":"article-journal","volume":"10"},"uris":["http://www.mendeley.com/documents/?uuid=ea28887a-33ed-49b8-92d3-762292f63387"]},{"id":"ITEM-3","itemData":{"DOI":"10.1080/13546783.2016.1278034","ISSN":"14640708","abstract":"The associative theory of creativity states that creativity is associated with differences in the structure of semantic memory, whereas the executive theory of creativity emphasises the role of top-down control for creative thought. For a powerful test of these accounts, individual semantic memory structure was modelled with a novel method based on semantic relatedness judgements and different criteria for network filtering were compared. The executive account was supported by a correlation between creative ability and broad retrieval ability. The associative account was independently supported, when network filtering was based on a relatedness threshold, but not when it was based on a fixed edge number or on the analysis of weighted networks. In the former case, creative ability was associated with shorter average path lengths and higher clustering of the network, suggesting that the semantic networks of creative people show higher small-worldness.","author":[{"dropping-particle":"","family":"Benedek","given":"Mathias","non-dropping-particle":"","parse-names":false,"suffix":""},{"dropping-particle":"","family":"Kenett","given":"Yoed N.","non-dropping-particle":"","parse-names":false,"suffix":""},{"dropping-particle":"","family":"Umdasch","given":"Konstantin","non-dropping-particle":"","parse-names":false,"suffix":""},{"dropping-particle":"","family":"Anaki","given":"David","non-dropping-particle":"","parse-names":false,"suffix":""},{"dropping-particle":"","family":"Faust","given":"Miriam","non-dropping-particle":"","parse-names":false,"suffix":""},{"dropping-particle":"","family":"Neubauer","given":"Aljoscha C.","non-dropping-particle":"","parse-names":false,"suffix":""}],"container-title":"Thinking and Reasoning","id":"ITEM-3","issue":"2","issued":{"date-parts":[["2017"]]},"page":"158-183","publisher":"Taylor &amp; Francis","title":"How semantic memory structure and intelligence contribute to creative thought: a network science approach","type":"article-journal","volume":"23"},"uris":["http://www.mendeley.com/documents/?uuid=7a533418-caf8-478b-8bf6-6370dbbf58ef"]}],"mendeley":{"formattedCitation":"(Beaty et al., 2014b; Benedek et al., 2017; Kenett et al., 2016)","plainTextFormattedCitation":"(Beaty et al., 2014b; Benedek et al., 2017; Kenett et al., 2016)","previouslyFormattedCitation":"(Beaty et al., 2014b; Benedek et al., 2017; Kenett et al., 2016)"},"properties":{"noteIndex":0},"schema":"https://github.com/citation-style-language/schema/raw/master/csl-citation.json"}</w:instrText>
      </w:r>
      <w:r w:rsidR="00847040" w:rsidRPr="00561E99">
        <w:fldChar w:fldCharType="separate"/>
      </w:r>
      <w:r w:rsidR="00847040" w:rsidRPr="00561E99">
        <w:rPr>
          <w:noProof/>
        </w:rPr>
        <w:t>(Beaty et al., 2014b; Benedek et al., 2017; Kenett et al., 2016)</w:t>
      </w:r>
      <w:r w:rsidR="00847040" w:rsidRPr="00561E99">
        <w:fldChar w:fldCharType="end"/>
      </w:r>
      <w:r w:rsidR="00847040" w:rsidRPr="00561E99">
        <w:t xml:space="preserve">, suggest that creative cognition relies on both associative and executive processes.  </w:t>
      </w:r>
    </w:p>
    <w:p w14:paraId="3562B5BF" w14:textId="6F2ECD2C" w:rsidR="00717021" w:rsidRDefault="00653EB8" w:rsidP="001B43B1">
      <w:pPr>
        <w:spacing w:line="480" w:lineRule="auto"/>
        <w:ind w:firstLine="720"/>
      </w:pPr>
      <w:r w:rsidRPr="00653EB8">
        <w:rPr>
          <w:color w:val="000000" w:themeColor="text1"/>
        </w:rPr>
        <w:t xml:space="preserve">However, research assessing daily </w:t>
      </w:r>
      <w:r w:rsidRPr="00653EB8">
        <w:rPr>
          <w:rFonts w:eastAsia="Times New Roman"/>
          <w:color w:val="000000" w:themeColor="text1"/>
        </w:rPr>
        <w:t>EF</w:t>
      </w:r>
      <w:r w:rsidRPr="00653EB8">
        <w:rPr>
          <w:color w:val="000000" w:themeColor="text1"/>
        </w:rPr>
        <w:t xml:space="preserve"> (i.e., self-reports of behavior that reflect individual differences in EF ability) point to an association between poorer </w:t>
      </w:r>
      <w:r w:rsidRPr="00653EB8">
        <w:rPr>
          <w:rFonts w:eastAsia="Times New Roman"/>
          <w:color w:val="000000" w:themeColor="text1"/>
        </w:rPr>
        <w:t>EF</w:t>
      </w:r>
      <w:r w:rsidRPr="00653EB8">
        <w:rPr>
          <w:color w:val="000000" w:themeColor="text1"/>
        </w:rPr>
        <w:t xml:space="preserve"> and creativity</w:t>
      </w:r>
      <w:r w:rsidR="007B0D86" w:rsidRPr="00653EB8">
        <w:t>.</w:t>
      </w:r>
      <w:r w:rsidR="007B0D86">
        <w:t xml:space="preserve"> Several studies using self-report assessments of ADHD symptoms in non</w:t>
      </w:r>
      <w:r w:rsidR="002A6B7C">
        <w:t>-</w:t>
      </w:r>
      <w:r w:rsidR="007B0D86">
        <w:t xml:space="preserve">clinical </w:t>
      </w:r>
      <w:r w:rsidR="00627C23">
        <w:t>samples</w:t>
      </w:r>
      <w:r w:rsidR="007B0D86">
        <w:t xml:space="preserve"> </w:t>
      </w:r>
      <w:r w:rsidR="00627C23">
        <w:t xml:space="preserve">(e.g., college students) </w:t>
      </w:r>
      <w:r w:rsidR="007B0D86">
        <w:t xml:space="preserve">have found that scores are positively related to self-reported creative achievement, behavior, and divergent thinking performance </w:t>
      </w:r>
      <w:r w:rsidR="007B0D86">
        <w:fldChar w:fldCharType="begin" w:fldLock="1"/>
      </w:r>
      <w:r w:rsidR="002A6B7C">
        <w:instrText>ADDIN CSL_CITATION {"citationItems":[{"id":"ITEM-1","itemData":{"DOI":"10.1016/j.paid.2017.03.050","ISSN":"01918869","abstract":"Attention-deficit/hyperactivity disorder (ADHD) is a neurodevelopmental disorder characterized by distractibility, hyperactivity, and impulsive behavior. Although ADHD generally associates with a range of cognitive impairments, evidence suggests that people with ADHD may be more creative than people without the disorder. However, the exact relationship between specific ADHD symptoms and different creative processes is unclear. In three studies, we investigated the relationship between subclinical symptoms of ADHD and flexible versus persistent creative processes. Although effect sizes were small, we found that ADHD symptoms in general were associated with enhanced self-reported creative behavior and more publically recognized creative achievements in daily life, in line with our hypotheses. Moreover, these symptoms were associated with enhanced divergent thinking and with a more original, but less practical, reconstruction of complex problems. Our results indicate that these relationships were mainly driven by hyperactive–impulsive rather than inattention symptoms of ADHD.","author":[{"dropping-particle":"","family":"Boot","given":"Nathalie","non-dropping-particle":"","parse-names":false,"suffix":""},{"dropping-particle":"","family":"Nevicka","given":"Barbara","non-dropping-particle":"","parse-names":false,"suffix":""},{"dropping-particle":"","family":"Baas","given":"Matthijs","non-dropping-particle":"","parse-names":false,"suffix":""}],"container-title":"Personality and Individual Differences","id":"ITEM-1","issued":{"date-parts":[["2017"]]},"page":"73-81","publisher":"Elsevier Ltd","title":"Subclinical symptoms of attention-deficit/hyperactivity disorder (ADHD) are associated with specific creative processes","type":"article-journal","volume":"114"},"uris":["http://www.mendeley.com/documents/?uuid=7f9c1c8e-9c16-4d76-92d6-07e36b342f6f"]},{"id":"ITEM-2","itemData":{"DOI":"10.3389/fpsyg.2014.01029","ISSN":"1664-1078","author":[{"dropping-particle":"","family":"Zabelina","given":"Darya L.","non-dropping-particle":"","parse-names":false,"suffix":""},{"dropping-particle":"","family":"Condon","given":"David","non-dropping-particle":"","parse-names":false,"suffix":""},{"dropping-particle":"","family":"Beeman","given":"Mark","non-dropping-particle":"","parse-names":false,"suffix":""}],"container-title":"Frontiers in Psychology","id":"ITEM-2","issue":"September","issued":{"date-parts":[["2014"]]},"page":"1-11","title":"Do dimensional psychopathology measures relate to creative achievement or divergent thinking?","type":"article-journal","volume":"5"},"uris":["http://www.mendeley.com/documents/?uuid=059271c1-11d2-4822-a326-73ff58eb189e"]},{"id":"ITEM-3","itemData":{"DOI":"10.1002/jee.20310","ISSN":"10694730","abstract":"Background: Creativity is increasingly recognized as an important skill for success in the field of engineering, but most traditional, post-secondary engineering education programs do not reward creative efforts. Failing to recognize creativity or creative efforts can have particularly negative effects for those students with attention deficit hyperactivity disorder (ADHD), who may exhibit enhanced divergent thinking ability yet struggle in the traditional educational environment. Purpose/Hypothesis: This study was conducted to investigate how ADHD characteristics, academic aptitude, and one important component of creativity (divergent thinking) contribute to academic performance in engineering programs and how traditional markers of academic performance and ADHD characteristics predict divergent thinking. Design/Method: Undergraduate engineering students (n = 60) completed measures of ADHD symptoms and divergent thinking. Scholastic Aptitude Test (SAT) scores and grade point average (GPA) were collected from university records, and hypotheses were tested using a series of multivariate regression models. Results: Verbal SAT scores were the only positive predictor of overall GPA and engineering GPA. ADHD characteristics did not significantly predict overall GPA but negatively predicted engineering GPA. ADHD characteristics were the only positive predictor of divergent thinking ability. Conclusions: ADHD characteristics negatively predict academic performance (i.e., GPA) in engineering programs but are more predictive of divergent thinking ability than traditional markers of academic performance.","author":[{"dropping-particle":"","family":"Taylor","given":"Christa L.","non-dropping-particle":"","parse-names":false,"suffix":""},{"dropping-particle":"","family":"Zaghi","given":"Arash E.","non-dropping-particle":"","parse-names":false,"suffix":""},{"dropping-particle":"","family":"Kaufman","given":"James C.","non-dropping-particle":"","parse-names":false,"suffix":""},{"dropping-particle":"","family":"Reis","given":"Sally M.","non-dropping-particle":"","parse-names":false,"suffix":""},{"dropping-particle":"","family":"Renzulli","given":"Joseph S.","non-dropping-particle":"","parse-names":false,"suffix":""}],"container-title":"Journal of Engineering Education","id":"ITEM-3","issue":"2","issued":{"date-parts":[["2020"]]},"page":"213-229","title":"Divergent thinking and academic performance of students with attention deficit hyperactivity disorder characteristics in engineering","type":"article-journal","volume":"109"},"uris":["http://www.mendeley.com/documents/?uuid=5afc6b9f-5065-4e1e-aba4-eee5b1df4e02"]},{"id":"ITEM-4","itemData":{"DOI":"https://doi.org/10.1002/jocb.370","ISSN":"21626057","abstract":"Although the relationship between creativity and ADHD is uncertain, recent studies examining how dimensionally assessed characteristics of ADHD relate to creativity and divergent thinking in adults suggest an occasional positive, linear relationship between the constructs. However, the executive functions proposed to underlie characteristics of ADHD have not been examined in relation to creativity. This study was conducted to determine how different characteristics of ADHD related to executive functioning (as assessed by the Brown ADD Scales) predict different components of figural divergent thinking, intellectual risk-taking, and creative self-efficacy. Undergraduate engineering students (N = 60) completed the Brown ADD Scales, a figural divergent thinking task, and self-report measures of intellectual risk-taking and creative self-efficacy. A series of multivariate regression models demonstrated that several components of divergent thinking (i.e., fluency, originality, and resistance to closure) were predicted by different characteristics of ADHD. Although fluency was predicted by affect only and originality was predicted by activation only, resistance to closure was predicted by activation, effort, and attention. Additionally, intellectual risk-taking was predicted by memory, effort, and activation, whereas creative self-efficacy was predicted by effort. The implications of these results relating to the relationship between ADHD and creativity, as well as for engineering undergraduate education are discussed.","author":[{"dropping-particle":"","family":"Taylor","given":"Christa L.","non-dropping-particle":"","parse-names":false,"suffix":""},{"dropping-particle":"","family":"Zaghi","given":"Arash E.","non-dropping-particle":"","parse-names":false,"suffix":""},{"dropping-particle":"","family":"Kaufman","given":"James C.","non-dropping-particle":"","parse-names":false,"suffix":""},{"dropping-particle":"","family":"Reis","given":"Sally M.","non-dropping-particle":"","parse-names":false,"suffix":""},{"dropping-particle":"","family":"Renzulli","given":"Joseph S.","non-dropping-particle":"","parse-names":false,"suffix":""}],"container-title":"Journal of Creative Behavior","id":"ITEM-4","issue":"2","issued":{"date-parts":[["2020"]]},"page":"350-362","title":"Characteristics of ADHD Related to Executive Function: Differential Predictions for Creativity-Related Traits","type":"article-journal","volume":"54"},"uris":["http://www.mendeley.com/documents/?uuid=0f3ed41d-d8d3-4120-ba32-0de569072f1d"]}],"mendeley":{"formattedCitation":"(Boot et al., 2017; Taylor et al., 2020b, 2020a; Zabelina et al., 2014)","plainTextFormattedCitation":"(Boot et al., 2017; Taylor et al., 2020b, 2020a; Zabelina et al., 2014)","previouslyFormattedCitation":"(Boot et al., 2017; Taylor et al., 2020b; Zabelina et al., 2014)"},"properties":{"noteIndex":0},"schema":"https://github.com/citation-style-language/schema/raw/master/csl-citation.json"}</w:instrText>
      </w:r>
      <w:r w:rsidR="007B0D86">
        <w:fldChar w:fldCharType="separate"/>
      </w:r>
      <w:r w:rsidR="002A6B7C" w:rsidRPr="002A6B7C">
        <w:rPr>
          <w:noProof/>
        </w:rPr>
        <w:t>(Boot et al., 2017; Taylor et al., 2020b, 2020a; Zabelina et al., 2014)</w:t>
      </w:r>
      <w:r w:rsidR="007B0D86">
        <w:fldChar w:fldCharType="end"/>
      </w:r>
      <w:r w:rsidR="007B0D86">
        <w:t xml:space="preserve">. </w:t>
      </w:r>
      <w:r w:rsidR="00627C23" w:rsidRPr="001B43B1">
        <w:t xml:space="preserve">For example, </w:t>
      </w:r>
      <w:r w:rsidR="001B43B1" w:rsidRPr="001B43B1">
        <w:t xml:space="preserve">Boot et al. (2017) found that </w:t>
      </w:r>
      <w:r w:rsidR="001B43B1" w:rsidRPr="001B43B1">
        <w:rPr>
          <w:rFonts w:ascii="Calibri" w:hAnsi="Calibri" w:cs="Calibri"/>
        </w:rPr>
        <w:t>﻿</w:t>
      </w:r>
      <w:r w:rsidR="001B43B1" w:rsidRPr="001B43B1">
        <w:t xml:space="preserve">college students’ scores on the ADHD DSM-IV rating scale for adults </w:t>
      </w:r>
      <w:r w:rsidR="001B43B1" w:rsidRPr="001B43B1">
        <w:fldChar w:fldCharType="begin" w:fldLock="1"/>
      </w:r>
      <w:r w:rsidR="001B43B1" w:rsidRPr="001B43B1">
        <w:instrText>ADDIN CSL_CITATION {"citationItems":[{"id":"ITEM-1","itemData":{"author":[{"dropping-particle":"","family":"Kooij","given":"J. J. S.","non-dropping-particle":"","parse-names":false,"suffix":""},{"dropping-particle":"","family":"Buitelaar","given":"J. K.","non-dropping-particle":"","parse-names":false,"suffix":""},{"dropping-particle":"","family":"Oord","given":"E. J.","non-dropping-particle":"van den","parse-names":false,"suffix":""},{"dropping-particle":"","family":"Furer","given":"J. W.","non-dropping-particle":"","parse-names":false,"suffix":""},{"dropping-particle":"","family":"Rijnders","given":"C. A. T.","non-dropping-particle":"","parse-names":false,"suffix":""},{"dropping-particle":"","family":"Hodiamont","given":"P. P. G.","non-dropping-particle":"","parse-names":false,"suffix":""}],"container-title":"Psychological Medicine","id":"ITEM-1","issued":{"date-parts":[["2005"]]},"page":"817–827","title":"Internal and external validity of Attention-Deficit Hyperactivity Disorder in a population-based sample of adults","type":"article-journal","volume":"35"},"uris":["http://www.mendeley.com/documents/?uuid=181ded52-445c-465a-b2f6-4a01e6c4fb2b"]}],"mendeley":{"formattedCitation":"(Kooij et al., 2005)","plainTextFormattedCitation":"(Kooij et al., 2005)"},"properties":{"noteIndex":0},"schema":"https://github.com/citation-style-language/schema/raw/master/csl-citation.json"}</w:instrText>
      </w:r>
      <w:r w:rsidR="001B43B1" w:rsidRPr="001B43B1">
        <w:fldChar w:fldCharType="separate"/>
      </w:r>
      <w:r w:rsidR="001B43B1" w:rsidRPr="001B43B1">
        <w:rPr>
          <w:noProof/>
        </w:rPr>
        <w:t>(Kooij et al., 2005)</w:t>
      </w:r>
      <w:r w:rsidR="001B43B1" w:rsidRPr="001B43B1">
        <w:fldChar w:fldCharType="end"/>
      </w:r>
      <w:r w:rsidR="001B43B1" w:rsidRPr="001B43B1">
        <w:t xml:space="preserve"> positively predicted self-reported creative behavior and achievement, as well as originality on a problem construction task</w:t>
      </w:r>
      <w:r w:rsidR="001B43B1">
        <w:t xml:space="preserve"> asking </w:t>
      </w:r>
      <w:r w:rsidR="001B43B1" w:rsidRPr="001B43B1">
        <w:t>participants to redefine an everyday problem</w:t>
      </w:r>
      <w:r w:rsidR="001B43B1">
        <w:t xml:space="preserve">. </w:t>
      </w:r>
      <w:r w:rsidR="007B0D86" w:rsidRPr="001B43B1">
        <w:rPr>
          <w:rFonts w:eastAsia="Times New Roman"/>
          <w:color w:val="000000" w:themeColor="text1"/>
          <w:lang w:val="en"/>
        </w:rPr>
        <w:t>Because behavioral manifestations</w:t>
      </w:r>
      <w:r w:rsidR="007B0D86" w:rsidRPr="00D25D11">
        <w:rPr>
          <w:rFonts w:eastAsia="Times New Roman"/>
          <w:color w:val="000000" w:themeColor="text1"/>
          <w:lang w:val="en"/>
        </w:rPr>
        <w:t xml:space="preserve"> of ADHD </w:t>
      </w:r>
      <w:r w:rsidR="007B0D86">
        <w:rPr>
          <w:rFonts w:eastAsia="Times New Roman"/>
          <w:color w:val="000000" w:themeColor="text1"/>
          <w:lang w:val="en"/>
        </w:rPr>
        <w:t xml:space="preserve">are suggested to </w:t>
      </w:r>
      <w:r w:rsidR="007B0D86" w:rsidRPr="00D25D11">
        <w:rPr>
          <w:rFonts w:eastAsia="Times New Roman"/>
          <w:color w:val="000000" w:themeColor="text1"/>
          <w:lang w:val="en"/>
        </w:rPr>
        <w:t xml:space="preserve">result </w:t>
      </w:r>
      <w:r w:rsidR="004D6112">
        <w:rPr>
          <w:rFonts w:eastAsia="Times New Roman"/>
          <w:color w:val="000000" w:themeColor="text1"/>
          <w:lang w:val="en"/>
        </w:rPr>
        <w:t>from</w:t>
      </w:r>
      <w:r w:rsidR="007B0D86" w:rsidRPr="00D25D11">
        <w:rPr>
          <w:rFonts w:eastAsia="Times New Roman"/>
          <w:color w:val="000000" w:themeColor="text1"/>
          <w:lang w:val="en"/>
        </w:rPr>
        <w:t xml:space="preserve"> impaired </w:t>
      </w:r>
      <w:r w:rsidR="0086068D">
        <w:rPr>
          <w:rFonts w:eastAsia="Times New Roman"/>
        </w:rPr>
        <w:t>EF</w:t>
      </w:r>
      <w:r w:rsidR="0086068D">
        <w:rPr>
          <w:rFonts w:eastAsia="Times New Roman"/>
          <w:color w:val="000000" w:themeColor="text1"/>
          <w:lang w:val="en"/>
        </w:rPr>
        <w:t xml:space="preserve"> </w:t>
      </w:r>
      <w:r w:rsidR="007B0D86">
        <w:rPr>
          <w:rFonts w:eastAsia="Times New Roman"/>
          <w:color w:val="000000" w:themeColor="text1"/>
          <w:lang w:val="en"/>
        </w:rPr>
        <w:fldChar w:fldCharType="begin" w:fldLock="1"/>
      </w:r>
      <w:r w:rsidR="007B0D86">
        <w:rPr>
          <w:rFonts w:eastAsia="Times New Roman"/>
          <w:color w:val="000000" w:themeColor="text1"/>
          <w:lang w:val="en"/>
        </w:rPr>
        <w:instrText>ADDIN CSL_CITATION {"citationItems":[{"id":"ITEM-1","itemData":{"DOI":"10.1037/0033-2909.121.1.65","ISBN":"0033-2909 1939-1455","ISSN":"0033-2909 (Print) 0033-2909 (Linking)","PMID":"9000892","abstract":"Attention deficit hyperactivity disorder (ADHD) comprises a deficit in behavioral inhibition. A theoretical model is constructed that links inhibition to 4 executive neuropsychological functions that appear to depend on it for their effective execution: (a) working memory, (b) self-regulation of affect-motivation- arousal, (c) internalization of speech, and (d) reconstitution (behavioral analy- sis and synthesis). Extended to ADHD, the model predicts that ADHD should be associated with secondary impairments in these 4 executive abilities and the motor control they afford. The author reviews evidence for each of these domains of functioning and finds it to be strongest for deficits in behavioral inhibition, working memory, regulation of motivation, and motor control in those with ADHD. Although the model is promising as a potential theory of self-control and ADHD, far more research is required to evaluate its merits and the many predictions it makes about ADHD.","author":[{"dropping-particle":"","family":"Barkley","given":"Russell A.","non-dropping-particle":"","parse-names":false,"suffix":""}],"container-title":"Psychological Bulletin","id":"ITEM-1","issue":"1","issued":{"date-parts":[["1997"]]},"page":"65-94","title":"Behavioral innhibition, sustained attention, and executive functions: Constructing a unifying theory of ADHD","type":"article-journal","volume":"121"},"uris":["http://www.mendeley.com/documents/?uuid=396f3065-05f2-425d-8251-e2293ea35f42"]},{"id":"ITEM-2","itemData":{"DOI":"10.1037/0894-4105.18.3.485","ISBN":"0894-4105 (Print)\\n0894-4105 (Linking)","ISSN":"1931-1559","PMID":"15291727","abstract":"A comprehensive, empirically based review of the published studies addressing neuropsychological performance in adults diagnosed with attention-deficit/hyperactivity disorder (ADHD) was conducted to identify patterns of performance deficits. Findings from 33 published studies were submitted to a meta-analytic procedure producing sample-size-weighted mean effect sizes across test measures. Results suggest that neuropsychological deficits are expressed in adults with ADHD across multiple domains of functioning, with notable impairments in attention, behavioral inhibition, and memory, whereas normal performance is noted in simple reaction time. Theoretical and developmental considerations are discussed, including the role of behavioral inhibition and working memory impairment. Future directions for research based on these findings are highlighted, including further exploration of specific impairments and an emphasis on particular tests and testing conditions.","author":[{"dropping-particle":"","family":"Hervey","given":"Aaron S.","non-dropping-particle":"","parse-names":false,"suffix":""},{"dropping-particle":"","family":"Epstein","given":"Jeffery N.","non-dropping-particle":"","parse-names":false,"suffix":""},{"dropping-particle":"","family":"Curry","given":"John F.","non-dropping-particle":"","parse-names":false,"suffix":""}],"container-title":"Neuropsychology","id":"ITEM-2","issue":"3","issued":{"date-parts":[["2004"]]},"page":"485-503","title":"Neuropsychology of Adults With Attention-Deficit/Hyperactivity Disorder: A Meta-Analytic Review.","type":"article-journal","volume":"18"},"uris":["http://www.mendeley.com/documents/?uuid=d9bd2f09-c906-48dc-8cc1-442f795f9c48"]},{"id":"ITEM-3","itemData":{"DOI":"10.1016/j.biopsych.2005.02.006","ISBN":"0006-3223 (Print)\\r0006-3223 (Linking)","ISSN":"00063223","PMID":"15950006","abstract":"One of the most prominent neuropsychologic theories of attention-deficit/hyperactivity disorder (ADHD) suggests that its symptoms arise from a primary deficit in executive functions (EF), defined as neurocognitive processes that maintain an appropriate problem-solving set to attain a later goal. To examine the validity of the EF theory, we conducted a meta-analysis of 83 studies that administered EF measures to groups with ADHD (total N = 3734) and without ADHD (N = 2969). Groups with ADHD exhibited significant impairment on all EF tasks. Effect sizes for all measures fell in the medium range (.46-.69), but the strongest and most consistent effects were obtained on measures of response inhibition, vigilance, working memory, and planning. Weaknesses in EF were significant in both clinic-referred and community samples and were not explained by group differences in intelligence, academic achievement, or symptoms of other disorders. ADHD is associated with significant weaknesses in several key EF domains. However, moderate effect sizes and lack of universality of EF deficits among individuals with ADHD suggest that EF weaknesses are neither necessary nor sufficient to cause all cases of ADHD. Difficulties with EF appear to be one important component of the complex neuropsychology of ADHD.","author":[{"dropping-particle":"","family":"Willcutt","given":"Erik G.","non-dropping-particle":"","parse-names":false,"suffix":""},{"dropping-particle":"","family":"Doyle","given":"Alysa E.","non-dropping-particle":"","parse-names":false,"suffix":""},{"dropping-particle":"","family":"Nigg","given":"Joel T.","non-dropping-particle":"","parse-names":false,"suffix":""},{"dropping-particle":"V.","family":"Faraone","given":"Stephen","non-dropping-particle":"","parse-names":false,"suffix":""},{"dropping-particle":"","family":"Pennington","given":"Bruce F.","non-dropping-particle":"","parse-names":false,"suffix":""}],"container-title":"Biological Psychiatry","id":"ITEM-3","issue":"11","issued":{"date-parts":[["2005"]]},"page":"1336-1346","title":"Validity of the executive function theory of attention-deficit/hyperactivity disorder: A meta-analytic review","type":"article-journal","volume":"57"},"uris":["http://www.mendeley.com/documents/?uuid=4f3c2a1e-0945-4295-a1d5-c8ad251c9cd2"]}],"mendeley":{"formattedCitation":"(Barkley, 1997; Hervey et al., 2004; Willcutt et al., 2005)","manualFormatting":"(e.g., Barkley, 1997; Hervey et al., 2004; Willcutt et al., 2005)","plainTextFormattedCitation":"(Barkley, 1997; Hervey et al., 2004; Willcutt et al., 2005)","previouslyFormattedCitation":"(Barkley, 1997; Hervey et al., 2004; Willcutt et al., 2005)"},"properties":{"noteIndex":0},"schema":"https://github.com/citation-style-language/schema/raw/master/csl-citation.json"}</w:instrText>
      </w:r>
      <w:r w:rsidR="007B0D86">
        <w:rPr>
          <w:rFonts w:eastAsia="Times New Roman"/>
          <w:color w:val="000000" w:themeColor="text1"/>
          <w:lang w:val="en"/>
        </w:rPr>
        <w:fldChar w:fldCharType="separate"/>
      </w:r>
      <w:r w:rsidR="007B0D86" w:rsidRPr="00D83B94">
        <w:rPr>
          <w:rFonts w:eastAsia="Times New Roman"/>
          <w:noProof/>
          <w:color w:val="000000" w:themeColor="text1"/>
          <w:lang w:val="en"/>
        </w:rPr>
        <w:t>(</w:t>
      </w:r>
      <w:r w:rsidR="007B0D86">
        <w:rPr>
          <w:rFonts w:eastAsia="Times New Roman"/>
          <w:noProof/>
          <w:color w:val="000000" w:themeColor="text1"/>
          <w:lang w:val="en"/>
        </w:rPr>
        <w:t xml:space="preserve">e.g., </w:t>
      </w:r>
      <w:r w:rsidR="007B0D86" w:rsidRPr="00D83B94">
        <w:rPr>
          <w:rFonts w:eastAsia="Times New Roman"/>
          <w:noProof/>
          <w:color w:val="000000" w:themeColor="text1"/>
          <w:lang w:val="en"/>
        </w:rPr>
        <w:t>Barkley, 1997; Hervey et al., 2004; Willcutt et al., 2005)</w:t>
      </w:r>
      <w:r w:rsidR="007B0D86">
        <w:rPr>
          <w:rFonts w:eastAsia="Times New Roman"/>
          <w:color w:val="000000" w:themeColor="text1"/>
          <w:lang w:val="en"/>
        </w:rPr>
        <w:fldChar w:fldCharType="end"/>
      </w:r>
      <w:r w:rsidR="007B0D86">
        <w:rPr>
          <w:rFonts w:eastAsia="Times New Roman"/>
          <w:color w:val="000000" w:themeColor="text1"/>
          <w:lang w:val="en"/>
        </w:rPr>
        <w:t xml:space="preserve">, these scales assess </w:t>
      </w:r>
      <w:r w:rsidR="00163327">
        <w:rPr>
          <w:rFonts w:eastAsia="Times New Roman"/>
          <w:color w:val="000000" w:themeColor="text1"/>
          <w:lang w:val="en"/>
        </w:rPr>
        <w:t xml:space="preserve">the </w:t>
      </w:r>
      <w:r w:rsidR="007B0D86">
        <w:rPr>
          <w:rFonts w:eastAsia="Times New Roman"/>
          <w:color w:val="000000" w:themeColor="text1"/>
          <w:lang w:val="en"/>
        </w:rPr>
        <w:t>behavioral concomitants of</w:t>
      </w:r>
      <w:r w:rsidR="00163327">
        <w:rPr>
          <w:rFonts w:eastAsia="Times New Roman"/>
          <w:color w:val="000000" w:themeColor="text1"/>
          <w:lang w:val="en"/>
        </w:rPr>
        <w:t xml:space="preserve"> </w:t>
      </w:r>
      <w:r w:rsidR="000A2402">
        <w:rPr>
          <w:rFonts w:eastAsia="Times New Roman"/>
          <w:color w:val="000000" w:themeColor="text1"/>
          <w:lang w:val="en"/>
        </w:rPr>
        <w:t>impaired EF</w:t>
      </w:r>
      <w:r w:rsidR="00163327">
        <w:rPr>
          <w:rFonts w:eastAsia="Times New Roman"/>
          <w:color w:val="000000" w:themeColor="text1"/>
          <w:lang w:val="en"/>
        </w:rPr>
        <w:t xml:space="preserve"> </w:t>
      </w:r>
      <w:r w:rsidR="007B0D86">
        <w:rPr>
          <w:rFonts w:eastAsia="Times New Roman"/>
          <w:color w:val="000000" w:themeColor="text1"/>
          <w:lang w:val="en"/>
        </w:rPr>
        <w:fldChar w:fldCharType="begin" w:fldLock="1"/>
      </w:r>
      <w:r w:rsidR="00DC0FE2">
        <w:rPr>
          <w:rFonts w:eastAsia="Times New Roman"/>
          <w:color w:val="000000" w:themeColor="text1"/>
          <w:lang w:val="en"/>
        </w:rPr>
        <w:instrText>ADDIN CSL_CITATION {"citationItems":[{"id":"ITEM-1","itemData":{"DOI":"10.1097/01.nmd.0000243968.06789.73","ISBN":"0022-3018 (Print)\\r0022-3018 (Linking)","ISSN":"0022-3018","PMID":"17468684","abstract":"One of the suspected sources of negative outcomes associated with attention-deficit/hyperactivity disorder (ADHD) has been a deficit in executive functions (EFD). Although self-report questionnaires purport to assess behavioral concomitants of EFDs, little is known about their informativeness. The aim was to examine the association between self-reported behavioral concomitants of EFDs and functional outcomes among adults with ADHD. Subjects were adults with (N ϭ 200) and without (N ϭ 138) DSM-IV criteria for ADHD. The Current Behavior Scale (CBS) was used as a proxy for EFDs. The 50th percentile of the ADHD subjects' total CBS scores explained the most variance in the functional outcomes compared with other cutoffs, and it identified subjects with more impaired global functioning, more comorbidities, and lower socio-economic status. Scores on the CBS above the 50th percentile identify adults with ADHD at significantly higher risk for functional morbidity beyond that conferred by the diagnosis of ADHD alone. E merging epidemiologic data document that at least 4% of the adult population in this country suffers from ADHD, and its presence is associated with severe morbidity and disability (Kessler et al., 2006). Converging evidence from phenotypic, family aggregation, and neuroimaging studies supports the syndromatic continuity of ADHD across the life cycle (Faraone, 2000, 2004a, 2004b). One of the suspected sources of the morbidity and disability associated with ADHD has been deficits in a group of neuropsychological functions known as executive func-tions (EFs). The executive functions are a group of higher cortical functions that are thought to enable a person to engage in independent, purposeful behaviors. In general, EFs are a collection of related yet distinct abilities that provide for intentional, goal-directed, problem-solving action. Executive functions are conceptualized as metacognition in the sense that they orchestrate numerous subdomains of thought and action. Specific areas of executive functioning include initi-ation, inhibition, shifting, planning, organization, emotional control, and working memory. Hervey et al. (2004) and Seidman et al. (2004) reviewed published studies addressing neuropsychological test performance in adults with ADHD and found that similar patterns of neuropsychological deficits were observed in adults as have previously been reported in children (Barkley, 1997c; Pennington and Ozonoff, 1996; Seidman et al., 1997, 20…","author":[{"dropping-particle":"","family":"Biederman","given":"Joseph","non-dropping-particle":"","parse-names":false,"suffix":""},{"dropping-particle":"","family":"Petty","given":"Carter R","non-dropping-particle":"","parse-names":false,"suffix":""},{"dropping-particle":"","family":"Fried","given":"Ronna","non-dropping-particle":"","parse-names":false,"suffix":""},{"dropping-particle":"","family":"Fontanella","given":"Jessie","non-dropping-particle":"","parse-names":false,"suffix":""},{"dropping-particle":"","family":"Doyle","given":"Alysa E","non-dropping-particle":"","parse-names":false,"suffix":""},{"dropping-particle":"","family":"Seidman","given":"Larry J","non-dropping-particle":"","parse-names":false,"suffix":""},{"dropping-particle":"V","family":"Faraone","given":"Stephen","non-dropping-particle":"","parse-names":false,"suffix":""}],"container-title":"The Journal of Nervous and Mental Disease","id":"ITEM-1","issue":"3","issued":{"date-parts":[["2007"]]},"page":"240-246","title":"Can self-reported behavioral scales assess executive function deficits?","type":"article-journal","volume":"195"},"uris":["http://www.mendeley.com/documents/?uuid=8aa1e679-2f9d-43e3-a33d-20532ae01d2b"]}],"mendeley":{"formattedCitation":"(Biederman et al., 2007)","plainTextFormattedCitation":"(Biederman et al., 2007)","previouslyFormattedCitation":"(Biederman et al., 2007)"},"properties":{"noteIndex":0},"schema":"https://github.com/citation-style-language/schema/raw/master/csl-citation.json"}</w:instrText>
      </w:r>
      <w:r w:rsidR="007B0D86">
        <w:rPr>
          <w:rFonts w:eastAsia="Times New Roman"/>
          <w:color w:val="000000" w:themeColor="text1"/>
          <w:lang w:val="en"/>
        </w:rPr>
        <w:fldChar w:fldCharType="separate"/>
      </w:r>
      <w:r w:rsidR="007B0D86" w:rsidRPr="004F7366">
        <w:rPr>
          <w:rFonts w:eastAsia="Times New Roman"/>
          <w:noProof/>
          <w:color w:val="000000" w:themeColor="text1"/>
          <w:lang w:val="en"/>
        </w:rPr>
        <w:t>(Biederman et al., 2007)</w:t>
      </w:r>
      <w:r w:rsidR="007B0D86">
        <w:rPr>
          <w:rFonts w:eastAsia="Times New Roman"/>
          <w:color w:val="000000" w:themeColor="text1"/>
          <w:lang w:val="en"/>
        </w:rPr>
        <w:fldChar w:fldCharType="end"/>
      </w:r>
      <w:r w:rsidR="007B0D86">
        <w:t xml:space="preserve">. </w:t>
      </w:r>
      <w:r w:rsidR="0003644A">
        <w:t>S</w:t>
      </w:r>
      <w:r w:rsidR="007B0D86">
        <w:t xml:space="preserve">ome have suggested that </w:t>
      </w:r>
      <w:r w:rsidR="00A33241">
        <w:t xml:space="preserve">ones’ level of intelligence influences </w:t>
      </w:r>
      <w:r w:rsidR="007B0D86">
        <w:t xml:space="preserve">the relationship between </w:t>
      </w:r>
      <w:r w:rsidR="004E2897">
        <w:t>EF</w:t>
      </w:r>
      <w:r w:rsidR="007B0D86">
        <w:t xml:space="preserve"> and creativity</w:t>
      </w:r>
      <w:r w:rsidR="00945B9D">
        <w:t xml:space="preserve">, yet </w:t>
      </w:r>
      <w:r w:rsidR="00E1563A">
        <w:t xml:space="preserve">further </w:t>
      </w:r>
      <w:r w:rsidR="00B5583F">
        <w:t xml:space="preserve">empirical data is </w:t>
      </w:r>
      <w:r w:rsidR="004F08EB">
        <w:t xml:space="preserve">needed to support </w:t>
      </w:r>
      <w:r w:rsidR="00EC0794">
        <w:t>this</w:t>
      </w:r>
      <w:r w:rsidR="00E1563A">
        <w:t xml:space="preserve"> </w:t>
      </w:r>
      <w:r w:rsidR="00646EB1">
        <w:t>idea</w:t>
      </w:r>
      <w:r w:rsidR="00A33241">
        <w:t>.</w:t>
      </w:r>
    </w:p>
    <w:p w14:paraId="73EA8F82" w14:textId="0D8ADDAB" w:rsidR="00717021" w:rsidRPr="001E1A0E" w:rsidRDefault="007C7455" w:rsidP="00CA39DB">
      <w:pPr>
        <w:spacing w:line="480" w:lineRule="auto"/>
        <w:rPr>
          <w:b/>
          <w:bCs/>
        </w:rPr>
      </w:pPr>
      <w:r w:rsidRPr="00242B4E">
        <w:rPr>
          <w:b/>
          <w:bCs/>
        </w:rPr>
        <w:t xml:space="preserve">Intelligence and </w:t>
      </w:r>
      <w:r>
        <w:rPr>
          <w:b/>
          <w:bCs/>
        </w:rPr>
        <w:t>Creativity</w:t>
      </w:r>
    </w:p>
    <w:p w14:paraId="2933D4E9" w14:textId="7CD30835" w:rsidR="00717021" w:rsidRDefault="007C7455" w:rsidP="00CA39DB">
      <w:pPr>
        <w:tabs>
          <w:tab w:val="left" w:pos="220"/>
          <w:tab w:val="left" w:pos="720"/>
          <w:tab w:val="left" w:pos="1080"/>
          <w:tab w:val="left" w:pos="1440"/>
          <w:tab w:val="left" w:pos="1800"/>
          <w:tab w:val="left" w:pos="2160"/>
          <w:tab w:val="left" w:pos="2880"/>
          <w:tab w:val="left" w:pos="3600"/>
          <w:tab w:val="left" w:pos="4320"/>
        </w:tabs>
        <w:autoSpaceDE w:val="0"/>
        <w:autoSpaceDN w:val="0"/>
        <w:adjustRightInd w:val="0"/>
        <w:spacing w:line="480" w:lineRule="auto"/>
      </w:pPr>
      <w:r>
        <w:lastRenderedPageBreak/>
        <w:tab/>
      </w:r>
      <w:r>
        <w:tab/>
      </w:r>
      <w:r w:rsidR="006F3B56">
        <w:t>The</w:t>
      </w:r>
      <w:r w:rsidRPr="00242B4E">
        <w:t xml:space="preserve"> relationship between creativity and intelligence </w:t>
      </w:r>
      <w:r w:rsidR="00F21CAB">
        <w:t>(i.e</w:t>
      </w:r>
      <w:r w:rsidR="00F21CAB" w:rsidRPr="00F21CAB">
        <w:t xml:space="preserve">., </w:t>
      </w:r>
      <w:r w:rsidR="00F21CAB" w:rsidRPr="00F21CAB">
        <w:rPr>
          <w:rFonts w:ascii="Calibri" w:hAnsi="Calibri" w:cs="Calibri"/>
        </w:rPr>
        <w:t>﻿</w:t>
      </w:r>
      <w:r w:rsidR="00F21CAB" w:rsidRPr="00F21CAB">
        <w:t>the</w:t>
      </w:r>
      <w:r w:rsidR="00F21CAB">
        <w:rPr>
          <w:rFonts w:ascii="Calibri" w:hAnsi="Calibri" w:cs="Calibri"/>
        </w:rPr>
        <w:t xml:space="preserve"> </w:t>
      </w:r>
      <w:r w:rsidR="00F21CAB" w:rsidRPr="00F21CAB">
        <w:t>mental abilities necessary to</w:t>
      </w:r>
      <w:r w:rsidR="00F21CAB">
        <w:t xml:space="preserve"> adapt to, shape, and select ones’ environment; </w:t>
      </w:r>
      <w:r w:rsidR="00F21CAB">
        <w:fldChar w:fldCharType="begin" w:fldLock="1"/>
      </w:r>
      <w:r w:rsidR="00222882">
        <w:instrText>ADDIN CSL_CITATION {"citationItems":[{"id":"ITEM-1","itemData":{"abstract":"Sternberg, R. J. (1997). Concept of Intelligence Role in Learning and Success. American Psychological Association, 52(10), 1030–1037. http://citeseerx.ist.psu.edu/viewdoc/download?doi=10.1.1.826.5234&amp;rep=rep1&amp;type=pdf","author":[{"dropping-particle":"","family":"Sternberg","given":"Robert J","non-dropping-particle":"","parse-names":false,"suffix":""}],"container-title":"American Psychological Association","id":"ITEM-1","issue":"10","issued":{"date-parts":[["1997"]]},"page":"1030-1037","title":"The concept of intelligence and its role in lifelong learning and success","type":"article-journal","volume":"52"},"uris":["http://www.mendeley.com/documents/?uuid=0eb4fdef-2727-4884-a3ac-7a61d4b94591"]}],"mendeley":{"formattedCitation":"(Sternberg, 1997)","manualFormatting":"Sternberg, 1997)","plainTextFormattedCitation":"(Sternberg, 1997)","previouslyFormattedCitation":"(Sternberg, 1997)"},"properties":{"noteIndex":0},"schema":"https://github.com/citation-style-language/schema/raw/master/csl-citation.json"}</w:instrText>
      </w:r>
      <w:r w:rsidR="00F21CAB">
        <w:fldChar w:fldCharType="separate"/>
      </w:r>
      <w:r w:rsidR="00F21CAB" w:rsidRPr="00F21CAB">
        <w:rPr>
          <w:noProof/>
        </w:rPr>
        <w:t>Sternberg, 1997)</w:t>
      </w:r>
      <w:r w:rsidR="00F21CAB">
        <w:fldChar w:fldCharType="end"/>
      </w:r>
      <w:r w:rsidR="00F21CAB">
        <w:t xml:space="preserve"> </w:t>
      </w:r>
      <w:r>
        <w:t>has been debated and conceptualized in various ways</w:t>
      </w:r>
      <w:r w:rsidR="006F3B56">
        <w:t xml:space="preserve">, and </w:t>
      </w:r>
      <w:r>
        <w:t xml:space="preserve">much of the evidence regarding the nature of the relationship has been inconsistent (see </w:t>
      </w:r>
      <w:r>
        <w:fldChar w:fldCharType="begin" w:fldLock="1"/>
      </w:r>
      <w:r w:rsidR="00402EA1">
        <w:instrText>ADDIN CSL_CITATION {"citationItems":[{"id":"ITEM-1","itemData":{"DOI":"10.1007/s12564-015-9374-9","ISSN":"1876407X","abstract":"The relationship between intelligence and creativity is often discussed and debated, and it has significant implications for education, student development, and the workplace. We use Sternberg’s framework for understanding intelligence–creativity work to examine research on this important topic, with an emphasis on several recent studies that exemplify the diversity of approaches to the topic. The paper concludes with suggestions for future research in this area. Throughout the paper, we emphasize the importance of carefully defining constructs in social science research.","author":[{"dropping-particle":"","family":"Plucker","given":"Jonathan A.","non-dropping-particle":"","parse-names":false,"suffix":""},{"dropping-particle":"","family":"Esping","given":"Amber","non-dropping-particle":"","parse-names":false,"suffix":""}],"container-title":"Asia Pacific Education Review","id":"ITEM-1","issue":"2","issued":{"date-parts":[["2015"]]},"page":"153-159","publisher":"Springer Netherlands","title":"Intelligence and creativity: A complex but important relationship","type":"article-journal","volume":"16"},"uris":["http://www.mendeley.com/documents/?uuid=588e5e99-d9f7-4111-b8be-4b2faf8241c0"]}],"mendeley":{"formattedCitation":"(Plucker &amp; Esping, 2015)","manualFormatting":"Plucker &amp; Esping, 2015)","plainTextFormattedCitation":"(Plucker &amp; Esping, 2015)","previouslyFormattedCitation":"(Plucker &amp; Esping, 2015)"},"properties":{"noteIndex":0},"schema":"https://github.com/citation-style-language/schema/raw/master/csl-citation.json"}</w:instrText>
      </w:r>
      <w:r>
        <w:fldChar w:fldCharType="separate"/>
      </w:r>
      <w:r w:rsidRPr="00AE0A86">
        <w:rPr>
          <w:noProof/>
        </w:rPr>
        <w:t>Plucker &amp; Esping, 2015)</w:t>
      </w:r>
      <w:r>
        <w:fldChar w:fldCharType="end"/>
      </w:r>
      <w:r>
        <w:t xml:space="preserve">. Meta-analytic evidence suggests that the relationship between intelligence and creative achievement is </w:t>
      </w:r>
      <w:r w:rsidR="00D17CB2">
        <w:t>relatively</w:t>
      </w:r>
      <w:r>
        <w:t xml:space="preserve"> weak (i.e., </w:t>
      </w:r>
      <w:r w:rsidRPr="00511FFF">
        <w:rPr>
          <w:i/>
          <w:iCs/>
        </w:rPr>
        <w:t>r</w:t>
      </w:r>
      <w:r>
        <w:t xml:space="preserve"> = .17, </w:t>
      </w:r>
      <w:r>
        <w:fldChar w:fldCharType="begin" w:fldLock="1"/>
      </w:r>
      <w:r>
        <w:instrText>ADDIN CSL_CITATION {"citationItems":[{"id":"ITEM-1","itemData":{"DOI":"10.1002/j.2162-6057.2008.tb01290.x","ISSN":"00220175","abstract":"There is disagreement among researchers about whether IQ tests or divergent thinking (DT) tests are better predictors of creative achievement. Resolving this dispute is complicated by the fact that some research has shown a relationship between IQ and DT test scores (e.g., Runco &amp; Albert, 1986; Wallach, 1970). The present study conducted meta-analyses of the relationships between creative achievement and both IQ and DT test scores. The analyses included 17 studies (with 5,544 participants) that established the correlation coefficients between IQ and creative achievement and 27 studies (with 47,197 participants) that established the correlation coefficients between DT test scores and creative achievement. Marginal, but statistically significant, Fisher's Z-transformed correlation coefficients were revealed. The analysis found a significantly higher relationship between DT test scores and creative achievement (r = .216) than between IQ test scores and creative achievement (r = .167). The differences in the correlation coefficients were explained by differences in DT tests, creative achievement types, predicted time periods, and creativity subscales. The significant independent moderator effect for different DT tests indicates that the Torrance Tests of Creative Thinking (TTCT) predict creative achievement better than any other DT test included in this study. Among the creative achievement types, music is predicted the best by IQ and all others are predicted best by DT tests. Among the time periods evaluated, the relationship between DT test scores and creative achievement had the highest correlation at the period of 11-15 years.","author":[{"dropping-particle":"","family":"Kim","given":"Kyung Hee","non-dropping-particle":"","parse-names":false,"suffix":""}],"container-title":"Journal of Creative Behavior","id":"ITEM-1","issue":"2","issued":{"date-parts":[["2008"]]},"page":"106-130","title":"Meta-analyses of the relationship of creative achievement to both IQ and divergent thinking test scores","type":"article-journal","volume":"42"},"uris":["http://www.mendeley.com/documents/?uuid=8556e4c3-d553-4c67-8a4e-8713623d944f"]}],"mendeley":{"formattedCitation":"(Kim, 2008)","manualFormatting":"Kim, 2008)","plainTextFormattedCitation":"(Kim, 2008)","previouslyFormattedCitation":"(Kim, 2008)"},"properties":{"noteIndex":0},"schema":"https://github.com/citation-style-language/schema/raw/master/csl-citation.json"}</w:instrText>
      </w:r>
      <w:r>
        <w:fldChar w:fldCharType="separate"/>
      </w:r>
      <w:r w:rsidRPr="00511FFF">
        <w:rPr>
          <w:noProof/>
        </w:rPr>
        <w:t>Kim, 2008)</w:t>
      </w:r>
      <w:r>
        <w:fldChar w:fldCharType="end"/>
      </w:r>
      <w:r>
        <w:t xml:space="preserve">. The threshold effect, which suggests that there is a relationship between creativity and intelligence only up to a certain level of intelligence, implies that intelligence is a necessary, but not sufficient condition for creativity. </w:t>
      </w:r>
      <w:r w:rsidR="00D17CB2">
        <w:t>This</w:t>
      </w:r>
      <w:r>
        <w:t xml:space="preserve"> threshold was traditionally thought to be an IQ of approximately 120 </w:t>
      </w:r>
      <w:r w:rsidR="002E4FC4">
        <w:fldChar w:fldCharType="begin" w:fldLock="1"/>
      </w:r>
      <w:r w:rsidR="009A1332">
        <w:instrText>ADDIN CSL_CITATION {"citationItems":[{"id":"ITEM-1","itemData":{"author":[{"dropping-particle":"","family":"Barron","given":"Frank","non-dropping-particle":"","parse-names":false,"suffix":""}],"id":"ITEM-1","issued":{"date-parts":[["1969"]]},"publisher":"Holt, Rinehart, &amp; Winston","title":"Creative person and creative process","type":"book"},"uris":["http://www.mendeley.com/documents/?uuid=565cae60-bbc9-4552-8e51-638ccad747db"]}],"mendeley":{"formattedCitation":"(Barron, 1969)","manualFormatting":"(e.g., Barron, 1969)","plainTextFormattedCitation":"(Barron, 1969)","previouslyFormattedCitation":"(Barron, 1969)"},"properties":{"noteIndex":0},"schema":"https://github.com/citation-style-language/schema/raw/master/csl-citation.json"}</w:instrText>
      </w:r>
      <w:r w:rsidR="002E4FC4">
        <w:fldChar w:fldCharType="separate"/>
      </w:r>
      <w:r w:rsidR="002E4FC4" w:rsidRPr="002E4FC4">
        <w:rPr>
          <w:noProof/>
        </w:rPr>
        <w:t>(</w:t>
      </w:r>
      <w:r w:rsidR="002E4FC4">
        <w:rPr>
          <w:noProof/>
        </w:rPr>
        <w:t xml:space="preserve">e.g., </w:t>
      </w:r>
      <w:r w:rsidR="002E4FC4" w:rsidRPr="002E4FC4">
        <w:rPr>
          <w:noProof/>
        </w:rPr>
        <w:t>Barron, 1969)</w:t>
      </w:r>
      <w:r w:rsidR="002E4FC4">
        <w:fldChar w:fldCharType="end"/>
      </w:r>
      <w:r w:rsidR="00D17CB2">
        <w:t>. However,</w:t>
      </w:r>
      <w:r w:rsidR="002E4FC4">
        <w:t xml:space="preserve"> </w:t>
      </w:r>
      <w:r>
        <w:t xml:space="preserve">more recent evidence suggests that the threshold varies according to </w:t>
      </w:r>
      <w:r w:rsidR="00D17CB2">
        <w:t>a</w:t>
      </w:r>
      <w:r>
        <w:t xml:space="preserve"> task</w:t>
      </w:r>
      <w:r w:rsidR="00D17CB2">
        <w:t>’s demands</w:t>
      </w:r>
      <w:r>
        <w:t xml:space="preserve"> and may be non-existent for some indicators of creativity, such as self-reported creative achievement </w:t>
      </w:r>
      <w:r>
        <w:fldChar w:fldCharType="begin" w:fldLock="1"/>
      </w:r>
      <w:r>
        <w:instrText>ADDIN CSL_CITATION {"citationItems":[{"id":"ITEM-1","itemData":{"DOI":"10.1016/j.intell.2013.03.003","ISBN":"0160-2896 (Print)\\n0160-2896 (Linking)","ISSN":"01602896","PMID":"23825884","abstract":"The relationship between intelligence and creativity has been subject to empirical research for decades. Nevertheless, there is yet no consensus on how these constructs are related. One of the most prominent notions concerning the interplay between intelligence and creativity is the threshold hypothesis, which assumes that above-average intelligence represents a necessary condition for high-level creativity. While earlier research mostly supported the threshold hypothesis, it has come under fire in recent investigations. The threshold hypothesis is commonly investigated by splitting a sample at a given threshold (e.g., at 120 IQ points) and estimating separate correlations for lower and upper IQ ranges. However, there is no compelling reason why the threshold should be fixed at an IQ of 120, and to date, no attempts have been made to detect the threshold empirically. Therefore, this study examined the relationship between intelligence and different indicators of creative potential and of creative achievement by means of segmented regression analysis in a sample of 297 participants. Segmented regression allows for the detection of a threshold in continuous data by means of iterative computational algorithms. We found thresholds only for measures of creative potential but not for creative achievement. For the former the thresholds varied as a function of criteria: When investigating a liberal criterion of ideational originality (i.e., two original ideas), a threshold was detected at around 100 IQ points. In contrast, a threshold of 120 IQ points emerged when the criterion was more demanding (i.e., many original ideas). Moreover, an IQ of around 85 IQ points was found to form the threshold for a purely quantitative measure of creative potential (i.e., ideational fluency). These results confirm the threshold hypothesis for qualitative indicators of creative potential and may explain some of the observed discrepancies in previous research. In addition, we obtained evidence that once the intelligence threshold is met, personality factors become more predictive for creativity. On the contrary, no threshold was found for creative achievement, i.e. creative achievement benefits from higher intelligence even at fairly high levels of intellectual ability. ?? 2013 Elsevier Inc.","author":[{"dropping-particle":"","family":"Jauk","given":"Emanuel","non-dropping-particle":"","parse-names":false,"suffix":""},{"dropping-particle":"","family":"Benedek","given":"Mathias","non-dropping-particle":"","parse-names":false,"suffix":""},{"dropping-particle":"","family":"Dunst","given":"Beate","non-dropping-particle":"","parse-names":false,"suffix":""},{"dropping-particle":"","family":"Neubauer","given":"Aljoscha C.","non-dropping-particle":"","parse-names":false,"suffix":""}],"container-title":"Intelligence","id":"ITEM-1","issue":"4","issued":{"date-parts":[["2013"]]},"page":"212-221","publisher":"Elsevier Inc.","title":"The relationship between intelligence and creativity: New support for the threshold hypothesis by means of empirical breakpoint detection","type":"article-journal","volume":"41"},"uris":["http://www.mendeley.com/documents/?uuid=e8aed591-bb55-402b-a251-50e7f4d9cc7e"]}],"mendeley":{"formattedCitation":"(Jauk et al., 2013)","plainTextFormattedCitation":"(Jauk et al., 2013)","previouslyFormattedCitation":"(Jauk et al., 2013)"},"properties":{"noteIndex":0},"schema":"https://github.com/citation-style-language/schema/raw/master/csl-citation.json"}</w:instrText>
      </w:r>
      <w:r>
        <w:fldChar w:fldCharType="separate"/>
      </w:r>
      <w:r w:rsidRPr="00687412">
        <w:rPr>
          <w:noProof/>
        </w:rPr>
        <w:t>(Jauk et al., 2013)</w:t>
      </w:r>
      <w:r>
        <w:fldChar w:fldCharType="end"/>
      </w:r>
      <w:r>
        <w:t xml:space="preserve">. Varying IQ thresholds </w:t>
      </w:r>
      <w:r w:rsidR="005653E2">
        <w:t>or</w:t>
      </w:r>
      <w:r>
        <w:t xml:space="preserve"> differences in analytic techniques</w:t>
      </w:r>
      <w:r w:rsidR="001E0E3E">
        <w:t xml:space="preserve"> </w:t>
      </w:r>
      <w:r w:rsidR="005653E2">
        <w:t>(</w:t>
      </w:r>
      <w:r>
        <w:fldChar w:fldCharType="begin" w:fldLock="1"/>
      </w:r>
      <w:r>
        <w:instrText>ADDIN CSL_CITATION {"citationItems":[{"id":"ITEM-1","itemData":{"DOI":"10.1016/j.intell.2016.04.006","ISSN":"01602896","abstract":"This article extends the previous studies on the relationship between intelligence and creativity by providing a new methodology and an empirical test of the hypothesis that intelligence is a necessary condition for creativity. Unlike the classic threshold hypothesis, which assumes the existence of a curvilinear relationship between intelligence and creativity, the Necessary Condition Analysis (Dul, 2016) focuses on and quantifies the overall shape of the relationship between intelligence and creativity. In eight studies (total N = 12,255), using different measures of intelligence and creativity, we observed a consistent pattern that supports the necessary-but-not-sufficient relationship between these two constructs. We conclude that although evidence concerning the threshold hypothesis on the creativity–intelligence relationship is mixed, the “necessary condition hypothesis” is clearly corroborated by the results of appropriate tests.","author":[{"dropping-particle":"","family":"Karwowski","given":"Maciej","non-dropping-particle":"","parse-names":false,"suffix":""},{"dropping-particle":"","family":"Dul","given":"Jan","non-dropping-particle":"","parse-names":false,"suffix":""},{"dropping-particle":"","family":"Gralewski","given":"Jacek","non-dropping-particle":"","parse-names":false,"suffix":""},{"dropping-particle":"","family":"Jauk","given":"Emanuel","non-dropping-particle":"","parse-names":false,"suffix":""},{"dropping-particle":"","family":"Jankowska","given":"Dorota M.","non-dropping-particle":"","parse-names":false,"suffix":""},{"dropping-particle":"","family":"Gajda","given":"Aleksandra","non-dropping-particle":"","parse-names":false,"suffix":""},{"dropping-particle":"","family":"Chruszczewski","given":"Michael H.","non-dropping-particle":"","parse-names":false,"suffix":""},{"dropping-particle":"","family":"Benedek","given":"Mathias","non-dropping-particle":"","parse-names":false,"suffix":""}],"container-title":"Intelligence","id":"ITEM-1","issued":{"date-parts":[["2016"]]},"page":"105-117","publisher":"Elsevier Inc.","title":"Is creativity without intelligence possible? A Necessary Condition Analysis","type":"article-journal","volume":"57"},"uris":["http://www.mendeley.com/documents/?uuid=1ea6546e-9987-4da0-9017-26b14e876289"]}],"mendeley":{"formattedCitation":"(Karwowski et al., 2016)","manualFormatting":"Karwowski et al., 2016)","plainTextFormattedCitation":"(Karwowski et al., 2016)","previouslyFormattedCitation":"(Karwowski et al., 2016)"},"properties":{"noteIndex":0},"schema":"https://github.com/citation-style-language/schema/raw/master/csl-citation.json"}</w:instrText>
      </w:r>
      <w:r>
        <w:fldChar w:fldCharType="separate"/>
      </w:r>
      <w:r w:rsidRPr="003E18BC">
        <w:rPr>
          <w:noProof/>
        </w:rPr>
        <w:t>Karwowski et al., 2016)</w:t>
      </w:r>
      <w:r>
        <w:fldChar w:fldCharType="end"/>
      </w:r>
      <w:r>
        <w:t xml:space="preserve"> may explain why some studies have not found evidence for a threshold effect </w:t>
      </w:r>
      <w:r>
        <w:fldChar w:fldCharType="begin" w:fldLock="1"/>
      </w:r>
      <w:r>
        <w:instrText>ADDIN CSL_CITATION {"citationItems":[{"id":"ITEM-1","itemData":{"DOI":"10.4219/jsge-2005-473","ISBN":"1077-4610","ISSN":"10774610","abstract":"Some research has shown that creativity test scores are independent from IQ scores, whereas other research has shown a rela- tionship between the two. To clarify the cumulative evidence in this field, a quantitative review of the relationship between creativity test scores and IQ scores was conducted. Moderating influences of IQ tests, IQ score levels, creativity tests, cre- ativity subscales, creativity test types, gender, age, and below and above the threshold (IQ 120) were examined. Four hundred forty-seven correlation coefficients from 21 studies and 45,880 participants were retrieved. The mean correlation coefficient was small (r = .174; 95% CI = .165 – .183), but heterogeneous; this correlation coefficient indicates that the relationship between creativity test scores and IQ scores is negligible. Age contributed to the relationship between intelligence and cre- ativity the most; different creativity tests contributed to it secondly. This study does not support threshold theory.","author":[{"dropping-particle":"","family":"Kim","given":"Kyung Hee","non-dropping-particle":"","parse-names":false,"suffix":""}],"container-title":"The Journal of Secondary Gifted Education","id":"ITEM-1","issue":"2","issued":{"date-parts":[["2005"]]},"page":"57-66","title":"Can Only Intelligent People Be Creative?","type":"article-journal","volume":"16"},"uris":["http://www.mendeley.com/documents/?uuid=145b033e-37f7-4f37-beed-802d6088ea80"]},{"id":"ITEM-2","itemData":{"DOI":"10.1016/j.paid.2005.06.022","ISBN":"0191-8869","ISSN":"01918869","abstract":"Threshold theory predicts that there is a weaker relationship between creativity and intelligence for an IQ above 120 than for an IQ below 120. However, results from investigations testing this theory have been inconsistent. The present study examined the theory with a representative sample of 1328 German school students from varying school types including specialized schools for the gifted. Intelligence was tested using a test of fluid intelligence and the Berlin structure-of-intelligence test, which assesses memory, speed, processing capacity, and creativity in verbal, figural, and numerical content domains. Threshold theory was investigated using correlation analysis and a confirmatory approach of multi-group comparisons using structural equation modelling. Threshold theory was not supported. The results indicate that for ages 12-16 years, correlations between creativity (divergent thinking) and intelligence are of comparable size throughout the whole ability range. ?? 2005 Elsevier Ltd. All rights reserved.","author":[{"dropping-particle":"","family":"Preckel","given":"Franzis","non-dropping-particle":"","parse-names":false,"suffix":""},{"dropping-particle":"","family":"Holling","given":"Heinz","non-dropping-particle":"","parse-names":false,"suffix":""},{"dropping-particle":"","family":"Wiese","given":"Michaela","non-dropping-particle":"","parse-names":false,"suffix":""}],"container-title":"Personality and Individual Differences","id":"ITEM-2","issue":"1","issued":{"date-parts":[["2006"]]},"page":"159-170","title":"Relationship of intelligence and creativity in gifted and non-gifted students: An investigation of threshold theory","type":"article-journal","volume":"40"},"uris":["http://www.mendeley.com/documents/?uuid=05dd9b8d-3562-43d2-a299-8bdff9a3d2fe"]}],"mendeley":{"formattedCitation":"(Kim, 2005; Preckel et al., 2006)","manualFormatting":"(e.g., Kim, 2005; Preckel et al., 2006)","plainTextFormattedCitation":"(Kim, 2005; Preckel et al., 2006)","previouslyFormattedCitation":"(Kim, 2005; Preckel et al., 2006)"},"properties":{"noteIndex":0},"schema":"https://github.com/citation-style-language/schema/raw/master/csl-citation.json"}</w:instrText>
      </w:r>
      <w:r>
        <w:fldChar w:fldCharType="separate"/>
      </w:r>
      <w:r w:rsidRPr="00687412">
        <w:rPr>
          <w:noProof/>
        </w:rPr>
        <w:t>(</w:t>
      </w:r>
      <w:r>
        <w:rPr>
          <w:noProof/>
        </w:rPr>
        <w:t xml:space="preserve">e.g., </w:t>
      </w:r>
      <w:r w:rsidRPr="00687412">
        <w:rPr>
          <w:noProof/>
        </w:rPr>
        <w:t>Kim, 2005; Preckel et al., 2006)</w:t>
      </w:r>
      <w:r>
        <w:fldChar w:fldCharType="end"/>
      </w:r>
      <w:r>
        <w:rPr>
          <w:rFonts w:ascii="Times" w:hAnsi="Times" w:cs="Times"/>
          <w:color w:val="000000"/>
        </w:rPr>
        <w:t xml:space="preserve">. </w:t>
      </w:r>
      <w:r>
        <w:t>However, much of the earlier work examining the threshold theory</w:t>
      </w:r>
      <w:r w:rsidR="00D17CB2">
        <w:t xml:space="preserve">, and used in Kim’s meta-analysis, used </w:t>
      </w:r>
      <w:r>
        <w:t>general intelligence</w:t>
      </w:r>
      <w:r w:rsidR="00D17CB2">
        <w:t xml:space="preserve"> scores</w:t>
      </w:r>
      <w:r>
        <w:t xml:space="preserve">. Modern intelligence theories and IQ tests </w:t>
      </w:r>
      <w:r w:rsidR="00901933">
        <w:t xml:space="preserve">developed </w:t>
      </w:r>
      <w:r>
        <w:t xml:space="preserve">based on these theories account for separate, but distinct factors of cognitive abilities.  </w:t>
      </w:r>
    </w:p>
    <w:p w14:paraId="41BEEE79" w14:textId="56649177" w:rsidR="004723CA" w:rsidRDefault="00D46B91" w:rsidP="00CA39DB">
      <w:pPr>
        <w:spacing w:line="480" w:lineRule="auto"/>
        <w:ind w:firstLine="720"/>
      </w:pPr>
      <w:r w:rsidRPr="0033211E">
        <w:t xml:space="preserve">Most modern IQ tests are based on the Cattell–Horn–Carroll (CHC) model of cognitive abilities </w:t>
      </w:r>
      <w:r w:rsidRPr="0033211E">
        <w:fldChar w:fldCharType="begin" w:fldLock="1"/>
      </w:r>
      <w:r w:rsidR="002A6B7C">
        <w:instrText>ADDIN CSL_CITATION {"citationItems":[{"id":"ITEM-1","itemData":{"DOI":"10.1002/pits.20496","ISSN":"00333085","abstract":"This article reviews factor-analytic research on individually administered intelligence tests from a Cattell-Horn-Carroll (CHC) perspective. Although most new and revised tests of intelligence are based, at least in part, on CHC theory, earlier versions generally were not. Our review suggests that whether or not they were based on CHC theory, the factors derived from both new and previous versions of most tests are well explained by the theory. Especially useful for understanding the theory and tests are cross-battery analyses using multiple measures from multiple instruments. There are issues that need further explanation, of course, about CHC theory and tests derived from that theory. We address a few of these issues including those related to comprehension-knowledge (Gc) and memory factors, as well as issues related to factor retention in factor analysis. © 2010 Wiley Periodicals, Inc., A Wiley Company.","author":[{"dropping-particle":"","family":"Keith","given":"Timothy Z.","non-dropping-particle":"","parse-names":false,"suffix":""},{"dropping-particle":"","family":"Reynolds","given":"Matthew R.","non-dropping-particle":"","parse-names":false,"suffix":""}],"container-title":"Psychology in the Schools","id":"ITEM-1","issue":"7","issued":{"date-parts":[["2010","8"]]},"page":"635-650","title":"Cattell-Horn-Carroll abilities and cognitive tests: What we've learned from 20 years of research","type":"article-journal","volume":"47"},"uris":["http://www.mendeley.com/documents/?uuid=ef7bf97c-5f50-36fb-906a-37c6d032ff8e"]},{"id":"ITEM-2","itemData":{"author":[{"dropping-particle":"","family":"Kaufman","given":"A. S.","non-dropping-particle":"","parse-names":false,"suffix":""}],"id":"ITEM-2","issued":{"date-parts":[["2009"]]},"publisher":"Springer","title":"IQ testing 101","type":"book"},"uris":["http://www.mendeley.com/documents/?uuid=4874944c-1d14-4708-9315-0c257843bf9e"]}],"mendeley":{"formattedCitation":"(Kaufman, 2009; Keith &amp; Reynolds, 2010)","plainTextFormattedCitation":"(Kaufman, 2009; Keith &amp; Reynolds, 2010)","previouslyFormattedCitation":"(Kaufman, 2009; Keith &amp; Reynolds, 2010)"},"properties":{"noteIndex":0},"schema":"https://github.com/citation-style-language/schema/raw/master/csl-citation.json"}</w:instrText>
      </w:r>
      <w:r w:rsidRPr="0033211E">
        <w:fldChar w:fldCharType="separate"/>
      </w:r>
      <w:r w:rsidR="005D2EE5" w:rsidRPr="005D2EE5">
        <w:rPr>
          <w:noProof/>
        </w:rPr>
        <w:t>(Kaufman, 2009; Keith &amp; Reynolds, 2010)</w:t>
      </w:r>
      <w:r w:rsidRPr="0033211E">
        <w:fldChar w:fldCharType="end"/>
      </w:r>
      <w:r w:rsidR="00D17CB2">
        <w:t xml:space="preserve">. This model </w:t>
      </w:r>
      <w:r>
        <w:t xml:space="preserve">combines </w:t>
      </w:r>
      <w:r w:rsidRPr="0033211E">
        <w:t xml:space="preserve">Cattell and Horn’s extended </w:t>
      </w:r>
      <w:r w:rsidRPr="0033211E">
        <w:rPr>
          <w:i/>
          <w:iCs/>
        </w:rPr>
        <w:t xml:space="preserve">Gf-Gc </w:t>
      </w:r>
      <w:r w:rsidRPr="0033211E">
        <w:t xml:space="preserve">theory </w:t>
      </w:r>
      <w:r w:rsidR="00B262B8">
        <w:fldChar w:fldCharType="begin" w:fldLock="1"/>
      </w:r>
      <w:r w:rsidR="009565B9">
        <w:instrText>ADDIN CSL_CITATION {"citationItems":[{"id":"ITEM-1","itemData":{"author":[{"dropping-particle":"","family":"Horn","given":"J. L.","non-dropping-particle":"","parse-names":false,"suffix":""},{"dropping-particle":"","family":"Noll","given":"J.","non-dropping-particle":"","parse-names":false,"suffix":""}],"container-title":"Contemporary intellectual assessment: Theories, tests, and issues","editor":[{"dropping-particle":"","family":"Flanagan","given":"Dawn P.","non-dropping-particle":"","parse-names":false,"suffix":""},{"dropping-particle":"","family":"Genshaft","given":"J. L.","non-dropping-particle":"","parse-names":false,"suffix":""},{"dropping-particle":"","family":"Harrison","given":"P. L.","non-dropping-particle":"","parse-names":false,"suffix":""}],"id":"ITEM-1","issued":{"date-parts":[["1997"]]},"page":"53-91","publisher":"Guilford Press","title":"Human cognitive capabilities: Gf-Gc theory.","type":"chapter"},"uris":["http://www.mendeley.com/documents/?uuid=ba7b1f09-c553-4edd-aeeb-efee87278b0c"]}],"mendeley":{"formattedCitation":"(Horn &amp; Noll, 1997)","plainTextFormattedCitation":"(Horn &amp; Noll, 1997)","previouslyFormattedCitation":"(Horn &amp; Noll, 1997)"},"properties":{"noteIndex":0},"schema":"https://github.com/citation-style-language/schema/raw/master/csl-citation.json"}</w:instrText>
      </w:r>
      <w:r w:rsidR="00B262B8">
        <w:fldChar w:fldCharType="separate"/>
      </w:r>
      <w:r w:rsidR="00B262B8" w:rsidRPr="00B262B8">
        <w:rPr>
          <w:noProof/>
        </w:rPr>
        <w:t>(Horn &amp; Noll, 1997)</w:t>
      </w:r>
      <w:r w:rsidR="00B262B8">
        <w:fldChar w:fldCharType="end"/>
      </w:r>
      <w:r w:rsidR="00B262B8">
        <w:t xml:space="preserve"> </w:t>
      </w:r>
      <w:r>
        <w:t xml:space="preserve">and </w:t>
      </w:r>
      <w:r w:rsidRPr="0033211E">
        <w:t>Carroll</w:t>
      </w:r>
      <w:r>
        <w:t>’s</w:t>
      </w:r>
      <w:r w:rsidRPr="0033211E">
        <w:t xml:space="preserve"> (1993)</w:t>
      </w:r>
      <w:r>
        <w:t xml:space="preserve"> </w:t>
      </w:r>
      <w:r w:rsidR="00595B22">
        <w:t>three-stratum theory of cognitive abilities</w:t>
      </w:r>
      <w:r>
        <w:t xml:space="preserve"> </w:t>
      </w:r>
      <w:r w:rsidR="009A1332">
        <w:fldChar w:fldCharType="begin" w:fldLock="1"/>
      </w:r>
      <w:r w:rsidR="009A1332">
        <w:instrText>ADDIN CSL_CITATION {"citationItems":[{"id":"ITEM-1","itemData":{"DOI":"10.1016/j.intell.2008.08.004","ISSN":"01602896","abstract":"During the past decade the Cattell-Horn Gf-Gc and Carroll Three-Stratum models have emerged as the consensus psychometric-based models for understanding the structure of human intelligence. Although the two models differ in a number of ways, the strong correspondence between the two models has resulted in the increased use of a broad umbrella term for a synthesis of the two models (Cattell-Horn-Carroll theory of cognitive abilities-CHC theory). The purpose of this editorial is three-fold. First, I will describe the CHC framework and recommend that intelligence researchers begin using the CHC taxonomy as a common nomenclature for describing research findings and a theoretical framework from which to test hypotheses regarding various aspects of human cognitive abilities. Second, I argue that the emergence of the CHC framework should not be viewed as the capstone to the psychometric era of factor analytic research. Rather, I recommend the CHC framework serve as the stepping stone to reinvigorate the investigation of the structure of human intelligence. Finally, the Woodcock-Muñoz Foundation Human Cognitive Abilities (HCA) project, which is an evolving, free, on-line electronic archive of the majority of datasets analyzed in Carroll's (1993) seminal treatise on factor analysis of human cognitive abilities, is introduced and described. Intelligence scholars are urged to access the Carroll HCA datasets to test and evaluate structural models of human intelligence with contemporary methods (confirmatory factor analysis). In addition, suggestions are offered for linking the analysis of contemporary data sets with the seminal work of Carroll. The emergence of a consensus CHC taxonomy and access to the original datasets analyzed by Carroll provides an unprecedented opportunity to extend and refine our understanding of human intelligence. © 2008 Elsevier B.V. All rights reserved.","author":[{"dropping-particle":"","family":"McGrew","given":"Kevin S.","non-dropping-particle":"","parse-names":false,"suffix":""}],"container-title":"Intelligence","id":"ITEM-1","issue":"1","issued":{"date-parts":[["2009","1"]]},"page":"1-10","title":"CHC theory and the human cognitive abilities project: Standing on the shoulders of the giants of psychometric intelligence research","type":"article-journal","volume":"37"},"uris":["http://www.mendeley.com/documents/?uuid=839b98d4-5d52-3e20-8823-e5cb4485349f"]}],"mendeley":{"formattedCitation":"(McGrew, 2009)","plainTextFormattedCitation":"(McGrew, 2009)","previouslyFormattedCitation":"(McGrew, 2009)"},"properties":{"noteIndex":0},"schema":"https://github.com/citation-style-language/schema/raw/master/csl-citation.json"}</w:instrText>
      </w:r>
      <w:r w:rsidR="009A1332">
        <w:fldChar w:fldCharType="separate"/>
      </w:r>
      <w:r w:rsidR="009A1332" w:rsidRPr="009A1332">
        <w:rPr>
          <w:noProof/>
        </w:rPr>
        <w:t>(McGrew, 2009)</w:t>
      </w:r>
      <w:r w:rsidR="009A1332">
        <w:fldChar w:fldCharType="end"/>
      </w:r>
      <w:r w:rsidR="009A1332">
        <w:t xml:space="preserve">. </w:t>
      </w:r>
      <w:r>
        <w:t xml:space="preserve">The CHC </w:t>
      </w:r>
      <w:r w:rsidR="0035095C">
        <w:t xml:space="preserve">model </w:t>
      </w:r>
      <w:r>
        <w:t xml:space="preserve">is </w:t>
      </w:r>
      <w:r w:rsidRPr="0033211E">
        <w:t>a hierarchical model of cognitive abilities across three stratums</w:t>
      </w:r>
      <w:r w:rsidR="00595B22">
        <w:t xml:space="preserve">; </w:t>
      </w:r>
      <w:r w:rsidR="0071203C">
        <w:t>p</w:t>
      </w:r>
      <w:r w:rsidR="0071203C" w:rsidRPr="0033211E">
        <w:t xml:space="preserve">rimary </w:t>
      </w:r>
      <w:r w:rsidRPr="0033211E">
        <w:t>abilities (</w:t>
      </w:r>
      <w:r w:rsidR="005653E2">
        <w:t>at</w:t>
      </w:r>
      <w:r w:rsidR="00FE2E3C">
        <w:t xml:space="preserve"> </w:t>
      </w:r>
      <w:r w:rsidRPr="0033211E">
        <w:t xml:space="preserve">stratum I) consists of over 80 related, but distinct, narrow abilities (e.g., spatial orientation, judging rhythms, algebraic reasoning), which </w:t>
      </w:r>
      <w:r w:rsidRPr="0033211E">
        <w:lastRenderedPageBreak/>
        <w:t>are subsumed under nine broad abilities (</w:t>
      </w:r>
      <w:r w:rsidR="005653E2">
        <w:t>at</w:t>
      </w:r>
      <w:r w:rsidR="00FE2E3C">
        <w:t xml:space="preserve"> </w:t>
      </w:r>
      <w:r w:rsidRPr="0033211E">
        <w:t>stratum II</w:t>
      </w:r>
      <w:r w:rsidR="005653E2">
        <w:t xml:space="preserve">; though </w:t>
      </w:r>
      <w:r w:rsidRPr="0033211E">
        <w:t xml:space="preserve">see </w:t>
      </w:r>
      <w:r w:rsidR="002F3C50">
        <w:fldChar w:fldCharType="begin" w:fldLock="1"/>
      </w:r>
      <w:r w:rsidR="003D284C">
        <w:instrText>ADDIN CSL_CITATION {"citationItems":[{"id":"ITEM-1","itemData":{"author":[{"dropping-particle":"","family":"McGrew","given":"Kevin S.","non-dropping-particle":"","parse-names":false,"suffix":""}],"container-title":"Contemporary intellectual assessment: Theories, tests, and issues","editor":[{"dropping-particle":"","family":"Flanagan","given":"Dawn P.","non-dropping-particle":"","parse-names":false,"suffix":""},{"dropping-particle":"","family":"Harrison","given":"P. L.","non-dropping-particle":"","parse-names":false,"suffix":""}],"id":"ITEM-1","issued":{"date-parts":[["2005"]]},"page":"136–181","publisher":"Guilford Press","title":"The Cattell-Horn-Carroll Theory of Cognitive Abilities: Past, Present, and Future","type":"chapter"},"uris":["http://www.mendeley.com/documents/?uuid=499421c7-3e8a-47a6-a0a4-9c4a87a0c26a"]}],"mendeley":{"formattedCitation":"(McGrew, 2005)","manualFormatting":"McGrew, 2005 ","plainTextFormattedCitation":"(McGrew, 2005)","previouslyFormattedCitation":"(McGrew, 2005)"},"properties":{"noteIndex":0},"schema":"https://github.com/citation-style-language/schema/raw/master/csl-citation.json"}</w:instrText>
      </w:r>
      <w:r w:rsidR="002F3C50">
        <w:fldChar w:fldCharType="separate"/>
      </w:r>
      <w:r w:rsidR="002F3C50" w:rsidRPr="002F3C50">
        <w:rPr>
          <w:noProof/>
        </w:rPr>
        <w:t>McGrew, 2005</w:t>
      </w:r>
      <w:r w:rsidR="002F3C50">
        <w:rPr>
          <w:noProof/>
        </w:rPr>
        <w:t xml:space="preserve"> </w:t>
      </w:r>
      <w:r w:rsidR="002F3C50">
        <w:fldChar w:fldCharType="end"/>
      </w:r>
      <w:r w:rsidRPr="0033211E">
        <w:t xml:space="preserve">for extended model), further subsumed under general </w:t>
      </w:r>
      <w:r w:rsidR="00D17CB2">
        <w:t>IQ</w:t>
      </w:r>
      <w:r w:rsidRPr="0033211E">
        <w:t xml:space="preserve"> (</w:t>
      </w:r>
      <w:r w:rsidR="005653E2">
        <w:t xml:space="preserve">at </w:t>
      </w:r>
      <w:r w:rsidRPr="0033211E">
        <w:t xml:space="preserve">stratum III). </w:t>
      </w:r>
      <w:r w:rsidR="00C52AD1">
        <w:t>T</w:t>
      </w:r>
      <w:r w:rsidR="00E62BC2">
        <w:t>hus, t</w:t>
      </w:r>
      <w:r>
        <w:t xml:space="preserve">he broad abilities of </w:t>
      </w:r>
      <w:r w:rsidRPr="00B816CB">
        <w:t xml:space="preserve">fluid </w:t>
      </w:r>
      <w:r w:rsidR="00D17CB2">
        <w:t>IQ</w:t>
      </w:r>
      <w:r w:rsidR="00E62BC2">
        <w:t xml:space="preserve"> (</w:t>
      </w:r>
      <w:r w:rsidRPr="00B816CB">
        <w:rPr>
          <w:i/>
          <w:iCs/>
        </w:rPr>
        <w:t>Gf</w:t>
      </w:r>
      <w:r w:rsidR="00E62BC2">
        <w:t xml:space="preserve">), </w:t>
      </w:r>
      <w:r w:rsidR="00A67CAE">
        <w:t>de</w:t>
      </w:r>
      <w:r w:rsidR="00267E92">
        <w:t>fined as</w:t>
      </w:r>
      <w:r w:rsidR="00A67CAE" w:rsidRPr="00B816CB">
        <w:t xml:space="preserve"> </w:t>
      </w:r>
      <w:r w:rsidR="00B816CB" w:rsidRPr="00B816CB">
        <w:t>the ability to use controlled mental processes to solve novel problems</w:t>
      </w:r>
      <w:r w:rsidR="00C52AD1">
        <w:t>,</w:t>
      </w:r>
      <w:r w:rsidRPr="00B816CB">
        <w:t xml:space="preserve"> and crystallized </w:t>
      </w:r>
      <w:r w:rsidR="00D17CB2">
        <w:t>IQ</w:t>
      </w:r>
      <w:r w:rsidR="00E62BC2">
        <w:t xml:space="preserve"> (</w:t>
      </w:r>
      <w:r w:rsidRPr="00B816CB">
        <w:rPr>
          <w:i/>
          <w:iCs/>
        </w:rPr>
        <w:t>Gc</w:t>
      </w:r>
      <w:r w:rsidR="00E62BC2">
        <w:t xml:space="preserve">), </w:t>
      </w:r>
      <w:r w:rsidR="00267E92">
        <w:t xml:space="preserve">defined as </w:t>
      </w:r>
      <w:r w:rsidR="00B816CB" w:rsidRPr="00B816CB">
        <w:t xml:space="preserve">the knowledge that one acquires through education and </w:t>
      </w:r>
      <w:r w:rsidR="00B816CB" w:rsidRPr="00D17CB2">
        <w:t>experience</w:t>
      </w:r>
      <w:r w:rsidR="00C52AD1">
        <w:t>,</w:t>
      </w:r>
      <w:r w:rsidRPr="008F1B9F">
        <w:rPr>
          <w:rStyle w:val="FootnoteReference"/>
        </w:rPr>
        <w:footnoteReference w:id="3"/>
      </w:r>
      <w:r w:rsidRPr="00D17CB2">
        <w:t xml:space="preserve"> represent</w:t>
      </w:r>
      <w:r w:rsidRPr="00B816CB">
        <w:t xml:space="preserve"> two separable factors</w:t>
      </w:r>
      <w:r>
        <w:t xml:space="preserve"> of general </w:t>
      </w:r>
      <w:r w:rsidR="00D17CB2">
        <w:t>IQ</w:t>
      </w:r>
      <w:r w:rsidR="003D284C">
        <w:t xml:space="preserve"> </w:t>
      </w:r>
      <w:r w:rsidR="003D284C">
        <w:fldChar w:fldCharType="begin" w:fldLock="1"/>
      </w:r>
      <w:r w:rsidR="001A7732">
        <w:instrText>ADDIN CSL_CITATION {"citationItems":[{"id":"ITEM-1","itemData":{"author":[{"dropping-particle":"","family":"Schneider","given":"W. J.","non-dropping-particle":"","parse-names":false,"suffix":""},{"dropping-particle":"","family":"McGrew","given":"Kevin S.","non-dropping-particle":"","parse-names":false,"suffix":""}],"container-title":"Contemporary intellectual assessment: Theories, tests, and issues","edition":"3","editor":[{"dropping-particle":"","family":"Flanagan","given":"Dawn P.","non-dropping-particle":"","parse-names":false,"suffix":""},{"dropping-particle":"","family":"Harrison","given":"P. L.","non-dropping-particle":"","parse-names":false,"suffix":""}],"id":"ITEM-1","issued":{"date-parts":[["2012"]]},"page":"99-144","publisher":"Guilford Press","title":"The Cattell-Horn-Carroll theory of cognitive abilities","type":"chapter"},"uris":["http://www.mendeley.com/documents/?uuid=172a25fb-9f8d-46d6-85b7-5f7d10966802"]}],"mendeley":{"formattedCitation":"(Schneider &amp; McGrew, 2012)","plainTextFormattedCitation":"(Schneider &amp; McGrew, 2012)","previouslyFormattedCitation":"(Schneider &amp; McGrew, 2012)"},"properties":{"noteIndex":0},"schema":"https://github.com/citation-style-language/schema/raw/master/csl-citation.json"}</w:instrText>
      </w:r>
      <w:r w:rsidR="003D284C">
        <w:fldChar w:fldCharType="separate"/>
      </w:r>
      <w:r w:rsidR="003D284C" w:rsidRPr="003D284C">
        <w:rPr>
          <w:noProof/>
        </w:rPr>
        <w:t>(Schneider &amp; McGrew, 2012)</w:t>
      </w:r>
      <w:r w:rsidR="003D284C">
        <w:fldChar w:fldCharType="end"/>
      </w:r>
      <w:r>
        <w:t xml:space="preserve">. </w:t>
      </w:r>
      <w:r w:rsidR="00E62BC2">
        <w:t xml:space="preserve">Indeed, </w:t>
      </w:r>
      <w:r w:rsidRPr="0033211E">
        <w:t xml:space="preserve">the relationship between </w:t>
      </w:r>
      <w:r w:rsidR="00D17CB2">
        <w:t>IQ</w:t>
      </w:r>
      <w:r w:rsidRPr="0033211E">
        <w:t xml:space="preserve"> and creativity differs based on which broad cognitive ability is assessed</w:t>
      </w:r>
      <w:r w:rsidR="0063153F">
        <w:t xml:space="preserve"> </w:t>
      </w:r>
      <w:r w:rsidR="0063153F">
        <w:fldChar w:fldCharType="begin" w:fldLock="1"/>
      </w:r>
      <w:r w:rsidR="00FE2354">
        <w:instrText>ADDIN CSL_CITATION {"citationItems":[{"id":"ITEM-1","itemData":{"DOI":"10.1016/j.paid.2007.10.027","ISSN":"01918869","abstract":"How strongly is creativity related to intelligence? Although a large body of work has found a small relationship between them, there are reasons to suspect that their relationship has been underestimated. Most studies have assessed creativity and intelligence with observed scores, not as latent variables, and few studies have examined higher-order latent intelligence factors. A sample of university students (n = 226) completed divergent thinking tasks and measures of fluid reasoning, verbal fluency, and strategy generation. Creativity was modestly related to the three lower-order cognitive factors, but it was substantially related (β = .43) to a higher-order intelligence factor composed of the lower-order factors. This effect declined (β = .26) when openness to experience, a likely confounding variable, was considered. © 2007 Elsevier Ltd. All rights reserved.","author":[{"dropping-particle":"","family":"Silvia","given":"Paul J.","non-dropping-particle":"","parse-names":false,"suffix":""}],"container-title":"Personality and Individual Differences","id":"ITEM-1","issue":"4","issued":{"date-parts":[["2008"]]},"page":"1012-1021","title":"Another look at creativity and intelligence: Exploring higher-order models and probable confounds","type":"article-journal","volume":"44"},"uris":["http://www.mendeley.com/documents/?uuid=35dc8c7c-c19f-4075-b743-0eb4259d6916"]}],"mendeley":{"formattedCitation":"(Silvia, 2008)","manualFormatting":"(e.g., Silvia, 2008)","plainTextFormattedCitation":"(Silvia, 2008)","previouslyFormattedCitation":"(Silvia, 2008)"},"properties":{"noteIndex":0},"schema":"https://github.com/citation-style-language/schema/raw/master/csl-citation.json"}</w:instrText>
      </w:r>
      <w:r w:rsidR="0063153F">
        <w:fldChar w:fldCharType="separate"/>
      </w:r>
      <w:r w:rsidR="0063153F">
        <w:rPr>
          <w:noProof/>
        </w:rPr>
        <w:t xml:space="preserve">(e.g., </w:t>
      </w:r>
      <w:r w:rsidR="0063153F" w:rsidRPr="001D54AF">
        <w:rPr>
          <w:noProof/>
        </w:rPr>
        <w:t>Silvia, 2008)</w:t>
      </w:r>
      <w:r w:rsidR="0063153F">
        <w:fldChar w:fldCharType="end"/>
      </w:r>
      <w:r w:rsidR="0063153F">
        <w:t>.</w:t>
      </w:r>
    </w:p>
    <w:p w14:paraId="0154432C" w14:textId="78EBABC0" w:rsidR="0038397D" w:rsidRDefault="009D074E" w:rsidP="00CA39DB">
      <w:pPr>
        <w:spacing w:line="480" w:lineRule="auto"/>
      </w:pPr>
      <w:r>
        <w:tab/>
      </w:r>
      <w:r w:rsidR="00767DFC">
        <w:t xml:space="preserve">The relationship between </w:t>
      </w:r>
      <w:r w:rsidR="00D17CB2">
        <w:t>IQ</w:t>
      </w:r>
      <w:r w:rsidR="00767DFC">
        <w:t xml:space="preserve"> and creativity tends to be </w:t>
      </w:r>
      <w:r w:rsidR="00D17CB2">
        <w:t xml:space="preserve">more evident </w:t>
      </w:r>
      <w:r w:rsidR="00767DFC">
        <w:t xml:space="preserve">when examining broad cognitive abilities as opposed to general </w:t>
      </w:r>
      <w:r w:rsidR="00D17CB2">
        <w:t>IQ</w:t>
      </w:r>
      <w:r w:rsidR="00273895">
        <w:t xml:space="preserve"> </w:t>
      </w:r>
      <w:r w:rsidR="00273895">
        <w:fldChar w:fldCharType="begin" w:fldLock="1"/>
      </w:r>
      <w:r w:rsidR="009565B9">
        <w:instrText>ADDIN CSL_CITATION {"citationItems":[{"id":"ITEM-1","itemData":{"DOI":"10.1016/j.paid.2007.10.027","ISSN":"01918869","abstract":"How strongly is creativity related to intelligence? Although a large body of work has found a small relationship between them, there are reasons to suspect that their relationship has been underestimated. Most studies have assessed creativity and intelligence with observed scores, not as latent variables, and few studies have examined higher-order latent intelligence factors. A sample of university students (n = 226) completed divergent thinking tasks and measures of fluid reasoning, verbal fluency, and strategy generation. Creativity was modestly related to the three lower-order cognitive factors, but it was substantially related (β = .43) to a higher-order intelligence factor composed of the lower-order factors. This effect declined (β = .26) when openness to experience, a likely confounding variable, was considered. © 2007 Elsevier Ltd. All rights reserved.","author":[{"dropping-particle":"","family":"Silvia","given":"Paul J.","non-dropping-particle":"","parse-names":false,"suffix":""}],"container-title":"Personality and Individual Differences","id":"ITEM-1","issue":"4","issued":{"date-parts":[["2008"]]},"page":"1012-1021","title":"Another look at creativity and intelligence: Exploring higher-order models and probable confounds","type":"article-journal","volume":"44"},"uris":["http://www.mendeley.com/documents/?uuid=35dc8c7c-c19f-4075-b743-0eb4259d6916"]}],"mendeley":{"formattedCitation":"(Silvia, 2008)","manualFormatting":"(e.g., Silvia, 2008)","plainTextFormattedCitation":"(Silvia, 2008)","previouslyFormattedCitation":"(Silvia, 2008)"},"properties":{"noteIndex":0},"schema":"https://github.com/citation-style-language/schema/raw/master/csl-citation.json"}</w:instrText>
      </w:r>
      <w:r w:rsidR="00273895">
        <w:fldChar w:fldCharType="separate"/>
      </w:r>
      <w:r w:rsidR="00273895">
        <w:rPr>
          <w:noProof/>
        </w:rPr>
        <w:t>(</w:t>
      </w:r>
      <w:r w:rsidR="00037319">
        <w:rPr>
          <w:noProof/>
        </w:rPr>
        <w:t xml:space="preserve">e.g., </w:t>
      </w:r>
      <w:r w:rsidR="00273895" w:rsidRPr="001D54AF">
        <w:rPr>
          <w:noProof/>
        </w:rPr>
        <w:t>Silvia, 2008)</w:t>
      </w:r>
      <w:r w:rsidR="00273895">
        <w:fldChar w:fldCharType="end"/>
      </w:r>
      <w:r w:rsidR="00767DFC">
        <w:t xml:space="preserve">. Because creative ideas </w:t>
      </w:r>
      <w:r w:rsidR="00D17CB2">
        <w:t>build on</w:t>
      </w:r>
      <w:r w:rsidR="00767DFC">
        <w:t xml:space="preserve"> </w:t>
      </w:r>
      <w:r w:rsidR="00852789">
        <w:t>existing knowledge</w:t>
      </w:r>
      <w:r w:rsidR="00767DFC">
        <w:t xml:space="preserve">, it stands to reason that more </w:t>
      </w:r>
      <w:r w:rsidR="004F7F3D">
        <w:t xml:space="preserve">retained </w:t>
      </w:r>
      <w:r w:rsidR="00767DFC">
        <w:t xml:space="preserve">concepts (i.e., greater </w:t>
      </w:r>
      <w:r w:rsidR="00767DFC" w:rsidRPr="00737C37">
        <w:rPr>
          <w:i/>
          <w:iCs/>
        </w:rPr>
        <w:t>Gc</w:t>
      </w:r>
      <w:r w:rsidR="00767DFC">
        <w:t xml:space="preserve">) would lead to greater creativity </w:t>
      </w:r>
      <w:r w:rsidR="003816E7">
        <w:t xml:space="preserve">when </w:t>
      </w:r>
      <w:r w:rsidR="00767DFC">
        <w:t xml:space="preserve">controlling for other cognitive abilities </w:t>
      </w:r>
      <w:r w:rsidR="00037319">
        <w:t xml:space="preserve">(e.g., broad </w:t>
      </w:r>
      <w:r w:rsidR="00767DFC">
        <w:t>retrieval</w:t>
      </w:r>
      <w:r w:rsidR="00037319">
        <w:t xml:space="preserve"> ability)</w:t>
      </w:r>
      <w:r w:rsidR="00767DFC">
        <w:t xml:space="preserve">. Indeed, </w:t>
      </w:r>
      <w:r w:rsidR="003A63A4" w:rsidRPr="00545E6B">
        <w:rPr>
          <w:i/>
          <w:iCs/>
        </w:rPr>
        <w:t>Gc</w:t>
      </w:r>
      <w:r w:rsidR="003A63A4">
        <w:t xml:space="preserve"> </w:t>
      </w:r>
      <w:r w:rsidR="00767DFC">
        <w:t xml:space="preserve">has been found to relate to divergent thinking ability, particularly up to a moderate level of </w:t>
      </w:r>
      <w:r w:rsidR="00767DFC" w:rsidRPr="00545E6B">
        <w:rPr>
          <w:i/>
          <w:iCs/>
        </w:rPr>
        <w:t>Gc</w:t>
      </w:r>
      <w:r w:rsidR="00767DFC">
        <w:t xml:space="preserve"> (</w:t>
      </w:r>
      <w:r w:rsidR="00767DFC" w:rsidRPr="00150919">
        <w:fldChar w:fldCharType="begin" w:fldLock="1"/>
      </w:r>
      <w:r w:rsidR="00767DFC">
        <w:instrText>ADDIN CSL_CITATION {"citationItems":[{"id":"ITEM-1","itemData":{"DOI":"10.1002/j.2162-6057.2010.tb01329.x","ISBN":"0022-0175","ISSN":"00220175","abstract":"Intelligence and creativity are accounted for in terms of two different mental operations referred to as 'convergent thinking' and 'divergent thinking', respectively. Nevertheless, psychometric evidence on the relationship between intelligence and creativity has been controversial. To clarify their relationship, we characterized the relationship between diverse components of intelligence and creativity through the administration of psychometric tests on a large sample (WAIS, RPM, and TTCT-figural: n = 215; TTCT-verbal: n = 137). The general intelligence factor (g) score showed significant correlations with both TTCT-figural and TTCT-verbal scores. However, sub-dimensional analysis demonstrated that their association was attributable to the specific components of both TTCTs (TTCT-figural: Abstractness of Titles, Elaboration, and Resistance to Premature Closure; TTCT-verbal: Flexibility) rather than to their common components (Fluency and Originality). Among the intelligence sub-dimensions, crystallized intelligence (gC) played a pivotal role in the association between g and the specific components of both TTCTs. When the total sample was divided into two IQ groups, these phenomena were more evident in the average IQ group than in the high IQ group. These results suggest that the mental operation of creativity may be different from that of intelligence, but gC may be used as a resource for the mental operation of creativity.","author":[{"dropping-particle":"","family":"Cho","given":"Sun Hee","non-dropping-particle":"","parse-names":false,"suffix":""},{"dropping-particle":"Te","family":"Nijenhuis","given":"Jan","non-dropping-particle":"","parse-names":false,"suffix":""},{"dropping-particle":"","family":"Vianen","given":"Annelies E.M.","non-dropping-particle":"","parse-names":false,"suffix":""},{"dropping-particle":"","family":"Kim","given":"Heui-Baik","non-dropping-particle":"","parse-names":false,"suffix":""},{"dropping-particle":"","family":"Lee","given":"Kun Ho","non-dropping-particle":"","parse-names":false,"suffix":""}],"container-title":"The Journal of Creative Behavior","id":"ITEM-1","issue":"2","issued":{"date-parts":[["2010"]]},"page":"125-137","title":"The Relationship Between Diverse Components of Intelligence and Creativity","type":"article-journal","volume":"44"},"uris":["http://www.mendeley.com/documents/?uuid=da8a98cb-8d2a-4b9e-81bd-a1a9a8fb264e"]}],"mendeley":{"formattedCitation":"(Cho et al., 2010)","manualFormatting":"Cho et al., 2010)","plainTextFormattedCitation":"(Cho et al., 2010)","previouslyFormattedCitation":"(Cho et al., 2010)"},"properties":{"noteIndex":0},"schema":"https://github.com/citation-style-language/schema/raw/master/csl-citation.json"}</w:instrText>
      </w:r>
      <w:r w:rsidR="00767DFC" w:rsidRPr="00150919">
        <w:fldChar w:fldCharType="separate"/>
      </w:r>
      <w:r w:rsidR="00767DFC" w:rsidRPr="00150919">
        <w:rPr>
          <w:noProof/>
        </w:rPr>
        <w:t>Cho et al.</w:t>
      </w:r>
      <w:r w:rsidR="00767DFC">
        <w:rPr>
          <w:noProof/>
        </w:rPr>
        <w:t xml:space="preserve">, </w:t>
      </w:r>
      <w:r w:rsidR="00767DFC" w:rsidRPr="00150919">
        <w:rPr>
          <w:noProof/>
        </w:rPr>
        <w:t>2010)</w:t>
      </w:r>
      <w:r w:rsidR="00767DFC" w:rsidRPr="00150919">
        <w:fldChar w:fldCharType="end"/>
      </w:r>
      <w:r w:rsidR="00767DFC">
        <w:t xml:space="preserve">. However, correlations between </w:t>
      </w:r>
      <w:r w:rsidR="00767DFC" w:rsidRPr="000A1E68">
        <w:rPr>
          <w:i/>
          <w:iCs/>
        </w:rPr>
        <w:t>Gc</w:t>
      </w:r>
      <w:r w:rsidR="00767DFC">
        <w:t xml:space="preserve"> and creativity tend to be weaker than for other broad cognitive abilities, including </w:t>
      </w:r>
      <w:r w:rsidR="00767DFC" w:rsidRPr="00545E6B">
        <w:rPr>
          <w:i/>
          <w:iCs/>
        </w:rPr>
        <w:t xml:space="preserve">Gf </w:t>
      </w:r>
      <w:r w:rsidR="00767DFC">
        <w:t>(</w:t>
      </w:r>
      <w:r w:rsidR="00037319">
        <w:t xml:space="preserve">see </w:t>
      </w:r>
      <w:r w:rsidR="00D8105E">
        <w:t xml:space="preserve">Silvia, 2008). </w:t>
      </w:r>
      <w:r w:rsidR="00EA4DC3">
        <w:t>T</w:t>
      </w:r>
      <w:r w:rsidR="00767DFC">
        <w:t xml:space="preserve">wo studies </w:t>
      </w:r>
      <w:r w:rsidR="00C55245">
        <w:t xml:space="preserve">found </w:t>
      </w:r>
      <w:r w:rsidR="00767DFC">
        <w:t xml:space="preserve">that, although </w:t>
      </w:r>
      <w:r w:rsidR="00767DFC" w:rsidRPr="00545E6B">
        <w:rPr>
          <w:i/>
          <w:iCs/>
        </w:rPr>
        <w:t>Gc</w:t>
      </w:r>
      <w:r w:rsidR="00767DFC">
        <w:rPr>
          <w:i/>
          <w:iCs/>
        </w:rPr>
        <w:t xml:space="preserve"> </w:t>
      </w:r>
      <w:r w:rsidR="00767DFC">
        <w:t xml:space="preserve">positively predicted ones’ ability to generate creative metaphors, effects were smaller than those for </w:t>
      </w:r>
      <w:r w:rsidR="00767DFC" w:rsidRPr="00545E6B">
        <w:rPr>
          <w:i/>
          <w:iCs/>
        </w:rPr>
        <w:t>Gf</w:t>
      </w:r>
      <w:r w:rsidR="00767DFC">
        <w:t xml:space="preserve"> and </w:t>
      </w:r>
      <w:r w:rsidR="00037319">
        <w:t>broad retrieval ability (</w:t>
      </w:r>
      <w:proofErr w:type="spellStart"/>
      <w:r w:rsidR="00767DFC" w:rsidRPr="00545E6B">
        <w:rPr>
          <w:i/>
          <w:iCs/>
        </w:rPr>
        <w:t>Glr</w:t>
      </w:r>
      <w:proofErr w:type="spellEnd"/>
      <w:r w:rsidR="00037319">
        <w:t>)</w:t>
      </w:r>
      <w:r w:rsidR="00390904">
        <w:t xml:space="preserve"> </w:t>
      </w:r>
      <w:r w:rsidR="00767DFC">
        <w:t xml:space="preserve">when included in the same model </w:t>
      </w:r>
      <w:r w:rsidR="00767DFC">
        <w:fldChar w:fldCharType="begin" w:fldLock="1"/>
      </w:r>
      <w:r w:rsidR="00767DFC">
        <w:instrText>ADDIN CSL_CITATION {"citationItems":[{"id":"ITEM-1","itemData":{"DOI":"10.1016/j.intell.2013.05.004","ISBN":"01602896","ISSN":"01602896","abstract":"The Cattell-Horn-Carroll (CHC) model of intelligence views creativity as a first-level factor within the second-level factor of broad retrieval ability (Gr), alongside other first-level abilities such as ideational fluency and word fluency. Traditional methods of measuring creativity, however, confound idea quality with idea quantity, which might exaggerate the relationship between creativity scores and verbal fluency factors. Participants (n=131 adults) completed two divergent thinking tasks (unusual uses for a rope and a box), which were scored using newer methods that effectively separate creativity (scored via subjective ratings) and fluency (scored as number of responses). They then completed 16 verbal fluency tasks that assessed six lower-order Gr factors: word fluency, associational fluency, associative flexibility, ideational fluency, letter fluency, and dissociative ability. Viewed singly, many of the lower-order factors significantly predicted creative quality and fluency. General Gr had substantial effects on creative quality (standardized β=443) and fluency (β=339) in a higher-order model as well as in a bifactor model (quality β=380, fluency β=327). Moreover, general Gr was the only significant predictor in the bifactor model, suggesting that it, not the specific factors, was most important. All effects were essentially the same after controlling for typing speed and vocabulary knowledge. The findings thus support the CHC view of creativity/originality as a lower-order component of Gr, illuminate the relationships between creativity and first-level Gr factors, extend the study of creativity and intelligence beyond fluid intelligence, and further indicate that creativity is more closely tied to cognitive abilities than creativity research has yet recognized. © 2013 Elsevier Inc.","author":[{"dropping-particle":"","family":"Silvia","given":"Paul J.","non-dropping-particle":"","parse-names":false,"suffix":""},{"dropping-particle":"","family":"Beaty","given":"Roger E.","non-dropping-particle":"","parse-names":false,"suffix":""},{"dropping-particle":"","family":"Nusbaum","given":"Emily C.","non-dropping-particle":"","parse-names":false,"suffix":""}],"container-title":"Intelligence","id":"ITEM-1","issue":"5","issued":{"date-parts":[["2013"]]},"page":"328-340","publisher":"Elsevier Inc.","title":"Verbal fluency and creativity: General and specific contributions of broad retrieval ability (Gr) factors to divergent thinking","type":"article-journal","volume":"41"},"uris":["http://www.mendeley.com/documents/?uuid=7cf7786b-2663-4933-95aa-f9b4027aab1f"]},{"id":"ITEM-2","itemData":{"DOI":"10.3758/s13421-012-0258-5","ISSN":"0090502X","abstract":"Figurative language is one of the most common expressions of creative behavior in everyday life. However, the cognitive mechanisms behind figures of speech such as metaphors remain largely unexplained. Recent evidence suggests that fluid and executive abilities are important to the generation of conventional and creative metaphors. The present study investigated whether several factors of the Cattell-Horn-Carroll model of intelligence contribute to generating these different types of metaphors. Specifically, the roles of fluid intelligence (Gf), crystallized intelligence (Gc), and broad retrieval ability (Gr) were explored. Participants completed a series of intelligence tests and were asked to produce conventional and creative metaphors. Structural equation modeling was used to assess the contribution of the different factors of intelligence to metaphor production. For creative metaphor, there were large effects of Gf (β = .45) and Gr (β = .52); for conventional metaphor, there was a moderate effect of Gc (β = .30). Creative and conventional metaphors thus appear to be anchored in different patterns of abilities: Creative metaphors rely more on executive processes, whereas conventional metaphors primarily draw from acquired vocabulary knowledge. © 2012 Psychonomic Society, Inc.","author":[{"dropping-particle":"","family":"Beaty","given":"Roger E.","non-dropping-particle":"","parse-names":false,"suffix":""},{"dropping-particle":"","family":"Silvia","given":"Paul J.","non-dropping-particle":"","parse-names":false,"suffix":""}],"container-title":"Memory and Cognition","id":"ITEM-2","issue":"2","issued":{"date-parts":[["2013"]]},"page":"255-267","title":"Metaphorically speaking: Cognitive abilities and the production of figurative language","type":"article-journal","volume":"41"},"uris":["http://www.mendeley.com/documents/?uuid=59ffa537-437f-48af-8122-045237e10092"]}],"mendeley":{"formattedCitation":"(Beaty &amp; Silvia, 2013; Silvia et al., 2013)","plainTextFormattedCitation":"(Beaty &amp; Silvia, 2013; Silvia et al., 2013)","previouslyFormattedCitation":"(Beaty &amp; Silvia, 2013; Silvia et al., 2013)"},"properties":{"noteIndex":0},"schema":"https://github.com/citation-style-language/schema/raw/master/csl-citation.json"}</w:instrText>
      </w:r>
      <w:r w:rsidR="00767DFC">
        <w:fldChar w:fldCharType="separate"/>
      </w:r>
      <w:r w:rsidR="00767DFC" w:rsidRPr="00DC22D1">
        <w:rPr>
          <w:noProof/>
        </w:rPr>
        <w:t>(Beaty &amp; Silvia, 2013; Silvia et al., 2013)</w:t>
      </w:r>
      <w:r w:rsidR="00767DFC">
        <w:fldChar w:fldCharType="end"/>
      </w:r>
      <w:r w:rsidR="00767DFC">
        <w:t xml:space="preserve">. Numerous studies have </w:t>
      </w:r>
      <w:r w:rsidR="001D522D">
        <w:t>found</w:t>
      </w:r>
      <w:r w:rsidR="00767DFC">
        <w:t xml:space="preserve"> </w:t>
      </w:r>
      <w:r w:rsidR="00594687">
        <w:t>strong</w:t>
      </w:r>
      <w:r w:rsidR="00767DFC">
        <w:t xml:space="preserve"> association</w:t>
      </w:r>
      <w:r w:rsidR="00594687">
        <w:t>s</w:t>
      </w:r>
      <w:r w:rsidR="00767DFC">
        <w:t xml:space="preserve"> between</w:t>
      </w:r>
      <w:r w:rsidR="00767DFC" w:rsidRPr="001B5193">
        <w:rPr>
          <w:i/>
          <w:iCs/>
        </w:rPr>
        <w:t xml:space="preserve"> Gf</w:t>
      </w:r>
      <w:r w:rsidR="00767DFC">
        <w:t xml:space="preserve"> and creativity on divergent thinking tasks </w:t>
      </w:r>
      <w:r w:rsidR="00767DFC" w:rsidRPr="00A1055C">
        <w:fldChar w:fldCharType="begin" w:fldLock="1"/>
      </w:r>
      <w:r w:rsidR="009565B9">
        <w:instrText>ADDIN CSL_CITATION {"citationItems":[{"id":"ITEM-1","itemData":{"DOI":"10.1348/096317907X173421","ISBN":"0963-1798","ISSN":"0007-1269","PMID":"17535464","abstract":"Although the Alternative Uses divergent thinking task has been widely used in psychometric and experimental studies of creativity, the cognitive processes underlying this task have not been examined in detail before the two studies are reported here. In Experiment 1, a verbal protocol analysis study of the Alternative Uses task was carried out with a Think aloud group ðN ¼ 40Þ and a Silent control group ðN ¼ 64Þ: The groups did not differ in fluency or novelty of idea production indicating no verbal overshadowing. Analysis of protocols from the Think aloud group suggested that initial responses were based on a strategy of Retrieval from long-term memory of pre-known uses. Later responses tended to be based on a small number of other strategies: property-use generation, imagined Disassembly of the target object into components and scanning of Broad Use categories for possible uses of the target item. Novelty of uses was particularly associated with the Disassembly strategy. Experiment 2 ðN ¼ 103Þ addressed the role of executive processes in generating new and previously known uses by examining individual differences in category fluency, letter fluency and divergent task performance. After completing the task, participants were asked to indicate which of their responses were new for them. It was predicted and found in regression analyses that letter fluency (an executively loading task) was related to production of ‘new’ uses and category fluency was related to production of ‘old’ uses but not vice versa.","author":[{"dropping-particle":"","family":"Gilhooly","given":"K. J.","non-dropping-particle":"","parse-names":false,"suffix":""},{"dropping-particle":"","family":"Fioratou","given":"E.","non-dropping-particle":"","parse-names":false,"suffix":""},{"dropping-particle":"","family":"Anthony","given":"S. H.","non-dropping-particle":"","parse-names":false,"suffix":""},{"dropping-particle":"","family":"Wynn","given":"V.","non-dropping-particle":"","parse-names":false,"suffix":""}],"container-title":"British Journal of Psychology","id":"ITEM-1","issue":"4","issued":{"date-parts":[["2007"]]},"page":"611-625","title":"Divergent thinking: Strategies and executive involvement in generating novel uses for familiar objects","type":"article-journal","volume":"98"},"uris":["http://www.mendeley.com/documents/?uuid=473c45b0-399c-4151-bd1d-ff07e687989b"]},{"id":"ITEM-2","itemData":{"DOI":"10.1016/j.intell.2010.11.002","ISBN":"0160-2896","ISSN":"01602896","abstract":"Contemporary creativity research views intelligence and creativity as essentially unrelated abilities, and many studies have found only modest correlations between them. The present research, based on improved approaches to creativity assessment and latent variable modeling, proposes that fluid and executive cognition is in fact central to creative thought. In Study 1, the substantial effect of fluid intelligence (Gf) on creativity was mediated by executive switching, the number of times people switched idea categories during the divergent thinking tasks. In Study 2, half the sample was given an effective strategy for an unusual uses task. The strategy condition interacted with Gf: people high in Gf did better when given the strategy, consistent with their higher ability to maintain access to it and use it despite interference. Taken together, the findings suggest that divergent thinking is more convergent than modern creativity theories presume. ?? 2010 Elsevier Inc.","author":[{"dropping-particle":"","family":"Nusbaum","given":"Emily C.","non-dropping-particle":"","parse-names":false,"suffix":""},{"dropping-particle":"","family":"Silvia","given":"Paul J.","non-dropping-particle":"","parse-names":false,"suffix":""}],"container-title":"Intelligence","id":"ITEM-2","issue":"1","issued":{"date-parts":[["2011"]]},"page":"36-45","title":"Are intelligence and creativity really so different? Fluid intelligence, executive processes, and strategy use in divergent thinking","type":"article-journal","volume":"39"},"uris":["http://www.mendeley.com/documents/?uuid=4d19b243-b74d-4b66-8c28-39eab3c9d9c2"]},{"id":"ITEM-3","itemData":{"DOI":"10.1016/j.paid.2012.04.014","ISBN":"0191-8869 (Print)\\n0191-8869 (Linking)","ISSN":"01918869","PMID":"22945970","abstract":"There are different conceptions about how cognitive inhibition is related to creativity. Creativity has either been associated with effective inhibition, or with disinhibition, or with an adaptive engagement of inhibition. In this study, we examined the relationship of cognitive inhibition, assessed by means of the random motor generation task, with different measures of creativity. We also analyzed whether this relation is mediated by intelligence. We generally found a positive correlation of inhibition and creativity measures. Moreover, latent variable analyses indicate that inhibition may primarily promote the fluency of ideas, whereas intelligence specifically promotes the originality of ideas. These findings support the notion that creative thought involves executive processes and may help to better understand the differential role of inhibition and intelligence in creativity. ?? 2012 Elsevier Ltd.","author":[{"dropping-particle":"","family":"Benedek","given":"Mathias","non-dropping-particle":"","parse-names":false,"suffix":""},{"dropping-particle":"","family":"Franz","given":"Fabiola","non-dropping-particle":"","parse-names":false,"suffix":""},{"dropping-particle":"","family":"Heene","given":"Moritz","non-dropping-particle":"","parse-names":false,"suffix":""},{"dropping-particle":"","family":"Neubauer","given":"Aljoscha C.","non-dropping-particle":"","parse-names":false,"suffix":""}],"container-title":"Personality and Individual Differences","id":"ITEM-3","issue":"4","issued":{"date-parts":[["2012"]]},"page":"480-485","publisher":"Elsevier Ltd","title":"Differential effects of cognitive inhibition and intelligence on creativity","type":"article-journal","volume":"53"},"uris":["http://www.mendeley.com/documents/?uuid=25e1cbd1-d80b-4437-83ae-6c12a8611e9e"]}],"mendeley":{"formattedCitation":"(Benedek, Franz, et al., 2012; Gilhooly et al., 2007; Nusbaum &amp; Silvia, 2011)","manualFormatting":"(Benedek, Franz, et al., 2012; Gilhooly et al., 2007; Nusbaum &amp; Silvia, 2011)","plainTextFormattedCitation":"(Benedek, Franz, et al., 2012; Gilhooly et al., 2007; Nusbaum &amp; Silvia, 2011)","previouslyFormattedCitation":"(Benedek, Franz, et al., 2012; Gilhooly et al., 2007; Nusbaum &amp; Silvia, 2011)"},"properties":{"noteIndex":0},"schema":"https://github.com/citation-style-language/schema/raw/master/csl-citation.json"}</w:instrText>
      </w:r>
      <w:r w:rsidR="00767DFC" w:rsidRPr="00A1055C">
        <w:fldChar w:fldCharType="separate"/>
      </w:r>
      <w:r w:rsidR="00402EA1" w:rsidRPr="00402EA1">
        <w:rPr>
          <w:noProof/>
        </w:rPr>
        <w:t>(Benedek, Franz, et al., 2012; Gilhooly et al., 2007; Nusbaum &amp; Silvia, 2011)</w:t>
      </w:r>
      <w:r w:rsidR="00767DFC" w:rsidRPr="00A1055C">
        <w:fldChar w:fldCharType="end"/>
      </w:r>
      <w:r w:rsidR="0027609F">
        <w:t xml:space="preserve">. </w:t>
      </w:r>
      <w:r w:rsidR="00767DFC">
        <w:t xml:space="preserve"> </w:t>
      </w:r>
    </w:p>
    <w:p w14:paraId="4EFDE8A6" w14:textId="3B925955" w:rsidR="0038397D" w:rsidRDefault="0038397D" w:rsidP="00CA39DB">
      <w:pPr>
        <w:tabs>
          <w:tab w:val="left" w:pos="220"/>
          <w:tab w:val="left" w:pos="720"/>
          <w:tab w:val="left" w:pos="1080"/>
          <w:tab w:val="left" w:pos="1440"/>
          <w:tab w:val="left" w:pos="1800"/>
          <w:tab w:val="left" w:pos="2160"/>
          <w:tab w:val="left" w:pos="2880"/>
          <w:tab w:val="left" w:pos="3600"/>
          <w:tab w:val="left" w:pos="4320"/>
        </w:tabs>
        <w:autoSpaceDE w:val="0"/>
        <w:autoSpaceDN w:val="0"/>
        <w:adjustRightInd w:val="0"/>
        <w:spacing w:line="480" w:lineRule="auto"/>
        <w:rPr>
          <w:b/>
          <w:bCs/>
        </w:rPr>
      </w:pPr>
      <w:r>
        <w:rPr>
          <w:b/>
          <w:bCs/>
        </w:rPr>
        <w:lastRenderedPageBreak/>
        <w:t xml:space="preserve">Relation of Creativity to the Interaction of </w:t>
      </w:r>
      <w:r w:rsidRPr="005F4416">
        <w:rPr>
          <w:b/>
          <w:bCs/>
        </w:rPr>
        <w:t>Executive Functioning</w:t>
      </w:r>
      <w:r>
        <w:rPr>
          <w:b/>
          <w:bCs/>
        </w:rPr>
        <w:t xml:space="preserve"> and</w:t>
      </w:r>
      <w:r w:rsidRPr="005F4416">
        <w:rPr>
          <w:b/>
          <w:bCs/>
        </w:rPr>
        <w:t xml:space="preserve"> Intelligence</w:t>
      </w:r>
      <w:r>
        <w:rPr>
          <w:b/>
          <w:bCs/>
        </w:rPr>
        <w:t xml:space="preserve"> </w:t>
      </w:r>
    </w:p>
    <w:p w14:paraId="4CB62BFC" w14:textId="6361C269" w:rsidR="00A41562" w:rsidRDefault="0097483C" w:rsidP="00867441">
      <w:pPr>
        <w:spacing w:line="480" w:lineRule="auto"/>
        <w:ind w:firstLine="720"/>
      </w:pPr>
      <w:r>
        <w:t>S</w:t>
      </w:r>
      <w:r w:rsidR="00AC7E4C">
        <w:t>everal</w:t>
      </w:r>
      <w:r w:rsidR="0038397D">
        <w:t xml:space="preserve"> studies have examined how </w:t>
      </w:r>
      <w:r>
        <w:t>EF</w:t>
      </w:r>
      <w:r w:rsidR="0038397D">
        <w:t xml:space="preserve">, IQ, and creativity relate to one another </w:t>
      </w:r>
      <w:r w:rsidR="0038397D">
        <w:fldChar w:fldCharType="begin" w:fldLock="1"/>
      </w:r>
      <w:r w:rsidR="00FE2354">
        <w:instrText>ADDIN CSL_CITATION {"citationItems":[{"id":"ITEM-1","itemData":{"DOI":"10.1016/j.tsc.2018.07.006","ISSN":"18711871","abstract":"Recent studies have revealed that intelligence and executive functions (EFs) play an important role in creative thinking. However, most research has focused on adult populations, without providing enough clarity as regards the way this complex relationship is manifested in children. The present study broadens and deepens the scope of previous research concerning children, analyzing the relationship between creativity, intelligence and EF, and examining the bond between the three constructs through an Structural Equation Modeling (SEM) approach. A total of 209 8- to 13-year-olds of both sexes (boys n = 86, girls n = 123) were administered measures of creativity, crystallized (Gc) and fluid intelligence (Gf) and EFs (i.e., working memory, inhibition and shifting). Correlational analyses revealed associations between all cognitive variables under study. After controlling for the child's level of intelligence, only shifting and inhibition continued to make a significant contribution to creativity. Moreover, SEM results indicated that the effect of Gc on creativity was mediated by shifting. These findings suggest that EFs differently support creativity in children and that shifting is a more powerful predictor of creativity than fluid and crystallized intelligence.","author":[{"dropping-particle":"","family":"Krumm","given":"Gabriela","non-dropping-particle":"","parse-names":false,"suffix":""},{"dropping-particle":"","family":"Arán Filippetti","given":"Vanessa","non-dropping-particle":"","parse-names":false,"suffix":""},{"dropping-particle":"","family":"Gutierrez","given":"Marisel","non-dropping-particle":"","parse-names":false,"suffix":""}],"container-title":"Thinking Skills and Creativity","id":"ITEM-1","issued":{"date-parts":[["2018"]]},"page":"185-195","publisher":"Elsevier Ltd","title":"The contribution of executive functions to creativity in children: What is the role of crystallized and fluid intelligence?","type":"article-journal","volume":"29"},"uris":["http://www.mendeley.com/documents/?uuid=d1cf5e5a-89ba-494f-b74a-7b63112732f9"]},{"id":"ITEM-2","itemData":{"DOI":"10.1002/jocb.144","ISSN":"21626057","abstract":"The relationship between creativity and executive control has long been controversial. Some researchers view creative thinking as a defocused process with little executive control involvement, whereas others claim that executive control plays a vital role in creative thinking. In this study, we focused on one subcomponent of executive control, cognitive shifting, and examined its relationship with creativity by using latent variable analysis and structural equation modeling. We also analyzed whether this relation was mediated by intelligence. The results showed that: (a) cognitive shifting ability had a positive relationship with creativity, but only on the quantitative aspects (fluency and flexibility); (b) Intelligence had a positive relationship with both quantitative and qualitative aspects (originality) of creativity, and its effect on qualitative aspect was stronger than that on the quantitative aspect; (c) There was a mediating effect of intelligence on the relationship between creativity cognitive and shifting.","author":[{"dropping-particle":"","family":"Pan","given":"Xuan","non-dropping-particle":"","parse-names":false,"suffix":""},{"dropping-particle":"","family":"Yu","given":"Huihong","non-dropping-particle":"","parse-names":false,"suffix":""}],"container-title":"Journal of Creative Behavior","id":"ITEM-2","issue":"3","issued":{"date-parts":[["2018"]]},"page":"212-225","title":"Different Effects of Cognitive Shifting and Intelligence on Creativity","type":"article-journal","volume":"52"},"uris":["http://www.mendeley.com/documents/?uuid=6e844d39-a73b-43eb-95ec-24f9feca206c"]}],"mendeley":{"formattedCitation":"(Krumm et al., 2018; Pan &amp; Yu, 2018)","manualFormatting":"(Benedek et al., 2012; Benedek et al., 2014; Krumm et al., 2018; Pan &amp; Yu, 2018)","plainTextFormattedCitation":"(Krumm et al., 2018; Pan &amp; Yu, 2018)","previouslyFormattedCitation":"(Krumm et al., 2018; Pan &amp; Yu, 2018)"},"properties":{"noteIndex":0},"schema":"https://github.com/citation-style-language/schema/raw/master/csl-citation.json"}</w:instrText>
      </w:r>
      <w:r w:rsidR="0038397D">
        <w:fldChar w:fldCharType="separate"/>
      </w:r>
      <w:r w:rsidR="0038397D" w:rsidRPr="00602ECC">
        <w:rPr>
          <w:noProof/>
        </w:rPr>
        <w:t>(</w:t>
      </w:r>
      <w:r w:rsidR="0038397D">
        <w:rPr>
          <w:noProof/>
        </w:rPr>
        <w:fldChar w:fldCharType="begin" w:fldLock="1"/>
      </w:r>
      <w:r w:rsidR="00FE2354">
        <w:rPr>
          <w:noProof/>
        </w:rPr>
        <w:instrText>ADDIN CSL_CITATION {"citationItems":[{"id":"ITEM-1","itemData":{"DOI":"10.1016/j.paid.2012.04.014","ISBN":"0191-8869 (Print)\\n0191-8869 (Linking)","ISSN":"01918869","PMID":"22945970","abstract":"There are different conceptions about how cognitive inhibition is related to creativity. Creativity has either been associated with effective inhibition, or with disinhibition, or with an adaptive engagement of inhibition. In this study, we examined the relationship of cognitive inhibition, assessed by means of the random motor generation task, with different measures of creativity. We also analyzed whether this relation is mediated by intelligence. We generally found a positive correlation of inhibition and creativity measures. Moreover, latent variable analyses indicate that inhibition may primarily promote the fluency of ideas, whereas intelligence specifically promotes the originality of ideas. These findings support the notion that creative thought involves executive processes and may help to better understand the differential role of inhibition and intelligence in creativity. ?? 2012 Elsevier Ltd.","author":[{"dropping-particle":"","family":"Benedek","given":"Mathias","non-dropping-particle":"","parse-names":false,"suffix":""},{"dropping-particle":"","family":"Franz","given":"Fabiola","non-dropping-particle":"","parse-names":false,"suffix":""},{"dropping-particle":"","family":"Heene","given":"Moritz","non-dropping-particle":"","parse-names":false,"suffix":""},{"dropping-particle":"","family":"Neubauer","given":"Aljoscha C.","non-dropping-particle":"","parse-names":false,"suffix":""}],"container-title":"Personality and Individual Differences","id":"ITEM-1","issue":"4","issued":{"date-parts":[["2012"]]},"page":"480-485","publisher":"Elsevier Ltd","title":"Differential effects of cognitive inhibition and intelligence on creativity","type":"article-journal","volume":"53"},"uris":["http://www.mendeley.com/documents/?uuid=25e1cbd1-d80b-4437-83ae-6c12a8611e9e"]}],"mendeley":{"formattedCitation":"(Benedek, Franz, et al., 2012)","manualFormatting":"Benedek et al., 2012","plainTextFormattedCitation":"(Benedek, Franz, et al., 2012)","previouslyFormattedCitation":"(Benedek, Franz, et al., 2012)"},"properties":{"noteIndex":0},"schema":"https://github.com/citation-style-language/schema/raw/master/csl-citation.json"}</w:instrText>
      </w:r>
      <w:r w:rsidR="0038397D">
        <w:rPr>
          <w:noProof/>
        </w:rPr>
        <w:fldChar w:fldCharType="separate"/>
      </w:r>
      <w:r w:rsidR="0038397D" w:rsidRPr="00D925B2">
        <w:rPr>
          <w:noProof/>
        </w:rPr>
        <w:t>Benedek et al.</w:t>
      </w:r>
      <w:r w:rsidR="0038397D">
        <w:rPr>
          <w:noProof/>
        </w:rPr>
        <w:t xml:space="preserve">, </w:t>
      </w:r>
      <w:r w:rsidR="0038397D" w:rsidRPr="00D925B2">
        <w:rPr>
          <w:noProof/>
        </w:rPr>
        <w:t>2012</w:t>
      </w:r>
      <w:r w:rsidR="0038397D">
        <w:rPr>
          <w:noProof/>
        </w:rPr>
        <w:fldChar w:fldCharType="end"/>
      </w:r>
      <w:r w:rsidR="0038397D">
        <w:rPr>
          <w:noProof/>
        </w:rPr>
        <w:t xml:space="preserve">; </w:t>
      </w:r>
      <w:r w:rsidR="0038397D" w:rsidRPr="00214E35">
        <w:rPr>
          <w:noProof/>
        </w:rPr>
        <w:t>Benedek et al.</w:t>
      </w:r>
      <w:r w:rsidR="0038397D">
        <w:rPr>
          <w:noProof/>
        </w:rPr>
        <w:t xml:space="preserve">, </w:t>
      </w:r>
      <w:r w:rsidR="0038397D" w:rsidRPr="00214E35">
        <w:rPr>
          <w:noProof/>
        </w:rPr>
        <w:t>2014</w:t>
      </w:r>
      <w:r w:rsidR="0038397D">
        <w:rPr>
          <w:noProof/>
        </w:rPr>
        <w:t xml:space="preserve">; </w:t>
      </w:r>
      <w:r w:rsidR="0038397D" w:rsidRPr="00602ECC">
        <w:rPr>
          <w:noProof/>
        </w:rPr>
        <w:t>Krumm et al., 2018; Pan &amp; Yu, 2018)</w:t>
      </w:r>
      <w:r w:rsidR="0038397D">
        <w:fldChar w:fldCharType="end"/>
      </w:r>
      <w:r>
        <w:t xml:space="preserve">. However, these studies have primarily examined how IQ and </w:t>
      </w:r>
      <w:r w:rsidR="006A71D0">
        <w:t xml:space="preserve">different components of </w:t>
      </w:r>
      <w:r>
        <w:t>EF</w:t>
      </w:r>
      <w:r w:rsidR="006A71D0">
        <w:t xml:space="preserve">, such as shifting (e.g., </w:t>
      </w:r>
      <w:r w:rsidR="006A71D0" w:rsidRPr="00602ECC">
        <w:rPr>
          <w:noProof/>
        </w:rPr>
        <w:t>Pan &amp; Yu, 2018</w:t>
      </w:r>
      <w:r w:rsidR="006A71D0">
        <w:t xml:space="preserve">), </w:t>
      </w:r>
      <w:r>
        <w:t>simultaneously predict creativity or how IQ mediates the relationship between EF and creativity</w:t>
      </w:r>
      <w:r w:rsidR="00867441">
        <w:t xml:space="preserve">. </w:t>
      </w:r>
      <w:r>
        <w:t>F</w:t>
      </w:r>
      <w:r w:rsidR="0038397D">
        <w:t xml:space="preserve">ewer </w:t>
      </w:r>
      <w:r w:rsidR="00A41562">
        <w:t xml:space="preserve">studies </w:t>
      </w:r>
      <w:r w:rsidR="0038397D">
        <w:t xml:space="preserve">have examined how </w:t>
      </w:r>
      <w:r w:rsidR="00426F86">
        <w:t>IQ</w:t>
      </w:r>
      <w:r w:rsidR="0038397D">
        <w:t xml:space="preserve"> may </w:t>
      </w:r>
      <w:r w:rsidR="0038397D" w:rsidRPr="00BC039F">
        <w:rPr>
          <w:i/>
          <w:iCs/>
        </w:rPr>
        <w:t xml:space="preserve">interact </w:t>
      </w:r>
      <w:r w:rsidR="0038397D">
        <w:t xml:space="preserve">with </w:t>
      </w:r>
      <w:r w:rsidR="00426F86">
        <w:t>EF</w:t>
      </w:r>
      <w:r w:rsidR="0038397D">
        <w:t xml:space="preserve"> to influence creativity</w:t>
      </w:r>
      <w:r w:rsidR="00AC278E">
        <w:t xml:space="preserve"> (i.e., moderate the relationship)</w:t>
      </w:r>
      <w:r w:rsidR="0038397D">
        <w:t xml:space="preserve">. </w:t>
      </w:r>
      <w:r w:rsidR="00D17CB2">
        <w:t xml:space="preserve">The studies </w:t>
      </w:r>
      <w:r w:rsidR="00717EFB">
        <w:t xml:space="preserve">that </w:t>
      </w:r>
      <w:r w:rsidR="00D17CB2">
        <w:t xml:space="preserve">have </w:t>
      </w:r>
      <w:r w:rsidR="00717EFB">
        <w:t xml:space="preserve">examined how IQ moderates the relationship between EF and creativity have </w:t>
      </w:r>
      <w:r w:rsidR="00D17CB2">
        <w:t>reported</w:t>
      </w:r>
      <w:r w:rsidR="0038397D" w:rsidRPr="00155256">
        <w:t xml:space="preserve"> </w:t>
      </w:r>
      <w:r w:rsidR="0038397D">
        <w:t xml:space="preserve">that </w:t>
      </w:r>
      <w:r w:rsidR="00DE42E2">
        <w:t>diminished ability</w:t>
      </w:r>
      <w:r w:rsidR="0038397D">
        <w:t xml:space="preserve"> in one type of </w:t>
      </w:r>
      <w:r w:rsidR="0086068D">
        <w:rPr>
          <w:rFonts w:eastAsia="Times New Roman"/>
        </w:rPr>
        <w:t>EF</w:t>
      </w:r>
      <w:r w:rsidR="0038397D">
        <w:t xml:space="preserve">, latent inhibition </w:t>
      </w:r>
      <w:r w:rsidR="007A4A6E">
        <w:t>(i.e.,</w:t>
      </w:r>
      <w:r w:rsidR="00735261" w:rsidRPr="00155256">
        <w:t xml:space="preserve"> </w:t>
      </w:r>
      <w:r w:rsidR="007A4A6E">
        <w:t xml:space="preserve">the </w:t>
      </w:r>
      <w:r w:rsidR="0038397D" w:rsidRPr="00155256">
        <w:t>ability to ignore irrelevant information in the environment</w:t>
      </w:r>
      <w:r w:rsidR="007A4A6E">
        <w:t>)</w:t>
      </w:r>
      <w:r w:rsidR="00717EFB">
        <w:t>,</w:t>
      </w:r>
      <w:r w:rsidR="0038397D">
        <w:t xml:space="preserve"> relate</w:t>
      </w:r>
      <w:r w:rsidR="00D17CB2">
        <w:t>s</w:t>
      </w:r>
      <w:r w:rsidR="0038397D">
        <w:t xml:space="preserve"> to greater creativity for those with relatively higher IQ </w:t>
      </w:r>
      <w:r w:rsidR="0038397D">
        <w:fldChar w:fldCharType="begin" w:fldLock="1"/>
      </w:r>
      <w:r w:rsidR="00F21CAB">
        <w:instrText>ADDIN CSL_CITATION {"citationItems":[{"id":"ITEM-1","itemData":{"DOI":"10.1037/0022-3514.85.3.499","ISBN":"0022-3514","ISSN":"0022-3514","PMID":"14498785","abstract":"Reductions in latent inhibition (LI), the capacity to screen from conscious awareness stimuli previously experienced as irrelevant, have been generally associated with the tendency towards psychosis. However, \"failure\" to screen out previously irrelevant stimuli might also hypothetically contribute to original thinking, particularly in combination with high IQ. Meta-analysis of two studies, conducted on youthful high-IQ samples. demonstrated that high lifetime creative achievers had significantly lower LI scores than low creative achievers (r(effect size) = .31, p = .0003, one-tailed). Eminent creative achievers (participants under 21 years who reported unusually high scores in a single domain of creative achievement) were 7 times more likely to have low rather than high LI scores, chi2 (1, N = 25) = 10.69, phi = .47. p = .003.","author":[{"dropping-particle":"","family":"Carson","given":"Shelley H.","non-dropping-particle":"","parse-names":false,"suffix":""},{"dropping-particle":"","family":"Peterson","given":"Jordan B.","non-dropping-particle":"","parse-names":false,"suffix":""},{"dropping-particle":"","family":"Higgins","given":"Daniel M.","non-dropping-particle":"","parse-names":false,"suffix":""}],"container-title":"Journal of personality and social psychology","id":"ITEM-1","issue":"3","issued":{"date-parts":[["2003"]]},"page":"499-506","title":"Decreased latent inhibition is associated with increased creative achievement in high-functioning individuals.","type":"article-journal","volume":"85"},"uris":["http://www.mendeley.com/documents/?uuid=b942806c-5cc9-4ce5-a896-c0b024f9646d"]},{"id":"ITEM-2","itemData":{"DOI":"10.1037/a0022000","ISSN":"19313896","abstract":"Successful creative accomplishment is influenced by both individual and social factors. The aim of this study was to investigate the relationship between these factors in 111 Central-Eastern European volunteers recruited from the community. Individual factors evaluated in this study included IQ, latent inhibition (LI), and schizotypal personality traits. In addition to these measures, the size of the primary social network (relatives and friends who know and personally contact each other) and the broader network (persons to whom Christmas cards are sent) were evaluated. Result revealed that the personality trait unusual experiences significantly predicted real-life creative achievements. However, when LI was taken into consideration, this relationship did not retain significance. Further independent predictors of creativity were IQ and, most importantly, primary but not broader social network size. These results suggest that decreased LI, higher intellect and stronger social support independently facilitate real-life creative accomplishment. © 2011 American Psychological Association.","author":[{"dropping-particle":"","family":"Kéri","given":"Szabolcs","non-dropping-particle":"","parse-names":false,"suffix":""}],"container-title":"Psychology of Aesthetics, Creativity, and the Arts","id":"ITEM-2","issue":"3","issued":{"date-parts":[["2011"]]},"page":"215-221","title":"Solitary minds and social capital: Latent inhibition, general intellectual functions and social network size predict creative achievements","type":"article-journal","volume":"5"},"uris":["http://www.mendeley.com/documents/?uuid=8ef20d6e-f66a-4c7e-b63d-b8cc6c564419"]},{"id":"ITEM-3","itemData":{"DOI":"10.1002/per.572","ISSN":"08902070","abstract":"The current study set out to investigate the relationship between creativity, multi-dimensional schizotypy and personality more generally. This was achieved by analysing scores on a range of personality scales and measures of creativity, where it was found that the creativity measures were more closely related to asocial-schizotypy than positive-schizotypy. The study also sought to test Eysenck's prediction (1993, 1995) that, given the putative relationship between creativity and psychosis-proneness, high psychosis-prone scoring individuals and high creativity scoring individuals would demonstrate the same cognitive style of 'overinclusiveness' on latent inhibition. However, the results failed to demonstrate any evidence of a shared 'widening of the associative horizon' between high creativity and high psychosis-prone scorers. The findings are discussed in relation to multi-dimensional schizotypy. Copyright © 2006 John Wiley &amp; Sons, Ltd.","author":[{"dropping-particle":"","family":"Burch","given":"Giles St J.","non-dropping-particle":"","parse-names":false,"suffix":""},{"dropping-particle":"","family":"Hemsley","given":"David R.","non-dropping-particle":"","parse-names":false,"suffix":""},{"dropping-particle":"","family":"Pavelis","given":"Christos","non-dropping-particle":"","parse-names":false,"suffix":""},{"dropping-particle":"","family":"Corr","given":"Philip J.","non-dropping-particle":"","parse-names":false,"suffix":""}],"container-title":"European Journal of Personality","id":"ITEM-3","issue":"2","issued":{"date-parts":[["2006"]]},"page":"107-122","title":"Personality, creativity and latent inhibition","type":"article-journal","volume":"20"},"uris":["http://www.mendeley.com/documents/?uuid=26b8dc17-e788-4072-ba39-ccc4fb575a57"]}],"mendeley":{"formattedCitation":"(Burch et al., 2006; Carson et al., 2003; Kéri, 2011)","manualFormatting":"(Carson et al., 2003; Kéri, 2011; though see Burch et al., 2006)","plainTextFormattedCitation":"(Burch et al., 2006; Carson et al., 2003; Kéri, 2011)","previouslyFormattedCitation":"(Burch et al., 2006; Carson et al., 2003; Kéri, 2011)"},"properties":{"noteIndex":0},"schema":"https://github.com/citation-style-language/schema/raw/master/csl-citation.json"}</w:instrText>
      </w:r>
      <w:r w:rsidR="0038397D">
        <w:fldChar w:fldCharType="separate"/>
      </w:r>
      <w:r w:rsidR="0038397D" w:rsidRPr="00A654EB">
        <w:rPr>
          <w:noProof/>
        </w:rPr>
        <w:t>(Carson et al., 2003; Kéri, 2011</w:t>
      </w:r>
      <w:r w:rsidR="0038397D">
        <w:rPr>
          <w:noProof/>
        </w:rPr>
        <w:t xml:space="preserve">; though see </w:t>
      </w:r>
      <w:r w:rsidR="0038397D" w:rsidRPr="00A654EB">
        <w:rPr>
          <w:noProof/>
        </w:rPr>
        <w:t>Burch et al., 2006)</w:t>
      </w:r>
      <w:r w:rsidR="0038397D">
        <w:fldChar w:fldCharType="end"/>
      </w:r>
      <w:r w:rsidR="0038397D">
        <w:t xml:space="preserve">. </w:t>
      </w:r>
    </w:p>
    <w:p w14:paraId="3C058A08" w14:textId="53570969" w:rsidR="007646C6" w:rsidRDefault="008640EE" w:rsidP="007646C6">
      <w:pPr>
        <w:spacing w:line="480" w:lineRule="auto"/>
        <w:ind w:firstLine="720"/>
      </w:pPr>
      <w:r w:rsidRPr="008640EE">
        <w:t>Carson et al. (2003) found that college students who scored high (as opposed to low, using a median split) on self-reported creative achievement scored significantly lower on a latent inhibition task across two studies. Participants were exposed to random bursts of white noise while being asked to count the number of times they heard a nonsense syllable, after which they were asked to identify in as few trials as possible the auditory stimulus that preceded the appearance of disks on a video screen. Participants who took longer to identify that the burst of white noise preceded the disk than others who completed the first task without the bursts of white noise were suggested to have poorer latent inhibition. When participants from</w:t>
      </w:r>
      <w:r w:rsidR="00E02AF9">
        <w:t xml:space="preserve"> </w:t>
      </w:r>
      <w:r w:rsidR="006311F9">
        <w:t>both</w:t>
      </w:r>
      <w:r w:rsidRPr="008640EE">
        <w:t xml:space="preserve"> studies were categorized into four groups (based on low versus high latent inhibition and IQ), participants with high IQ and low latent inhibition scored higher on the Creative Achievement Questionnaire </w:t>
      </w:r>
      <w:r w:rsidRPr="008640EE">
        <w:fldChar w:fldCharType="begin" w:fldLock="1"/>
      </w:r>
      <w:r w:rsidRPr="008640EE">
        <w:instrText>ADDIN CSL_CITATION {"citationItems":[{"id":"ITEM-1","itemData":{"DOI":"10.1207/s15326934crj1701","author":[{"dropping-particle":"","family":"Carson","given":"Shelley H.","non-dropping-particle":"","parse-names":false,"suffix":""},{"dropping-particle":"","family":"Peterson","given":"Jordan B.","non-dropping-particle":"","parse-names":false,"suffix":""},{"dropping-particle":"","family":"Higgins","given":"Daniel M.","non-dropping-particle":"","parse-names":false,"suffix":""}],"container-title":"Creativity Research Journal","id":"ITEM-1","issue":"1","issued":{"date-parts":[["2005"]]},"page":"37-50","title":"Reliability, validity, and factor structure of the Creative Achievement Questionnaire","type":"article-journal","volume":"14"},"uris":["http://www.mendeley.com/documents/?uuid=f3b9c8a9-4f59-4d22-a6af-c0045b7e1462"]}],"mendeley":{"formattedCitation":"(Carson et al., 2005)","plainTextFormattedCitation":"(Carson et al., 2005)","previouslyFormattedCitation":"(Carson et al., 2005)"},"properties":{"noteIndex":0},"schema":"https://github.com/citation-style-language/schema/raw/master/csl-citation.json"}</w:instrText>
      </w:r>
      <w:r w:rsidRPr="008640EE">
        <w:fldChar w:fldCharType="separate"/>
      </w:r>
      <w:r w:rsidRPr="008640EE">
        <w:rPr>
          <w:noProof/>
        </w:rPr>
        <w:t>(Carson et al., 2005)</w:t>
      </w:r>
      <w:r w:rsidRPr="008640EE">
        <w:fldChar w:fldCharType="end"/>
      </w:r>
      <w:r w:rsidRPr="008640EE">
        <w:t xml:space="preserve"> than the other three groups (though the interaction was not significant). These results were later replicated by </w:t>
      </w:r>
      <w:r w:rsidRPr="008640EE">
        <w:fldChar w:fldCharType="begin" w:fldLock="1"/>
      </w:r>
      <w:r w:rsidR="00F21CAB">
        <w:instrText>ADDIN CSL_CITATION {"citationItems":[{"id":"ITEM-1","itemData":{"DOI":"10.1037/a0022000","ISSN":"19313896","abstract":"Successful creative accomplishment is influenced by both individual and social factors. The aim of this study was to investigate the relationship between these factors in 111 Central-Eastern European volunteers recruited from the community. Individual factors evaluated in this study included IQ, latent inhibition (LI), and schizotypal personality traits. In addition to these measures, the size of the primary social network (relatives and friends who know and personally contact each other) and the broader network (persons to whom Christmas cards are sent) were evaluated. Result revealed that the personality trait unusual experiences significantly predicted real-life creative achievements. However, when LI was taken into consideration, this relationship did not retain significance. Further independent predictors of creativity were IQ and, most importantly, primary but not broader social network size. These results suggest that decreased LI, higher intellect and stronger social support independently facilitate real-life creative accomplishment. © 2011 American Psychological Association.","author":[{"dropping-particle":"","family":"Kéri","given":"Szabolcs","non-dropping-particle":"","parse-names":false,"suffix":""}],"container-title":"Psychology of Aesthetics, Creativity, and the Arts","id":"ITEM-1","issue":"3","issued":{"date-parts":[["2011"]]},"page":"215-221","title":"Solitary minds and social capital: Latent inhibition, general intellectual functions and social network size predict creative achievements","type":"article-journal","volume":"5"},"uris":["http://www.mendeley.com/documents/?uuid=8ef20d6e-f66a-4c7e-b63d-b8cc6c564419"]}],"mendeley":{"formattedCitation":"(Kéri, 2011)","manualFormatting":"Kéri (2011)","plainTextFormattedCitation":"(Kéri, 2011)","previouslyFormattedCitation":"(Kéri, 2011)"},"properties":{"noteIndex":0},"schema":"https://github.com/citation-style-language/schema/raw/master/csl-citation.json"}</w:instrText>
      </w:r>
      <w:r w:rsidRPr="008640EE">
        <w:fldChar w:fldCharType="separate"/>
      </w:r>
      <w:r w:rsidRPr="008640EE">
        <w:rPr>
          <w:noProof/>
        </w:rPr>
        <w:t>Kéri (2011)</w:t>
      </w:r>
      <w:r w:rsidRPr="008640EE">
        <w:fldChar w:fldCharType="end"/>
      </w:r>
      <w:r w:rsidRPr="008640EE">
        <w:t xml:space="preserve">, using a visual search task to </w:t>
      </w:r>
      <w:r w:rsidRPr="008640EE">
        <w:lastRenderedPageBreak/>
        <w:t xml:space="preserve">assess latent inhibition and a community sample of adults with a more moderate mean IQ of 112 (as opposed to a mean IQ ≥ 125 in the Carson et al. studies). Carson et al. suggested that intelligence may allow individuals with </w:t>
      </w:r>
      <w:r w:rsidR="00FA3DA7">
        <w:t>diminished</w:t>
      </w:r>
      <w:r w:rsidRPr="008640EE">
        <w:t xml:space="preserve"> latent inhibition to be more creative because it allows them to work effectively with the unfiltered information. </w:t>
      </w:r>
      <w:r w:rsidR="007646C6">
        <w:t>T</w:t>
      </w:r>
      <w:r w:rsidR="007646C6" w:rsidRPr="008640EE">
        <w:t xml:space="preserve">his </w:t>
      </w:r>
      <w:r w:rsidR="007646C6">
        <w:t>research</w:t>
      </w:r>
      <w:r w:rsidR="007646C6" w:rsidRPr="008640EE">
        <w:t xml:space="preserve"> has been influential in </w:t>
      </w:r>
      <w:r w:rsidR="007646C6">
        <w:t>work</w:t>
      </w:r>
      <w:r w:rsidR="007646C6" w:rsidRPr="008640EE">
        <w:t xml:space="preserve"> relating </w:t>
      </w:r>
      <w:r w:rsidR="00B57015">
        <w:t xml:space="preserve">diminished </w:t>
      </w:r>
      <w:r w:rsidR="00682A95">
        <w:t>EF</w:t>
      </w:r>
      <w:r w:rsidR="007646C6" w:rsidRPr="008640EE">
        <w:t xml:space="preserve"> to creativity, </w:t>
      </w:r>
      <w:r w:rsidR="007646C6">
        <w:t xml:space="preserve">as well as to the development of the shared vulnerability model </w:t>
      </w:r>
      <w:r w:rsidR="007646C6">
        <w:fldChar w:fldCharType="begin" w:fldLock="1"/>
      </w:r>
      <w:r w:rsidR="007646C6">
        <w:instrText>ADDIN CSL_CITATION {"citationItems":[{"id":"ITEM-1","itemData":{"ISBN":"1497-0015 (Electronic)\\r0706-7437 (Linking)","ISSN":"07067437","PMID":"21443821","abstract":"Creativity is considered a positive personal trait. However, highly creative people have demonstrated elevated risk for certain forms of psychopathology, including mood disorders, schizophrenia spectrum disorders, and alcoholism. A model of shared vulnerability explains the relation between creativity and psychopathology. This model, supported by recent findings from neuroscience and molecular genetics, suggests that the biological determinants conferring risk for psychopathology interact with protective cognitive factors to enhance creative ideation. Elements of shared vulnerability include cognitive disinhibition (which allows more stimuli into conscious awareness), an attentional style driven by novelty salience, and neural hyperconnectivity that may increase associations among disparate stimuli. These vulnerabilities interact with superior meta-cognitive protective factors, such as high IQ, increased working memory capacity, and enhanced cognitive flexibility, to enlarge the range and depth of stimuli available in conscious awareness to be manipulated and combined to form novel and original ideas.","author":[{"dropping-particle":"","family":"Carson","given":"Shelley H.","non-dropping-particle":"","parse-names":false,"suffix":""}],"container-title":"Canadian Journal of Psychiatry","id":"ITEM-1","issue":"3","issued":{"date-parts":[["2011"]]},"page":"144-153","title":"Creativity and psychopathology: A shared vulnerability model","type":"article-journal","volume":"56"},"uris":["http://www.mendeley.com/documents/?uuid=db5e5f1c-5704-4afa-b03a-33b4e4476770"]}],"mendeley":{"formattedCitation":"(Carson, 2011)","manualFormatting":"(Carson, 2011, 2014)","plainTextFormattedCitation":"(Carson, 2011)","previouslyFormattedCitation":"(Carson, 2011)"},"properties":{"noteIndex":0},"schema":"https://github.com/citation-style-language/schema/raw/master/csl-citation.json"}</w:instrText>
      </w:r>
      <w:r w:rsidR="007646C6">
        <w:fldChar w:fldCharType="separate"/>
      </w:r>
      <w:r w:rsidR="007646C6" w:rsidRPr="00FE2354">
        <w:rPr>
          <w:noProof/>
        </w:rPr>
        <w:t>(Carson, 2011</w:t>
      </w:r>
      <w:r w:rsidR="007646C6">
        <w:rPr>
          <w:noProof/>
        </w:rPr>
        <w:t>, 2014</w:t>
      </w:r>
      <w:r w:rsidR="007646C6" w:rsidRPr="00FE2354">
        <w:rPr>
          <w:noProof/>
        </w:rPr>
        <w:t>)</w:t>
      </w:r>
      <w:r w:rsidR="007646C6">
        <w:fldChar w:fldCharType="end"/>
      </w:r>
      <w:r w:rsidR="007646C6">
        <w:t>, which</w:t>
      </w:r>
      <w:r w:rsidR="002C0ED2">
        <w:t xml:space="preserve"> would</w:t>
      </w:r>
      <w:r w:rsidR="007646C6">
        <w:t xml:space="preserve"> suggest that </w:t>
      </w:r>
      <w:r w:rsidR="00AF0DD5">
        <w:t>low</w:t>
      </w:r>
      <w:r w:rsidR="007646C6">
        <w:t xml:space="preserve"> EF and </w:t>
      </w:r>
      <w:r w:rsidR="00B57015">
        <w:t xml:space="preserve">high levels of </w:t>
      </w:r>
      <w:r w:rsidR="007646C6">
        <w:t>IQ result</w:t>
      </w:r>
      <w:r w:rsidR="002C0ED2">
        <w:t>s</w:t>
      </w:r>
      <w:r w:rsidR="007646C6">
        <w:t xml:space="preserve"> in greater creativity </w:t>
      </w:r>
      <w:r w:rsidR="007646C6">
        <w:fldChar w:fldCharType="begin" w:fldLock="1"/>
      </w:r>
      <w:r w:rsidR="007646C6">
        <w:instrText>ADDIN CSL_CITATION {"citationItems":[{"id":"ITEM-1","itemData":{"DOI":"10.1037/aca0000056","ISSN":"1931390X","abstract":"Creativity is mainly viewed by current theories as either a bottom-up or top-down cognitive process. However, a growing body of research indicates that both processes contribute to creative ability. Furthermore, in both accounts the structure of the mental lexicon plays a key component, either as directly related to creative ability (bottom-up) or as the basis upon which top-down processes operate (top-down). Thus, the examination of the mental lexicon structure as related to both types of processes can shed further light on the nature of creative ability. In this study, we use network science methodology to examine how fluid intelligence and creative achievement are related to the structure of the mental lexicon. A large sample of participants completed a semantic verbal fluency task and was divided into 4 groups, based on their performance on intelligence and creative achievement measures. A network science methodology was then used to extract and compare the lexical network structure of the semantic category between the 4 groups. The results of this analysis revealed that while fluid intelligence was more related to structural properties of the lexical network, creative achievement was more related to flexible properties of the lexical network. Furthermore, we found that the lexical network of the high-fluid-intelligence and high-creative-achievement group exhibited a combination of both effects. These findings provide insight into structural and functional properties of semantic networks, and they demonstrate the utility of network science in examining high-level cognitive phenomena, such as creativity and intelligence.","author":[{"dropping-particle":"","family":"Kenett","given":"Yoed N.","non-dropping-particle":"","parse-names":false,"suffix":""},{"dropping-particle":"","family":"Beaty","given":"Roger E.","non-dropping-particle":"","parse-names":false,"suffix":""},{"dropping-particle":"","family":"Silvia","given":"Paul J.","non-dropping-particle":"","parse-names":false,"suffix":""},{"dropping-particle":"","family":"Anaki","given":"David","non-dropping-particle":"","parse-names":false,"suffix":""},{"dropping-particle":"","family":"Faust","given":"Miriam","non-dropping-particle":"","parse-names":false,"suffix":""}],"container-title":"Psychology of Aesthetics, Creativity, and the Arts","id":"ITEM-1","issue":"4","issued":{"date-parts":[["2016"]]},"page":"377-388","title":"Structure and flexibility: Investigating the relation between the structure of the mental lexicon, fluid intelligence, and creative achievement","type":"article-journal","volume":"10"},"uris":["http://www.mendeley.com/documents/?uuid=ea28887a-33ed-49b8-92d3-762292f63387"]}],"mendeley":{"formattedCitation":"(Kenett et al., 2016)","manualFormatting":"(e.g., Kenett et al., 2016)","plainTextFormattedCitation":"(Kenett et al., 2016)","previouslyFormattedCitation":"(Kenett et al., 2016)"},"properties":{"noteIndex":0},"schema":"https://github.com/citation-style-language/schema/raw/master/csl-citation.json"}</w:instrText>
      </w:r>
      <w:r w:rsidR="007646C6">
        <w:fldChar w:fldCharType="separate"/>
      </w:r>
      <w:r w:rsidR="007646C6" w:rsidRPr="00464B6C">
        <w:rPr>
          <w:noProof/>
        </w:rPr>
        <w:t>(</w:t>
      </w:r>
      <w:r w:rsidR="007646C6">
        <w:rPr>
          <w:noProof/>
        </w:rPr>
        <w:t xml:space="preserve">e.g., </w:t>
      </w:r>
      <w:r w:rsidR="007646C6" w:rsidRPr="00464B6C">
        <w:rPr>
          <w:noProof/>
        </w:rPr>
        <w:t>Kenett et al., 2016)</w:t>
      </w:r>
      <w:r w:rsidR="007646C6">
        <w:fldChar w:fldCharType="end"/>
      </w:r>
      <w:r w:rsidR="007646C6">
        <w:t xml:space="preserve">. However, </w:t>
      </w:r>
      <w:r w:rsidR="007646C6" w:rsidRPr="008640EE">
        <w:t xml:space="preserve">several gaps in our understanding of how </w:t>
      </w:r>
      <w:r w:rsidR="007646C6" w:rsidRPr="008640EE">
        <w:rPr>
          <w:rFonts w:eastAsia="Times New Roman"/>
        </w:rPr>
        <w:t>EF</w:t>
      </w:r>
      <w:r w:rsidR="007646C6" w:rsidRPr="008640EE">
        <w:t xml:space="preserve"> interacts with IQ to influence creativity remain.</w:t>
      </w:r>
    </w:p>
    <w:p w14:paraId="14D5C17A" w14:textId="30800BA8" w:rsidR="004723CA" w:rsidRPr="001E1A0E" w:rsidRDefault="00224380" w:rsidP="00CA39DB">
      <w:pPr>
        <w:spacing w:line="480" w:lineRule="auto"/>
        <w:rPr>
          <w:b/>
          <w:bCs/>
        </w:rPr>
      </w:pPr>
      <w:r w:rsidRPr="009D4F25">
        <w:rPr>
          <w:b/>
          <w:bCs/>
        </w:rPr>
        <w:t>The Present Study</w:t>
      </w:r>
    </w:p>
    <w:p w14:paraId="3AAC6883" w14:textId="7EB29AC4" w:rsidR="004723CA" w:rsidRDefault="00BE4D1A" w:rsidP="00CA39DB">
      <w:pPr>
        <w:spacing w:line="480" w:lineRule="auto"/>
        <w:ind w:firstLine="720"/>
      </w:pPr>
      <w:r>
        <w:t xml:space="preserve">Studies of the </w:t>
      </w:r>
      <w:r w:rsidR="00C01812">
        <w:t>relation</w:t>
      </w:r>
      <w:r>
        <w:t xml:space="preserve"> between syndromes associated with </w:t>
      </w:r>
      <w:r w:rsidR="00EA339A">
        <w:t>impairments</w:t>
      </w:r>
      <w:r w:rsidR="001F230A">
        <w:t xml:space="preserve"> </w:t>
      </w:r>
      <w:r>
        <w:t xml:space="preserve">in </w:t>
      </w:r>
      <w:r w:rsidR="0086068D">
        <w:rPr>
          <w:rFonts w:eastAsia="Times New Roman"/>
        </w:rPr>
        <w:t>EF</w:t>
      </w:r>
      <w:r w:rsidR="0086068D">
        <w:t xml:space="preserve"> </w:t>
      </w:r>
      <w:r>
        <w:t>(e.g., ADHD)</w:t>
      </w:r>
      <w:r w:rsidRPr="006C525D">
        <w:t xml:space="preserve"> </w:t>
      </w:r>
      <w:r>
        <w:t xml:space="preserve">and creative cognition frequently discuss the potential </w:t>
      </w:r>
      <w:r w:rsidR="001D0B08">
        <w:t xml:space="preserve">moderating </w:t>
      </w:r>
      <w:r>
        <w:t xml:space="preserve">role of IQ. However, the few studies that have </w:t>
      </w:r>
      <w:r w:rsidR="00676C94">
        <w:t xml:space="preserve">directly </w:t>
      </w:r>
      <w:r>
        <w:t xml:space="preserve">examined </w:t>
      </w:r>
      <w:r w:rsidR="00C25B92" w:rsidRPr="00C25B92">
        <w:rPr>
          <w:color w:val="000000" w:themeColor="text1"/>
        </w:rPr>
        <w:t>how IQ may moderate the relationship between EF and creativity</w:t>
      </w:r>
      <w:r w:rsidR="00C25B92" w:rsidRPr="00C25B92">
        <w:t xml:space="preserve"> </w:t>
      </w:r>
      <w:r>
        <w:t xml:space="preserve">have </w:t>
      </w:r>
      <w:r w:rsidR="00B35A7F">
        <w:t xml:space="preserve">only </w:t>
      </w:r>
      <w:r>
        <w:t xml:space="preserve">assessed </w:t>
      </w:r>
      <w:r w:rsidR="0086068D">
        <w:rPr>
          <w:rFonts w:eastAsia="Times New Roman"/>
        </w:rPr>
        <w:t>EF</w:t>
      </w:r>
      <w:r w:rsidR="0086068D">
        <w:t xml:space="preserve"> </w:t>
      </w:r>
      <w:r>
        <w:t xml:space="preserve">ability using performance on </w:t>
      </w:r>
      <w:r w:rsidR="00670F6C">
        <w:t xml:space="preserve">specific </w:t>
      </w:r>
      <w:r>
        <w:t>task</w:t>
      </w:r>
      <w:r w:rsidR="00670F6C">
        <w:t xml:space="preserve">s </w:t>
      </w:r>
      <w:r>
        <w:t>(</w:t>
      </w:r>
      <w:r w:rsidR="00B96F86">
        <w:t>e.g.</w:t>
      </w:r>
      <w:r w:rsidR="00670F6C">
        <w:t>, latent inhibition; Carson et al., 20</w:t>
      </w:r>
      <w:r w:rsidR="00A138D2">
        <w:t>0</w:t>
      </w:r>
      <w:r w:rsidR="00670F6C">
        <w:t>3</w:t>
      </w:r>
      <w:r>
        <w:t>). These studies have advanced our understanding</w:t>
      </w:r>
      <w:r w:rsidR="00C75FD1">
        <w:t xml:space="preserve"> of </w:t>
      </w:r>
      <w:r w:rsidR="00CC0FCB">
        <w:t xml:space="preserve">some of the underlying </w:t>
      </w:r>
      <w:r w:rsidR="00C75FD1">
        <w:t>processes</w:t>
      </w:r>
      <w:r w:rsidR="00C01812">
        <w:t xml:space="preserve">, </w:t>
      </w:r>
      <w:r>
        <w:t xml:space="preserve">yet </w:t>
      </w:r>
      <w:r w:rsidR="001542EF">
        <w:t xml:space="preserve">they have </w:t>
      </w:r>
      <w:r>
        <w:t>not account</w:t>
      </w:r>
      <w:r w:rsidR="001542EF">
        <w:t>ed</w:t>
      </w:r>
      <w:r>
        <w:t xml:space="preserve"> for </w:t>
      </w:r>
      <w:r w:rsidR="00034877">
        <w:t xml:space="preserve">the </w:t>
      </w:r>
      <w:r w:rsidR="00FD646E">
        <w:t xml:space="preserve">confluence of symptoms and characteristics that indicate </w:t>
      </w:r>
      <w:r w:rsidR="006C21C7">
        <w:t xml:space="preserve">poor </w:t>
      </w:r>
      <w:r w:rsidR="00362418">
        <w:t>EF</w:t>
      </w:r>
      <w:r w:rsidR="00AE16C1">
        <w:t xml:space="preserve"> in daily life</w:t>
      </w:r>
      <w:r w:rsidR="00FD646E">
        <w:t xml:space="preserve">. </w:t>
      </w:r>
      <w:r>
        <w:t xml:space="preserve">Additionally, previous studies have used </w:t>
      </w:r>
      <w:r w:rsidR="007A13CC">
        <w:t>general IQ scores</w:t>
      </w:r>
      <w:r>
        <w:t xml:space="preserve">, leaving the role of the related yet distinct </w:t>
      </w:r>
      <w:r w:rsidR="007A13CC">
        <w:t>broad abilities</w:t>
      </w:r>
      <w:r>
        <w:t xml:space="preserve"> of </w:t>
      </w:r>
      <w:r w:rsidR="000B1CEE" w:rsidRPr="000B1CEE">
        <w:rPr>
          <w:i/>
          <w:iCs/>
        </w:rPr>
        <w:t>Gc</w:t>
      </w:r>
      <w:r w:rsidR="000B1CEE">
        <w:t xml:space="preserve"> and </w:t>
      </w:r>
      <w:r w:rsidR="000B1CEE" w:rsidRPr="000B1CEE">
        <w:rPr>
          <w:i/>
          <w:iCs/>
        </w:rPr>
        <w:t>Gf</w:t>
      </w:r>
      <w:r>
        <w:t xml:space="preserve"> in this relationship unclear. </w:t>
      </w:r>
      <w:r w:rsidR="00416703">
        <w:t xml:space="preserve">Most importantly, </w:t>
      </w:r>
      <w:r w:rsidR="00E15A7A">
        <w:t xml:space="preserve">although </w:t>
      </w:r>
      <w:r w:rsidR="00416703">
        <w:t>the</w:t>
      </w:r>
      <w:r w:rsidR="00444668">
        <w:t xml:space="preserve">se results are explained in terms of the mechanisms underlying </w:t>
      </w:r>
      <w:r w:rsidR="00416703">
        <w:t xml:space="preserve">creative cognition, </w:t>
      </w:r>
      <w:r w:rsidR="0056287D">
        <w:t xml:space="preserve">they are </w:t>
      </w:r>
      <w:r w:rsidR="00416703">
        <w:t xml:space="preserve">primarily </w:t>
      </w:r>
      <w:r w:rsidR="0056287D">
        <w:t xml:space="preserve">relevant </w:t>
      </w:r>
      <w:r w:rsidR="00F208DD">
        <w:t>for</w:t>
      </w:r>
      <w:r w:rsidR="00416703">
        <w:t xml:space="preserve"> creative achievement.</w:t>
      </w:r>
      <w:r w:rsidR="009E224B">
        <w:t xml:space="preserve"> </w:t>
      </w:r>
    </w:p>
    <w:p w14:paraId="10DE4F3C" w14:textId="00CCEEB0" w:rsidR="002A45C0" w:rsidRPr="00471B25" w:rsidRDefault="00BE4D1A" w:rsidP="00CA39DB">
      <w:pPr>
        <w:spacing w:line="480" w:lineRule="auto"/>
        <w:ind w:firstLine="720"/>
        <w:rPr>
          <w:color w:val="000000"/>
        </w:rPr>
      </w:pPr>
      <w:r>
        <w:t xml:space="preserve">The </w:t>
      </w:r>
      <w:r w:rsidR="000170E8">
        <w:t>purpose of the current study is</w:t>
      </w:r>
      <w:r>
        <w:t xml:space="preserve"> to address these gaps in our understanding of the relationship between </w:t>
      </w:r>
      <w:r w:rsidR="00224380" w:rsidRPr="00224380">
        <w:t>creativ</w:t>
      </w:r>
      <w:r>
        <w:t>e cognition,</w:t>
      </w:r>
      <w:r w:rsidR="00224380" w:rsidRPr="00224380">
        <w:t xml:space="preserve"> IQ, and the co-occurring dimensions of symptoms that result from </w:t>
      </w:r>
      <w:bookmarkStart w:id="0" w:name="_Hlk46219969"/>
      <w:r w:rsidR="00AF0DD5">
        <w:t>poor</w:t>
      </w:r>
      <w:r w:rsidR="004C142E">
        <w:t xml:space="preserve"> </w:t>
      </w:r>
      <w:r w:rsidR="005E51F2">
        <w:t>EF</w:t>
      </w:r>
      <w:bookmarkEnd w:id="0"/>
      <w:r>
        <w:t xml:space="preserve">. </w:t>
      </w:r>
      <w:r w:rsidR="0011343A">
        <w:t xml:space="preserve">Thus, we examine </w:t>
      </w:r>
      <w:r w:rsidR="0011343A" w:rsidRPr="00224380">
        <w:t xml:space="preserve">how </w:t>
      </w:r>
      <w:r w:rsidR="00770274">
        <w:t xml:space="preserve">daily </w:t>
      </w:r>
      <w:bookmarkStart w:id="1" w:name="_Hlk46220038"/>
      <w:r w:rsidR="0006301D" w:rsidRPr="0006301D">
        <w:t xml:space="preserve">EF </w:t>
      </w:r>
      <w:bookmarkEnd w:id="1"/>
      <w:r w:rsidR="0011343A" w:rsidRPr="00224380">
        <w:t xml:space="preserve">interact with </w:t>
      </w:r>
      <w:r w:rsidR="00FF4D58" w:rsidRPr="00FF4D58">
        <w:rPr>
          <w:i/>
          <w:iCs/>
        </w:rPr>
        <w:t>Gf</w:t>
      </w:r>
      <w:r w:rsidR="00FF4D58">
        <w:t xml:space="preserve"> </w:t>
      </w:r>
      <w:r w:rsidR="0011343A">
        <w:t xml:space="preserve">and </w:t>
      </w:r>
      <w:r w:rsidR="00FF4D58" w:rsidRPr="00FF4D58">
        <w:rPr>
          <w:i/>
          <w:iCs/>
        </w:rPr>
        <w:t>Gc</w:t>
      </w:r>
      <w:r w:rsidR="0011343A" w:rsidRPr="00FF4D58">
        <w:rPr>
          <w:i/>
          <w:iCs/>
        </w:rPr>
        <w:t xml:space="preserve"> </w:t>
      </w:r>
      <w:r w:rsidR="0011343A" w:rsidRPr="00224380">
        <w:t xml:space="preserve">to predict </w:t>
      </w:r>
      <w:r w:rsidR="0011343A">
        <w:t xml:space="preserve">verbal and figural </w:t>
      </w:r>
      <w:r w:rsidR="0011343A" w:rsidRPr="00224380">
        <w:t>divergent thinking</w:t>
      </w:r>
      <w:r w:rsidR="0011343A">
        <w:t xml:space="preserve">. </w:t>
      </w:r>
      <w:r w:rsidR="00D67EAB" w:rsidRPr="00D16803">
        <w:t xml:space="preserve">Given </w:t>
      </w:r>
      <w:r w:rsidR="00DC0FE2" w:rsidRPr="00D16803">
        <w:t xml:space="preserve">that previous studies assessing the behavioral concomitants </w:t>
      </w:r>
      <w:r w:rsidR="00DC0FE2" w:rsidRPr="00D16803">
        <w:lastRenderedPageBreak/>
        <w:t xml:space="preserve">of </w:t>
      </w:r>
      <w:r w:rsidR="00694342">
        <w:t xml:space="preserve">poor </w:t>
      </w:r>
      <w:r w:rsidR="00DD132E" w:rsidRPr="00D16803">
        <w:t xml:space="preserve">EF </w:t>
      </w:r>
      <w:r w:rsidR="00DC0FE2" w:rsidRPr="00D16803">
        <w:t xml:space="preserve">have found that </w:t>
      </w:r>
      <w:r w:rsidR="00694342">
        <w:t xml:space="preserve">they </w:t>
      </w:r>
      <w:r w:rsidR="00DC0FE2" w:rsidRPr="00D16803">
        <w:t xml:space="preserve">are positively related to creativity </w:t>
      </w:r>
      <w:r w:rsidR="00DC0FE2" w:rsidRPr="00D16803">
        <w:fldChar w:fldCharType="begin" w:fldLock="1"/>
      </w:r>
      <w:r w:rsidR="005D2EE5">
        <w:instrText>ADDIN CSL_CITATION {"citationItems":[{"id":"ITEM-1","itemData":{"DOI":"10.1002/jee.20310","ISSN":"10694730","abstract":"Background: Creativity is increasingly recognized as an important skill for success in the field of engineering, but most traditional, post-secondary engineering education programs do not reward creative efforts. Failing to recognize creativity or creative efforts can have particularly negative effects for those students with attention deficit hyperactivity disorder (ADHD), who may exhibit enhanced divergent thinking ability yet struggle in the traditional educational environment. Purpose/Hypothesis: This study was conducted to investigate how ADHD characteristics, academic aptitude, and one important component of creativity (divergent thinking) contribute to academic performance in engineering programs and how traditional markers of academic performance and ADHD characteristics predict divergent thinking. Design/Method: Undergraduate engineering students (n = 60) completed measures of ADHD symptoms and divergent thinking. Scholastic Aptitude Test (SAT) scores and grade point average (GPA) were collected from university records, and hypotheses were tested using a series of multivariate regression models. Results: Verbal SAT scores were the only positive predictor of overall GPA and engineering GPA. ADHD characteristics did not significantly predict overall GPA but negatively predicted engineering GPA. ADHD characteristics were the only positive predictor of divergent thinking ability. Conclusions: ADHD characteristics negatively predict academic performance (i.e., GPA) in engineering programs but are more predictive of divergent thinking ability than traditional markers of academic performance.","author":[{"dropping-particle":"","family":"Taylor","given":"Christa L.","non-dropping-particle":"","parse-names":false,"suffix":""},{"dropping-particle":"","family":"Zaghi","given":"Arash E.","non-dropping-particle":"","parse-names":false,"suffix":""},{"dropping-particle":"","family":"Kaufman","given":"James C.","non-dropping-particle":"","parse-names":false,"suffix":""},{"dropping-particle":"","family":"Reis","given":"Sally M.","non-dropping-particle":"","parse-names":false,"suffix":""},{"dropping-particle":"","family":"Renzulli","given":"Joseph S.","non-dropping-particle":"","parse-names":false,"suffix":""}],"container-title":"Journal of Engineering Education","id":"ITEM-1","issue":"2","issued":{"date-parts":[["2020"]]},"page":"213-229","title":"Divergent thinking and academic performance of students with attention deficit hyperactivity disorder characteristics in engineering","type":"article-journal","volume":"109"},"uris":["http://www.mendeley.com/documents/?uuid=5afc6b9f-5065-4e1e-aba4-eee5b1df4e02"]},{"id":"ITEM-2","itemData":{"DOI":"10.3389/fpsyg.2014.01029","ISSN":"1664-1078","author":[{"dropping-particle":"","family":"Zabelina","given":"Darya L.","non-dropping-particle":"","parse-names":false,"suffix":""},{"dropping-particle":"","family":"Condon","given":"David","non-dropping-particle":"","parse-names":false,"suffix":""},{"dropping-particle":"","family":"Beeman","given":"Mark","non-dropping-particle":"","parse-names":false,"suffix":""}],"container-title":"Frontiers in Psychology","id":"ITEM-2","issue":"September","issued":{"date-parts":[["2014"]]},"page":"1-11","title":"Do dimensional psychopathology measures relate to creative achievement or divergent thinking?","type":"article-journal","volume":"5"},"uris":["http://www.mendeley.com/documents/?uuid=059271c1-11d2-4822-a326-73ff58eb189e"]},{"id":"ITEM-3","itemData":{"DOI":"10.1016/j.paid.2017.03.050","ISSN":"01918869","abstract":"Attention-deficit/hyperactivity disorder (ADHD) is a neurodevelopmental disorder characterized by distractibility, hyperactivity, and impulsive behavior. Although ADHD generally associates with a range of cognitive impairments, evidence suggests that people with ADHD may be more creative than people without the disorder. However, the exact relationship between specific ADHD symptoms and different creative processes is unclear. In three studies, we investigated the relationship between subclinical symptoms of ADHD and flexible versus persistent creative processes. Although effect sizes were small, we found that ADHD symptoms in general were associated with enhanced self-reported creative behavior and more publically recognized creative achievements in daily life, in line with our hypotheses. Moreover, these symptoms were associated with enhanced divergent thinking and with a more original, but less practical, reconstruction of complex problems. Our results indicate that these relationships were mainly driven by hyperactive–impulsive rather than inattention symptoms of ADHD.","author":[{"dropping-particle":"","family":"Boot","given":"Nathalie","non-dropping-particle":"","parse-names":false,"suffix":""},{"dropping-particle":"","family":"Nevicka","given":"Barbara","non-dropping-particle":"","parse-names":false,"suffix":""},{"dropping-particle":"","family":"Baas","given":"Matthijs","non-dropping-particle":"","parse-names":false,"suffix":""}],"container-title":"Personality and Individual Differences","id":"ITEM-3","issued":{"date-parts":[["2017"]]},"page":"73-81","publisher":"Elsevier Ltd","title":"Subclinical symptoms of attention-deficit/hyperactivity disorder (ADHD) are associated with specific creative processes","type":"article-journal","volume":"114"},"uris":["http://www.mendeley.com/documents/?uuid=7f9c1c8e-9c16-4d76-92d6-07e36b342f6f"]}],"mendeley":{"formattedCitation":"(Boot et al., 2017; Taylor et al., 2020b; Zabelina et al., 2014)","plainTextFormattedCitation":"(Boot et al., 2017; Taylor et al., 2020b; Zabelina et al., 2014)","previouslyFormattedCitation":"(Boot et al., 2017; Taylor et al., 2020b; Zabelina et al., 2014)"},"properties":{"noteIndex":0},"schema":"https://github.com/citation-style-language/schema/raw/master/csl-citation.json"}</w:instrText>
      </w:r>
      <w:r w:rsidR="00DC0FE2" w:rsidRPr="00D16803">
        <w:fldChar w:fldCharType="separate"/>
      </w:r>
      <w:r w:rsidR="00B128D5" w:rsidRPr="00B128D5">
        <w:rPr>
          <w:noProof/>
        </w:rPr>
        <w:t>(Boot et al., 2017; Taylor et al., 2020b; Zabelina et al., 2014)</w:t>
      </w:r>
      <w:r w:rsidR="00DC0FE2" w:rsidRPr="00D16803">
        <w:fldChar w:fldCharType="end"/>
      </w:r>
      <w:r w:rsidR="00D67EAB" w:rsidRPr="00D16803">
        <w:t xml:space="preserve">, we expect </w:t>
      </w:r>
      <w:r w:rsidR="006313C0" w:rsidRPr="00D16803">
        <w:t>to find a</w:t>
      </w:r>
      <w:r w:rsidR="00397A13">
        <w:t xml:space="preserve"> positive association </w:t>
      </w:r>
      <w:r w:rsidR="006313C0" w:rsidRPr="00D16803">
        <w:t xml:space="preserve">between </w:t>
      </w:r>
      <w:r w:rsidR="00397A13">
        <w:t xml:space="preserve">low </w:t>
      </w:r>
      <w:r w:rsidR="00DD132E" w:rsidRPr="00D16803">
        <w:t xml:space="preserve">EF </w:t>
      </w:r>
      <w:r w:rsidR="006313C0" w:rsidRPr="00D16803">
        <w:t>and</w:t>
      </w:r>
      <w:r w:rsidR="00D67EAB" w:rsidRPr="00D16803">
        <w:t xml:space="preserve"> divergent thinking </w:t>
      </w:r>
      <w:r w:rsidR="0011343A" w:rsidRPr="00D16803">
        <w:t>(</w:t>
      </w:r>
      <w:r w:rsidR="0011343A" w:rsidRPr="00D16803">
        <w:rPr>
          <w:i/>
          <w:iCs/>
        </w:rPr>
        <w:t>Hypothesis 1</w:t>
      </w:r>
      <w:r w:rsidR="0011343A" w:rsidRPr="00D16803">
        <w:t>). However</w:t>
      </w:r>
      <w:r w:rsidR="00EE2B0E" w:rsidRPr="00D16803">
        <w:t>,</w:t>
      </w:r>
      <w:r w:rsidR="00556C91" w:rsidRPr="00D16803">
        <w:t xml:space="preserve"> the relationship between</w:t>
      </w:r>
      <w:r w:rsidR="00EE2B0E" w:rsidRPr="00D16803">
        <w:t xml:space="preserve"> </w:t>
      </w:r>
      <w:r w:rsidR="00556C91" w:rsidRPr="00D16803">
        <w:t xml:space="preserve">one indicator of </w:t>
      </w:r>
      <w:r w:rsidR="00FA274B" w:rsidRPr="00D16803">
        <w:t>EF</w:t>
      </w:r>
      <w:r w:rsidR="00556C91" w:rsidRPr="00D16803">
        <w:t xml:space="preserve"> </w:t>
      </w:r>
      <w:r w:rsidR="00D53B71" w:rsidRPr="00D16803">
        <w:t xml:space="preserve">(i.e., latent inhibition) </w:t>
      </w:r>
      <w:r w:rsidR="00556C91" w:rsidRPr="00D16803">
        <w:t xml:space="preserve">and divergent thinking has been shown to depend on IQ </w:t>
      </w:r>
      <w:r w:rsidR="00556C91" w:rsidRPr="00D16803">
        <w:fldChar w:fldCharType="begin" w:fldLock="1"/>
      </w:r>
      <w:r w:rsidR="00F21CAB">
        <w:instrText>ADDIN CSL_CITATION {"citationItems":[{"id":"ITEM-1","itemData":{"DOI":"10.1037/a0022000","ISSN":"19313896","abstract":"Successful creative accomplishment is influenced by both individual and social factors. The aim of this study was to investigate the relationship between these factors in 111 Central-Eastern European volunteers recruited from the community. Individual factors evaluated in this study included IQ, latent inhibition (LI), and schizotypal personality traits. In addition to these measures, the size of the primary social network (relatives and friends who know and personally contact each other) and the broader network (persons to whom Christmas cards are sent) were evaluated. Result revealed that the personality trait unusual experiences significantly predicted real-life creative achievements. However, when LI was taken into consideration, this relationship did not retain significance. Further independent predictors of creativity were IQ and, most importantly, primary but not broader social network size. These results suggest that decreased LI, higher intellect and stronger social support independently facilitate real-life creative accomplishment. © 2011 American Psychological Association.","author":[{"dropping-particle":"","family":"Kéri","given":"Szabolcs","non-dropping-particle":"","parse-names":false,"suffix":""}],"container-title":"Psychology of Aesthetics, Creativity, and the Arts","id":"ITEM-1","issue":"3","issued":{"date-parts":[["2011"]]},"page":"215-221","title":"Solitary minds and social capital: Latent inhibition, general intellectual functions and social network size predict creative achievements","type":"article-journal","volume":"5"},"uris":["http://www.mendeley.com/documents/?uuid=8ef20d6e-f66a-4c7e-b63d-b8cc6c564419"]},{"id":"ITEM-2","itemData":{"DOI":"10.1037/0022-3514.85.3.499","ISBN":"0022-3514","ISSN":"0022-3514","PMID":"14498785","abstract":"Reductions in latent inhibition (LI), the capacity to screen from conscious awareness stimuli previously experienced as irrelevant, have been generally associated with the tendency towards psychosis. However, \"failure\" to screen out previously irrelevant stimuli might also hypothetically contribute to original thinking, particularly in combination with high IQ. Meta-analysis of two studies, conducted on youthful high-IQ samples. demonstrated that high lifetime creative achievers had significantly lower LI scores than low creative achievers (r(effect size) = .31, p = .0003, one-tailed). Eminent creative achievers (participants under 21 years who reported unusually high scores in a single domain of creative achievement) were 7 times more likely to have low rather than high LI scores, chi2 (1, N = 25) = 10.69, phi = .47. p = .003.","author":[{"dropping-particle":"","family":"Carson","given":"Shelley H.","non-dropping-particle":"","parse-names":false,"suffix":""},{"dropping-particle":"","family":"Peterson","given":"Jordan B.","non-dropping-particle":"","parse-names":false,"suffix":""},{"dropping-particle":"","family":"Higgins","given":"Daniel M.","non-dropping-particle":"","parse-names":false,"suffix":""}],"container-title":"Journal of personality and social psychology","id":"ITEM-2","issue":"3","issued":{"date-parts":[["2003"]]},"page":"499-506","title":"Decreased latent inhibition is associated with increased creative achievement in high-functioning individuals.","type":"article-journal","volume":"85"},"uris":["http://www.mendeley.com/documents/?uuid=b942806c-5cc9-4ce5-a896-c0b024f9646d"]}],"mendeley":{"formattedCitation":"(Carson et al., 2003; Kéri, 2011)","plainTextFormattedCitation":"(Carson et al., 2003; Kéri, 2011)","previouslyFormattedCitation":"(Carson et al., 2003; Kéri, 2011)"},"properties":{"noteIndex":0},"schema":"https://github.com/citation-style-language/schema/raw/master/csl-citation.json"}</w:instrText>
      </w:r>
      <w:r w:rsidR="00556C91" w:rsidRPr="00D16803">
        <w:fldChar w:fldCharType="separate"/>
      </w:r>
      <w:r w:rsidR="00556C91" w:rsidRPr="00D16803">
        <w:rPr>
          <w:noProof/>
        </w:rPr>
        <w:t>(Carson et al., 2003; Kéri, 2011)</w:t>
      </w:r>
      <w:r w:rsidR="00556C91" w:rsidRPr="00D16803">
        <w:fldChar w:fldCharType="end"/>
      </w:r>
      <w:r w:rsidR="00556C91" w:rsidRPr="00D16803">
        <w:t xml:space="preserve"> and it has been suggested that this may be the case for </w:t>
      </w:r>
      <w:r w:rsidR="0086068D" w:rsidRPr="00D16803">
        <w:rPr>
          <w:rFonts w:eastAsia="Times New Roman"/>
        </w:rPr>
        <w:t>EF</w:t>
      </w:r>
      <w:r w:rsidR="0086068D" w:rsidRPr="00D16803">
        <w:t xml:space="preserve"> </w:t>
      </w:r>
      <w:r w:rsidR="00556C91" w:rsidRPr="00D16803">
        <w:t xml:space="preserve">in general </w:t>
      </w:r>
      <w:r w:rsidR="00A138D2" w:rsidRPr="00D16803">
        <w:fldChar w:fldCharType="begin" w:fldLock="1"/>
      </w:r>
      <w:r w:rsidR="00CD653C" w:rsidRPr="00D16803">
        <w:instrText>ADDIN CSL_CITATION {"citationItems":[{"id":"ITEM-1","itemData":{"DOI":"10.1016/j.paid.2017.03.050","ISSN":"01918869","abstract":"Attention-deficit/hyperactivity disorder (ADHD) is a neurodevelopmental disorder characterized by distractibility, hyperactivity, and impulsive behavior. Although ADHD generally associates with a range of cognitive impairments, evidence suggests that people with ADHD may be more creative than people without the disorder. However, the exact relationship between specific ADHD symptoms and different creative processes is unclear. In three studies, we investigated the relationship between subclinical symptoms of ADHD and flexible versus persistent creative processes. Although effect sizes were small, we found that ADHD symptoms in general were associated with enhanced self-reported creative behavior and more publically recognized creative achievements in daily life, in line with our hypotheses. Moreover, these symptoms were associated with enhanced divergent thinking and with a more original, but less practical, reconstruction of complex problems. Our results indicate that these relationships were mainly driven by hyperactive–impulsive rather than inattention symptoms of ADHD.","author":[{"dropping-particle":"","family":"Boot","given":"Nathalie","non-dropping-particle":"","parse-names":false,"suffix":""},{"dropping-particle":"","family":"Nevicka","given":"Barbara","non-dropping-particle":"","parse-names":false,"suffix":""},{"dropping-particle":"","family":"Baas","given":"Matthijs","non-dropping-particle":"","parse-names":false,"suffix":""}],"container-title":"Personality and Individual Differences","id":"ITEM-1","issued":{"date-parts":[["2017"]]},"page":"73-81","publisher":"Elsevier Ltd","title":"Subclinical symptoms of attention-deficit/hyperactivity disorder (ADHD) are associated with specific creative processes","type":"article-journal","volume":"114"},"uris":["http://www.mendeley.com/documents/?uuid=7f9c1c8e-9c16-4d76-92d6-07e36b342f6f"]}],"mendeley":{"formattedCitation":"(Boot et al., 2017)","manualFormatting":"(e.g., Boot et al., 2017)","plainTextFormattedCitation":"(Boot et al., 2017)","previouslyFormattedCitation":"(Boot et al., 2017)"},"properties":{"noteIndex":0},"schema":"https://github.com/citation-style-language/schema/raw/master/csl-citation.json"}</w:instrText>
      </w:r>
      <w:r w:rsidR="00A138D2" w:rsidRPr="00D16803">
        <w:fldChar w:fldCharType="separate"/>
      </w:r>
      <w:r w:rsidR="00A138D2" w:rsidRPr="00D16803">
        <w:rPr>
          <w:noProof/>
        </w:rPr>
        <w:t>(e.g., Boot et al., 2017)</w:t>
      </w:r>
      <w:r w:rsidR="00A138D2" w:rsidRPr="00D16803">
        <w:fldChar w:fldCharType="end"/>
      </w:r>
      <w:r w:rsidR="00A138D2" w:rsidRPr="00D16803">
        <w:t>.</w:t>
      </w:r>
      <w:r w:rsidR="00D53B71" w:rsidRPr="00D16803">
        <w:t xml:space="preserve"> </w:t>
      </w:r>
      <w:r w:rsidR="0011343A" w:rsidRPr="00D16803">
        <w:t xml:space="preserve">Therefore, we expect that </w:t>
      </w:r>
      <w:r w:rsidR="00224380" w:rsidRPr="00D16803">
        <w:rPr>
          <w:color w:val="000000"/>
        </w:rPr>
        <w:t xml:space="preserve">IQ will moderate the relationship between </w:t>
      </w:r>
      <w:r w:rsidR="00EC64ED">
        <w:rPr>
          <w:color w:val="000000"/>
        </w:rPr>
        <w:t xml:space="preserve">low </w:t>
      </w:r>
      <w:r w:rsidR="00885961" w:rsidRPr="00D16803">
        <w:rPr>
          <w:color w:val="000000"/>
        </w:rPr>
        <w:t xml:space="preserve">EF </w:t>
      </w:r>
      <w:r w:rsidR="00224380" w:rsidRPr="00D16803">
        <w:rPr>
          <w:color w:val="000000"/>
        </w:rPr>
        <w:t>and divergent thinking, such that the relationship will be stronger for individuals with relatively higher IQ</w:t>
      </w:r>
      <w:r w:rsidR="0011343A" w:rsidRPr="00D16803">
        <w:rPr>
          <w:color w:val="000000"/>
        </w:rPr>
        <w:t xml:space="preserve"> (</w:t>
      </w:r>
      <w:r w:rsidR="0011343A" w:rsidRPr="00D16803">
        <w:rPr>
          <w:i/>
          <w:iCs/>
          <w:color w:val="000000"/>
        </w:rPr>
        <w:t>Hypothesis 2</w:t>
      </w:r>
      <w:r w:rsidR="0011343A" w:rsidRPr="00D16803">
        <w:rPr>
          <w:color w:val="000000"/>
        </w:rPr>
        <w:t>).</w:t>
      </w:r>
      <w:r w:rsidR="0011343A">
        <w:rPr>
          <w:color w:val="000000"/>
        </w:rPr>
        <w:t xml:space="preserve"> </w:t>
      </w:r>
    </w:p>
    <w:p w14:paraId="0B868F9B" w14:textId="77777777" w:rsidR="00DA52F7" w:rsidRDefault="00DA52F7" w:rsidP="00CA39DB">
      <w:pPr>
        <w:spacing w:line="480" w:lineRule="auto"/>
        <w:jc w:val="center"/>
        <w:rPr>
          <w:b/>
          <w:bCs/>
        </w:rPr>
      </w:pPr>
      <w:r w:rsidRPr="00512BE1">
        <w:rPr>
          <w:b/>
          <w:bCs/>
        </w:rPr>
        <w:t>Method</w:t>
      </w:r>
    </w:p>
    <w:p w14:paraId="64962E8C" w14:textId="4B8E21B8" w:rsidR="00DA52F7" w:rsidRPr="00F17CEB" w:rsidRDefault="00DA52F7" w:rsidP="00CA39DB">
      <w:pPr>
        <w:spacing w:line="480" w:lineRule="auto"/>
        <w:ind w:firstLine="720"/>
      </w:pPr>
      <w:r>
        <w:t>This study was approved by the Institutional Review Board of the participating university (</w:t>
      </w:r>
      <w:r w:rsidR="000754B5">
        <w:t>protocol</w:t>
      </w:r>
      <w:r>
        <w:t xml:space="preserve"> #</w:t>
      </w:r>
      <w:r w:rsidR="000754B5" w:rsidRPr="000754B5">
        <w:t>H17-196</w:t>
      </w:r>
      <w:r>
        <w:t>).</w:t>
      </w:r>
    </w:p>
    <w:p w14:paraId="7084A2D3" w14:textId="77777777" w:rsidR="00DA52F7" w:rsidRPr="00512BE1" w:rsidRDefault="00DA52F7" w:rsidP="00CA39DB">
      <w:pPr>
        <w:spacing w:line="480" w:lineRule="auto"/>
        <w:rPr>
          <w:b/>
          <w:bCs/>
        </w:rPr>
      </w:pPr>
      <w:r w:rsidRPr="00512BE1">
        <w:rPr>
          <w:b/>
          <w:bCs/>
        </w:rPr>
        <w:t>Participants</w:t>
      </w:r>
    </w:p>
    <w:p w14:paraId="3769CB36" w14:textId="1C8C637C" w:rsidR="00DA52F7" w:rsidRPr="00F17CEB" w:rsidRDefault="00DA52F7" w:rsidP="00CA39DB">
      <w:pPr>
        <w:spacing w:line="480" w:lineRule="auto"/>
      </w:pPr>
      <w:r w:rsidRPr="00512BE1">
        <w:rPr>
          <w:b/>
          <w:bCs/>
        </w:rPr>
        <w:tab/>
      </w:r>
      <w:r w:rsidRPr="00512BE1">
        <w:t>A total of 220 undergraduate students</w:t>
      </w:r>
      <w:r w:rsidR="00FD731C" w:rsidRPr="008F1B9F">
        <w:rPr>
          <w:rStyle w:val="FootnoteReference"/>
        </w:rPr>
        <w:footnoteReference w:id="4"/>
      </w:r>
      <w:r>
        <w:t xml:space="preserve"> were </w:t>
      </w:r>
      <w:r w:rsidRPr="00512BE1">
        <w:t xml:space="preserve">recruited from </w:t>
      </w:r>
      <w:r>
        <w:t xml:space="preserve">engineering </w:t>
      </w:r>
      <w:r w:rsidR="00DF1D5C">
        <w:t xml:space="preserve">programs </w:t>
      </w:r>
      <w:r>
        <w:t>at a public university in the Northeastern United States using flyers and emails sent to their student account</w:t>
      </w:r>
      <w:r w:rsidRPr="00512BE1">
        <w:t>.</w:t>
      </w:r>
      <w:r>
        <w:t xml:space="preserve"> Data for participants who withdrew from the </w:t>
      </w:r>
      <w:r w:rsidRPr="00935249">
        <w:t>study (</w:t>
      </w:r>
      <w:r w:rsidRPr="00935249">
        <w:rPr>
          <w:i/>
          <w:iCs/>
        </w:rPr>
        <w:t>N</w:t>
      </w:r>
      <w:r w:rsidRPr="00935249">
        <w:t xml:space="preserve"> = 20) or </w:t>
      </w:r>
      <w:r w:rsidR="00CF302D">
        <w:t>were not eligible for participation</w:t>
      </w:r>
      <w:r w:rsidR="00C36E3B" w:rsidRPr="008F1B9F">
        <w:rPr>
          <w:rStyle w:val="FootnoteReference"/>
        </w:rPr>
        <w:footnoteReference w:id="5"/>
      </w:r>
      <w:r w:rsidR="00CF302D">
        <w:t xml:space="preserve"> </w:t>
      </w:r>
      <w:r w:rsidRPr="00935249">
        <w:t>(</w:t>
      </w:r>
      <w:r w:rsidR="000E1842" w:rsidRPr="000E1842">
        <w:rPr>
          <w:i/>
          <w:iCs/>
        </w:rPr>
        <w:t>N</w:t>
      </w:r>
      <w:r w:rsidR="000E1842">
        <w:t xml:space="preserve"> = 1</w:t>
      </w:r>
      <w:r w:rsidRPr="00935249">
        <w:t>) were discarded. This resulted in a sample of 199 participants (56.3% men, 43.7% women), ranging in age from 18 to 33 years old (</w:t>
      </w:r>
      <w:r w:rsidRPr="00935249">
        <w:rPr>
          <w:i/>
          <w:iCs/>
        </w:rPr>
        <w:t>M</w:t>
      </w:r>
      <w:r w:rsidRPr="00935249">
        <w:t xml:space="preserve"> = 19.89, </w:t>
      </w:r>
      <w:r w:rsidRPr="00935249">
        <w:rPr>
          <w:i/>
          <w:iCs/>
        </w:rPr>
        <w:t>SD</w:t>
      </w:r>
      <w:r w:rsidRPr="00935249">
        <w:t xml:space="preserve"> = 1.86). Participants</w:t>
      </w:r>
      <w:r>
        <w:t xml:space="preserve"> were compensated with a $35 gift card (prorated at $8.75 per session) after completing or withdrawing from the study. </w:t>
      </w:r>
    </w:p>
    <w:p w14:paraId="1E8674A7" w14:textId="1E52350F" w:rsidR="00DA52F7" w:rsidRDefault="00DA52F7" w:rsidP="00CA39DB">
      <w:pPr>
        <w:spacing w:line="480" w:lineRule="auto"/>
        <w:rPr>
          <w:b/>
          <w:bCs/>
        </w:rPr>
      </w:pPr>
      <w:r w:rsidRPr="00512BE1">
        <w:rPr>
          <w:b/>
          <w:bCs/>
        </w:rPr>
        <w:lastRenderedPageBreak/>
        <w:t>Materials</w:t>
      </w:r>
    </w:p>
    <w:p w14:paraId="38F40878" w14:textId="77777777" w:rsidR="00301650" w:rsidRPr="009134DB" w:rsidRDefault="00301650" w:rsidP="00301650">
      <w:pPr>
        <w:spacing w:line="480" w:lineRule="auto"/>
        <w:rPr>
          <w:b/>
          <w:bCs/>
          <w:i/>
          <w:iCs/>
        </w:rPr>
      </w:pPr>
      <w:r w:rsidRPr="009134DB">
        <w:rPr>
          <w:b/>
          <w:bCs/>
          <w:i/>
          <w:iCs/>
        </w:rPr>
        <w:t>Barkley Deficits in Executive Functioning Scale</w:t>
      </w:r>
      <w:r>
        <w:rPr>
          <w:b/>
          <w:bCs/>
          <w:i/>
          <w:iCs/>
        </w:rPr>
        <w:t xml:space="preserve"> (BDEFS)</w:t>
      </w:r>
    </w:p>
    <w:p w14:paraId="04F5B2CC" w14:textId="75F247EB" w:rsidR="00301650" w:rsidRPr="002D2E7A" w:rsidRDefault="00301650" w:rsidP="00301650">
      <w:pPr>
        <w:pStyle w:val="NormalWeb"/>
        <w:tabs>
          <w:tab w:val="left" w:pos="3960"/>
        </w:tabs>
        <w:spacing w:before="0" w:beforeAutospacing="0" w:after="0" w:afterAutospacing="0" w:line="480" w:lineRule="auto"/>
        <w:ind w:firstLine="720"/>
        <w:rPr>
          <w:color w:val="000000" w:themeColor="text1"/>
        </w:rPr>
      </w:pPr>
      <w:r>
        <w:t xml:space="preserve">The </w:t>
      </w:r>
      <w:r>
        <w:rPr>
          <w:iCs/>
        </w:rPr>
        <w:t xml:space="preserve">BDEFS </w:t>
      </w:r>
      <w:r>
        <w:rPr>
          <w:iCs/>
        </w:rPr>
        <w:fldChar w:fldCharType="begin" w:fldLock="1"/>
      </w:r>
      <w:r>
        <w:rPr>
          <w:iCs/>
        </w:rPr>
        <w:instrText>ADDIN CSL_CITATION {"citationItems":[{"id":"ITEM-1","itemData":{"author":[{"dropping-particle":"","family":"Barkley","given":"Russell A.","non-dropping-particle":"","parse-names":false,"suffix":""}],"id":"ITEM-1","issued":{"date-parts":[["2011"]]},"publisher":"Guilford Press","title":"Barkley Deficits in Executive Functioning Scale (BDEFS)","type":"book"},"uris":["http://www.mendeley.com/documents/?uuid=2b8e5d3b-421c-4068-be27-f2db6f80fd9c"]}],"mendeley":{"formattedCitation":"(Barkley, 2011)","plainTextFormattedCitation":"(Barkley, 2011)","previouslyFormattedCitation":"(Barkley, 2011)"},"properties":{"noteIndex":0},"schema":"https://github.com/citation-style-language/schema/raw/master/csl-citation.json"}</w:instrText>
      </w:r>
      <w:r>
        <w:rPr>
          <w:iCs/>
        </w:rPr>
        <w:fldChar w:fldCharType="separate"/>
      </w:r>
      <w:r w:rsidRPr="00946491">
        <w:rPr>
          <w:iCs/>
          <w:noProof/>
        </w:rPr>
        <w:t>(Barkley, 2011)</w:t>
      </w:r>
      <w:r>
        <w:rPr>
          <w:iCs/>
        </w:rPr>
        <w:fldChar w:fldCharType="end"/>
      </w:r>
      <w:r w:rsidRPr="009134DB">
        <w:rPr>
          <w:iCs/>
        </w:rPr>
        <w:t xml:space="preserve"> </w:t>
      </w:r>
      <w:r>
        <w:rPr>
          <w:color w:val="0E101A"/>
        </w:rPr>
        <w:t xml:space="preserve">is an 89-item self-report survey of behaviors that represent five dimensions of executive functioning deficits (i.e., time management, </w:t>
      </w:r>
      <w:r w:rsidR="007609E1" w:rsidRPr="00A02813">
        <w:rPr>
          <w:color w:val="0E101A"/>
        </w:rPr>
        <w:t>self-motivation</w:t>
      </w:r>
      <w:r w:rsidR="007609E1">
        <w:rPr>
          <w:color w:val="0E101A"/>
        </w:rPr>
        <w:t xml:space="preserve">, </w:t>
      </w:r>
      <w:r w:rsidR="007609E1" w:rsidRPr="00A02813">
        <w:rPr>
          <w:color w:val="0E101A"/>
        </w:rPr>
        <w:t xml:space="preserve">self-restraint, </w:t>
      </w:r>
      <w:r>
        <w:rPr>
          <w:color w:val="0E101A"/>
        </w:rPr>
        <w:t>self-</w:t>
      </w:r>
      <w:r w:rsidRPr="00A02813">
        <w:rPr>
          <w:color w:val="0E101A"/>
        </w:rPr>
        <w:t xml:space="preserve">organization/problem-solving, and self-regulation of emotion). The items assess </w:t>
      </w:r>
      <w:r>
        <w:rPr>
          <w:color w:val="0E101A"/>
        </w:rPr>
        <w:t xml:space="preserve">observable everyday </w:t>
      </w:r>
      <w:r w:rsidRPr="00A02813">
        <w:rPr>
          <w:color w:val="0E101A"/>
        </w:rPr>
        <w:t>behaviors</w:t>
      </w:r>
      <w:r>
        <w:rPr>
          <w:color w:val="0E101A"/>
        </w:rPr>
        <w:t xml:space="preserve">, </w:t>
      </w:r>
      <w:r w:rsidRPr="00A02813">
        <w:rPr>
          <w:color w:val="0E101A"/>
        </w:rPr>
        <w:t xml:space="preserve">such as </w:t>
      </w:r>
      <w:r w:rsidRPr="00A02813">
        <w:rPr>
          <w:color w:val="000000" w:themeColor="text1"/>
          <w:shd w:val="clear" w:color="auto" w:fill="FFFFFF"/>
        </w:rPr>
        <w:t>“</w:t>
      </w:r>
      <w:r w:rsidRPr="00A02813">
        <w:rPr>
          <w:i/>
          <w:iCs/>
          <w:color w:val="000000" w:themeColor="text1"/>
          <w:shd w:val="clear" w:color="auto" w:fill="FFFFFF"/>
        </w:rPr>
        <w:t>have trouble doing things in their proper order or sequence</w:t>
      </w:r>
      <w:r w:rsidRPr="00A02813">
        <w:rPr>
          <w:color w:val="000000" w:themeColor="text1"/>
          <w:shd w:val="clear" w:color="auto" w:fill="FFFFFF"/>
        </w:rPr>
        <w:t>” and “</w:t>
      </w:r>
      <w:r w:rsidRPr="00A02813">
        <w:rPr>
          <w:i/>
          <w:iCs/>
          <w:color w:val="000000" w:themeColor="text1"/>
          <w:shd w:val="clear" w:color="auto" w:fill="FFFFFF"/>
        </w:rPr>
        <w:t>likely to do things without considering the consequences for doing them</w:t>
      </w:r>
      <w:r>
        <w:rPr>
          <w:color w:val="000000" w:themeColor="text1"/>
          <w:shd w:val="clear" w:color="auto" w:fill="FFFFFF"/>
        </w:rPr>
        <w:t>.”</w:t>
      </w:r>
      <w:r>
        <w:rPr>
          <w:color w:val="000000" w:themeColor="text1"/>
        </w:rPr>
        <w:t xml:space="preserve"> </w:t>
      </w:r>
      <w:r>
        <w:rPr>
          <w:color w:val="0E101A"/>
        </w:rPr>
        <w:t>Participants indicate, on a scale from 1 (never) to 4 (very often), how often they have experienced each within the previous six months. A total scale score, reflecting</w:t>
      </w:r>
      <w:r w:rsidRPr="00A02813">
        <w:rPr>
          <w:color w:val="0E101A"/>
        </w:rPr>
        <w:t xml:space="preserve"> </w:t>
      </w:r>
      <w:r w:rsidR="00B14699">
        <w:rPr>
          <w:color w:val="0E101A"/>
        </w:rPr>
        <w:t>poorer</w:t>
      </w:r>
      <w:r w:rsidR="00FA3DA7">
        <w:rPr>
          <w:color w:val="0E101A"/>
        </w:rPr>
        <w:t xml:space="preserve"> </w:t>
      </w:r>
      <w:r w:rsidRPr="00606A9B">
        <w:rPr>
          <w:color w:val="0E101A"/>
        </w:rPr>
        <w:t xml:space="preserve">overall </w:t>
      </w:r>
      <w:r w:rsidR="009F2589">
        <w:rPr>
          <w:color w:val="0E101A"/>
        </w:rPr>
        <w:t xml:space="preserve">daily </w:t>
      </w:r>
      <w:r w:rsidR="00901F5E">
        <w:rPr>
          <w:color w:val="0E101A"/>
        </w:rPr>
        <w:t>EF</w:t>
      </w:r>
      <w:r w:rsidR="00C30669">
        <w:rPr>
          <w:color w:val="0E101A"/>
        </w:rPr>
        <w:t xml:space="preserve">, </w:t>
      </w:r>
      <w:r>
        <w:rPr>
          <w:color w:val="0E101A"/>
        </w:rPr>
        <w:t xml:space="preserve">is obtained by summing the scores across all subscales. </w:t>
      </w:r>
      <w:r w:rsidR="00E5259D">
        <w:rPr>
          <w:color w:val="0E101A"/>
        </w:rPr>
        <w:t>The BDEFS exhibited strong internal consistency reliability (Cronbach’s α = .96) in the current study.</w:t>
      </w:r>
    </w:p>
    <w:p w14:paraId="60D8EF5C" w14:textId="0D3B6F0C" w:rsidR="00301650" w:rsidRDefault="00301650" w:rsidP="00301650">
      <w:pPr>
        <w:pStyle w:val="NormalWeb"/>
        <w:spacing w:before="0" w:beforeAutospacing="0" w:after="0" w:afterAutospacing="0" w:line="480" w:lineRule="auto"/>
        <w:ind w:firstLine="720"/>
        <w:rPr>
          <w:color w:val="0E101A"/>
        </w:rPr>
      </w:pPr>
      <w:r w:rsidRPr="00DF08C4">
        <w:rPr>
          <w:color w:val="0E101A"/>
        </w:rPr>
        <w:t xml:space="preserve">The </w:t>
      </w:r>
      <w:r>
        <w:rPr>
          <w:color w:val="0E101A"/>
        </w:rPr>
        <w:t>BDEFS</w:t>
      </w:r>
      <w:r w:rsidRPr="00DF08C4">
        <w:rPr>
          <w:color w:val="0E101A"/>
        </w:rPr>
        <w:t xml:space="preserve"> </w:t>
      </w:r>
      <w:r>
        <w:rPr>
          <w:color w:val="0E101A"/>
        </w:rPr>
        <w:t>was</w:t>
      </w:r>
      <w:r w:rsidRPr="00DF08C4">
        <w:rPr>
          <w:color w:val="0E101A"/>
        </w:rPr>
        <w:t xml:space="preserve"> </w:t>
      </w:r>
      <w:r w:rsidR="00F978E2">
        <w:rPr>
          <w:color w:val="0E101A"/>
        </w:rPr>
        <w:t xml:space="preserve">developed and </w:t>
      </w:r>
      <w:r w:rsidRPr="00DF08C4">
        <w:rPr>
          <w:color w:val="0E101A"/>
        </w:rPr>
        <w:t xml:space="preserve">validated </w:t>
      </w:r>
      <w:r w:rsidR="00F978E2">
        <w:rPr>
          <w:color w:val="0E101A"/>
        </w:rPr>
        <w:t>using</w:t>
      </w:r>
      <w:r w:rsidRPr="00DF08C4">
        <w:rPr>
          <w:color w:val="0E101A"/>
        </w:rPr>
        <w:t xml:space="preserve"> </w:t>
      </w:r>
      <w:r w:rsidRPr="00DF08C4">
        <w:rPr>
          <w:rFonts w:ascii="Calibri" w:hAnsi="Calibri" w:cs="Calibri"/>
          <w:color w:val="0E101A"/>
        </w:rPr>
        <w:t>﻿</w:t>
      </w:r>
      <w:r w:rsidRPr="00DF08C4">
        <w:rPr>
          <w:color w:val="0E101A"/>
        </w:rPr>
        <w:t xml:space="preserve">a nationally representative sample of adults </w:t>
      </w:r>
      <w:r>
        <w:rPr>
          <w:color w:val="0E101A"/>
        </w:rPr>
        <w:t xml:space="preserve">in the U.S. </w:t>
      </w:r>
      <w:r w:rsidRPr="00DF08C4">
        <w:rPr>
          <w:color w:val="0E101A"/>
        </w:rPr>
        <w:t>(</w:t>
      </w:r>
      <w:r>
        <w:rPr>
          <w:color w:val="0E101A"/>
        </w:rPr>
        <w:t>Barkley, 2011</w:t>
      </w:r>
      <w:r w:rsidRPr="00DF08C4">
        <w:rPr>
          <w:color w:val="0E101A"/>
        </w:rPr>
        <w:t>)</w:t>
      </w:r>
      <w:r>
        <w:rPr>
          <w:color w:val="0E101A"/>
        </w:rPr>
        <w:t xml:space="preserve">. Although the scale was originally developed to assess EF </w:t>
      </w:r>
      <w:r w:rsidR="00B14699">
        <w:rPr>
          <w:color w:val="0E101A"/>
        </w:rPr>
        <w:t>impairments</w:t>
      </w:r>
      <w:r>
        <w:rPr>
          <w:color w:val="0E101A"/>
        </w:rPr>
        <w:t xml:space="preserve"> associated with ADHD, </w:t>
      </w:r>
      <w:r w:rsidR="00B14699">
        <w:rPr>
          <w:color w:val="0E101A"/>
        </w:rPr>
        <w:t>poor</w:t>
      </w:r>
      <w:r>
        <w:rPr>
          <w:color w:val="0E101A"/>
        </w:rPr>
        <w:t xml:space="preserve"> EF ha</w:t>
      </w:r>
      <w:r w:rsidR="000210E3">
        <w:rPr>
          <w:color w:val="0E101A"/>
        </w:rPr>
        <w:t>s</w:t>
      </w:r>
      <w:r>
        <w:rPr>
          <w:color w:val="0E101A"/>
        </w:rPr>
        <w:t xml:space="preserve"> also been found to negatively impact those without clinically significant disorders </w:t>
      </w:r>
      <w:r>
        <w:rPr>
          <w:color w:val="0E101A"/>
        </w:rPr>
        <w:fldChar w:fldCharType="begin" w:fldLock="1"/>
      </w:r>
      <w:r w:rsidR="00B319D5">
        <w:rPr>
          <w:color w:val="0E101A"/>
        </w:rPr>
        <w:instrText>ADDIN CSL_CITATION {"citationItems":[{"id":"ITEM-1","itemData":{"DOI":"10.1176/ajp.2006.163.10.1730","ISSN":"0002953X","PMID":"17012683","abstract":"Objective: The association between deficits in executive functioning and functional outcomes was examined among adults with attention deficit hyperactivity disorder (ADHD). Method: Subjects were adults who did (N = 213) and did not (N = 145) meet DSM-IV criteria for ADHD. The authors defined having deficits in executive functioning as having at least two measures of executive functioning with scores 1.5 standard deviations below those of matched comparison subjects. Results: Significantly more adults with ADHD had deficits of executive functioning than comparison subjects. Deficits of executive functioning were associated with lower academic achievement, irrespective of ADHD status. Subjects with ADHD with deficits of executive functioning had a significantly lower socioeconomic status and a significant functional morbidity beyond the diagnosis of ADHD alone. Conclusions: Psychometrically defined deficits of executive functioning may help identify a subgroup of adults with ADHD at high risk for occupational and academic underachievement. More efforts are needed to identify cost-effective approaches to screen individuals with ADHD for deficits of executive functioning.","author":[{"dropping-particle":"","family":"Biederman","given":"Joseph","non-dropping-particle":"","parse-names":false,"suffix":""},{"dropping-particle":"","family":"Petty","given":"Carter","non-dropping-particle":"","parse-names":false,"suffix":""},{"dropping-particle":"","family":"Fried","given":"Ronna","non-dropping-particle":"","parse-names":false,"suffix":""},{"dropping-particle":"","family":"Fontanella","given":"Jessie","non-dropping-particle":"","parse-names":false,"suffix":""},{"dropping-particle":"","family":"Doyle","given":"Alysa E.","non-dropping-particle":"","parse-names":false,"suffix":""},{"dropping-particle":"","family":"Seidman","given":"Larry J.","non-dropping-particle":"","parse-names":false,"suffix":""},{"dropping-particle":"V.","family":"Faraone","given":"Stephen","non-dropping-particle":"","parse-names":false,"suffix":""}],"container-title":"American Journal of Psychiatry","id":"ITEM-1","issue":"10","issued":{"date-parts":[["2006"]]},"page":"1730-1738","title":"Impact of psychometrically defined deficits of executive functioning in adults with attention deficit hyperactivity disorder","type":"article-journal","volume":"163"},"uris":["http://www.mendeley.com/documents/?uuid=38cccdcf-aee4-449f-a076-576d87e0786b"]}],"mendeley":{"formattedCitation":"(Biederman et al., 2006)","manualFormatting":"(e.g., Biederman et al., 2006)","plainTextFormattedCitation":"(Biederman et al., 2006)","previouslyFormattedCitation":"(Biederman et al., 2006)"},"properties":{"noteIndex":0},"schema":"https://github.com/citation-style-language/schema/raw/master/csl-citation.json"}</w:instrText>
      </w:r>
      <w:r>
        <w:rPr>
          <w:color w:val="0E101A"/>
        </w:rPr>
        <w:fldChar w:fldCharType="separate"/>
      </w:r>
      <w:r w:rsidRPr="00646DB2">
        <w:rPr>
          <w:noProof/>
          <w:color w:val="0E101A"/>
        </w:rPr>
        <w:t>(</w:t>
      </w:r>
      <w:r>
        <w:rPr>
          <w:noProof/>
          <w:color w:val="0E101A"/>
        </w:rPr>
        <w:t xml:space="preserve">e.g., </w:t>
      </w:r>
      <w:r w:rsidRPr="00646DB2">
        <w:rPr>
          <w:noProof/>
          <w:color w:val="0E101A"/>
        </w:rPr>
        <w:t>Biederman et al., 2006)</w:t>
      </w:r>
      <w:r>
        <w:rPr>
          <w:color w:val="0E101A"/>
        </w:rPr>
        <w:fldChar w:fldCharType="end"/>
      </w:r>
      <w:r>
        <w:rPr>
          <w:color w:val="0E101A"/>
        </w:rPr>
        <w:t xml:space="preserve">. </w:t>
      </w:r>
      <w:r w:rsidRPr="003E7A33">
        <w:rPr>
          <w:rFonts w:ascii="Calibri" w:hAnsi="Calibri" w:cs="Calibri"/>
          <w:color w:val="0E101A"/>
        </w:rPr>
        <w:t>﻿</w:t>
      </w:r>
      <w:r>
        <w:rPr>
          <w:color w:val="0E101A"/>
        </w:rPr>
        <w:t xml:space="preserve">Recent studies have provided evidence </w:t>
      </w:r>
      <w:r w:rsidR="00300DD1">
        <w:rPr>
          <w:color w:val="0E101A"/>
        </w:rPr>
        <w:t>that the scale can be used to assess non</w:t>
      </w:r>
      <w:r w:rsidR="00EA127C">
        <w:rPr>
          <w:color w:val="0E101A"/>
        </w:rPr>
        <w:t>-</w:t>
      </w:r>
      <w:r w:rsidR="00300DD1">
        <w:rPr>
          <w:color w:val="0E101A"/>
        </w:rPr>
        <w:t xml:space="preserve">clinical samples, using a </w:t>
      </w:r>
      <w:r w:rsidRPr="00DF08C4">
        <w:rPr>
          <w:color w:val="0E101A"/>
        </w:rPr>
        <w:t xml:space="preserve">Spanish-speaking </w:t>
      </w:r>
      <w:r>
        <w:rPr>
          <w:color w:val="0E101A"/>
        </w:rPr>
        <w:t xml:space="preserve">community </w:t>
      </w:r>
      <w:r w:rsidRPr="00DF08C4">
        <w:rPr>
          <w:color w:val="0E101A"/>
        </w:rPr>
        <w:t xml:space="preserve">sample of college students and adults in </w:t>
      </w:r>
      <w:r>
        <w:rPr>
          <w:color w:val="0E101A"/>
        </w:rPr>
        <w:t xml:space="preserve">Puerto Rico </w:t>
      </w:r>
      <w:r>
        <w:rPr>
          <w:color w:val="0E101A"/>
        </w:rPr>
        <w:fldChar w:fldCharType="begin" w:fldLock="1"/>
      </w:r>
      <w:r>
        <w:rPr>
          <w:color w:val="0E101A"/>
        </w:rPr>
        <w:instrText>ADDIN CSL_CITATION {"citationItems":[{"id":"ITEM-1","itemData":{"DOI":"10.1037/pas0000171","ISSN":"1939134X","PMID":"26302104","abstract":"Performance-based measures have shown some limitation in the assessment of executive functioning (EF) and rating scales have been proposed as an alternative. Our aim was to conduct a comprehensive psychometric evaluation of the Barkley Deficits in Executive Functioning Scale (BDEFS), as administered in 452 Latino community adults (65.5% female). The BDEFS was back-translated into Spanish. We performed exploratory factor analysis (EFA) to assess the structure of the translated BDEFS and to compare it with the original five-factor structure based on the English-language version. Confirmatory factor analysis (CFA) was performed to test the original language structure of the instrument, and also a modified version with items that loaded equally in both versions. The Adult Self-Report Scale was used to screen for ADHD symptoms. We assessed invariance on the latent factor's mean by age and gender, and to estimate associations with ADHD symptom dimensions. The five-factor structure of the BDEFS was partially supported by EFA/CFA, in which 78 out of 89 items loaded similar to the original English-language structure. Factor scores were significantly associated with ADHD symptom dimensions. Model-based contrasts revealed that inattention was primarily associated with disorganization, time-management and motivational aspects of EF; hyperactivity was predominantly related to self-restraint and self-regulation factors. The BDEFS seemingly assesses similar dimensions of the EF construct in English and in the present Spanish-language versions. Factor scores were differentially associated with ADHD subtypes. Replication and confirmation of the Spanish-language BDEFS in a larger sample is advised.","author":[{"dropping-particle":"","family":"Vélez-Pastrana","given":"María C.","non-dropping-particle":"","parse-names":false,"suffix":""},{"dropping-particle":"","family":"González","given":"Rafael A.","non-dropping-particle":"","parse-names":false,"suffix":""},{"dropping-particle":"","family":"Cardona","given":"Javier Rodríguez","non-dropping-particle":"","parse-names":false,"suffix":""},{"dropping-particle":"","family":"Baerga","given":"Paloma Purcell","non-dropping-particle":"","parse-names":false,"suffix":""},{"dropping-particle":"","family":"Rodríguez","given":"Ángel Alicea","non-dropping-particle":"","parse-names":false,"suffix":""},{"dropping-particle":"","family":"Levin","given":"Frances R.","non-dropping-particle":"","parse-names":false,"suffix":""}],"container-title":"Psychological Assessment","id":"ITEM-1","issue":"5","issued":{"date-parts":[["2016"]]},"page":"483-498","title":"Psychometric properties of the barkley deficits in executive functioning scale: A spanish-language version in a community sample of puerto rican adults","type":"article-journal","volume":"28"},"uris":["http://www.mendeley.com/documents/?uuid=397db62e-69d5-40ff-b2f7-0afeccfa696f"]}],"mendeley":{"formattedCitation":"(Vélez-Pastrana et al., 2016)","plainTextFormattedCitation":"(Vélez-Pastrana et al., 2016)","previouslyFormattedCitation":"(Vélez-Pastrana et al., 2016)"},"properties":{"noteIndex":0},"schema":"https://github.com/citation-style-language/schema/raw/master/csl-citation.json"}</w:instrText>
      </w:r>
      <w:r>
        <w:rPr>
          <w:color w:val="0E101A"/>
        </w:rPr>
        <w:fldChar w:fldCharType="separate"/>
      </w:r>
      <w:r w:rsidRPr="00DF08C4">
        <w:rPr>
          <w:noProof/>
          <w:color w:val="0E101A"/>
        </w:rPr>
        <w:t>(Vélez-Pastrana et al., 2016)</w:t>
      </w:r>
      <w:r>
        <w:rPr>
          <w:color w:val="0E101A"/>
        </w:rPr>
        <w:fldChar w:fldCharType="end"/>
      </w:r>
      <w:r w:rsidRPr="00DF08C4">
        <w:rPr>
          <w:color w:val="0E101A"/>
        </w:rPr>
        <w:t xml:space="preserve"> and a large sample of college students across five universities in the U.S. </w:t>
      </w:r>
      <w:r w:rsidRPr="00DF08C4">
        <w:rPr>
          <w:color w:val="0E101A"/>
        </w:rPr>
        <w:fldChar w:fldCharType="begin" w:fldLock="1"/>
      </w:r>
      <w:r>
        <w:rPr>
          <w:color w:val="0E101A"/>
        </w:rPr>
        <w:instrText>ADDIN CSL_CITATION {"citationItems":[{"id":"ITEM-1","itemData":{"DOI":"10.1177/1073191119869823","ISSN":"15523489","abstract":"Despite the importance of daily life executive functioning (EF) for college students’ success, few measures exist that have been validated in college students specifically. This study examined the factor structure of the Barkley Deficits in Executive Functioning Scale (BDEFS) in college students. Participants were 1,311 students (ages 18-28 years, 65% female) from five universities in the United States. Additionally, the study examined invariance across sex, age, and attention-deficit/hyperactivity disorder symptoms. Exploratory structural equation modeling provided strong support for the BDEFS five-factor structure though some items had high cross-loadings on multiple factors. Findings generally supported invariance across sex and age; however, loadings, thresholds, and factor means differed based on attention-deficit/hyperactivity disorder symptoms. Stronger support for invariance across sex emerged for a reduced item version that eliminated cross-loading items. Overall, findings provide support for the validity and utility of the BDEFS in college students.","author":[{"dropping-particle":"","family":"Kamradt","given":"Jaclyn M.","non-dropping-particle":"","parse-names":false,"suffix":""},{"dropping-particle":"","family":"Nikolas","given":"Molly A.","non-dropping-particle":"","parse-names":false,"suffix":""},{"dropping-particle":"","family":"Burns","given":"G. Leonard","non-dropping-particle":"","parse-names":false,"suffix":""},{"dropping-particle":"","family":"Garner","given":"Annie A.","non-dropping-particle":"","parse-names":false,"suffix":""},{"dropping-particle":"","family":"Jarrett","given":"Matthew A.","non-dropping-particle":"","parse-names":false,"suffix":""},{"dropping-particle":"","family":"Luebbe","given":"Aaron M.","non-dropping-particle":"","parse-names":false,"suffix":""},{"dropping-particle":"","family":"Becker","given":"Stephen P.","non-dropping-particle":"","parse-names":false,"suffix":""}],"container-title":"Assessment","id":"ITEM-1","issued":{"date-parts":[["2019"]]},"title":"Barkley Deficits in Executive Functioning Scale (BDEFS): Validation in a large multisite college sample","type":"article-journal","volume":"Advance on"},"uris":["http://www.mendeley.com/documents/?uuid=05737866-cfd3-45af-ab08-4a8628861b9e"]}],"mendeley":{"formattedCitation":"(Kamradt et al., 2019)","plainTextFormattedCitation":"(Kamradt et al., 2019)","previouslyFormattedCitation":"(Kamradt et al., 2019)"},"properties":{"noteIndex":0},"schema":"https://github.com/citation-style-language/schema/raw/master/csl-citation.json"}</w:instrText>
      </w:r>
      <w:r w:rsidRPr="00DF08C4">
        <w:rPr>
          <w:color w:val="0E101A"/>
        </w:rPr>
        <w:fldChar w:fldCharType="separate"/>
      </w:r>
      <w:r w:rsidRPr="00DF08C4">
        <w:rPr>
          <w:noProof/>
          <w:color w:val="0E101A"/>
        </w:rPr>
        <w:t>(Kamradt et al., 2019)</w:t>
      </w:r>
      <w:r w:rsidRPr="00DF08C4">
        <w:rPr>
          <w:color w:val="0E101A"/>
        </w:rPr>
        <w:fldChar w:fldCharType="end"/>
      </w:r>
      <w:r w:rsidRPr="00DF08C4">
        <w:rPr>
          <w:color w:val="0E101A"/>
        </w:rPr>
        <w:t>.</w:t>
      </w:r>
      <w:r>
        <w:rPr>
          <w:color w:val="0E101A"/>
        </w:rPr>
        <w:t xml:space="preserve"> </w:t>
      </w:r>
    </w:p>
    <w:p w14:paraId="13CD621B" w14:textId="77777777" w:rsidR="00DA52F7" w:rsidRDefault="00DA52F7" w:rsidP="00CA39DB">
      <w:pPr>
        <w:spacing w:line="480" w:lineRule="auto"/>
        <w:rPr>
          <w:b/>
          <w:bCs/>
          <w:i/>
          <w:iCs/>
        </w:rPr>
      </w:pPr>
      <w:r w:rsidRPr="009134DB">
        <w:rPr>
          <w:b/>
          <w:bCs/>
          <w:i/>
          <w:iCs/>
        </w:rPr>
        <w:t>The Kaufman Brief Intelligence Test</w:t>
      </w:r>
      <w:r>
        <w:rPr>
          <w:b/>
          <w:bCs/>
          <w:i/>
          <w:iCs/>
        </w:rPr>
        <w:t>, Second Edition</w:t>
      </w:r>
      <w:r w:rsidRPr="009134DB">
        <w:rPr>
          <w:b/>
          <w:bCs/>
          <w:i/>
          <w:iCs/>
        </w:rPr>
        <w:t xml:space="preserve"> </w:t>
      </w:r>
      <w:r>
        <w:rPr>
          <w:b/>
          <w:bCs/>
          <w:i/>
          <w:iCs/>
        </w:rPr>
        <w:t>(KBIT-2)</w:t>
      </w:r>
    </w:p>
    <w:p w14:paraId="38EC4E24" w14:textId="4B28D566" w:rsidR="00DA52F7" w:rsidRPr="00F17CEB" w:rsidRDefault="00DA52F7" w:rsidP="00CA39DB">
      <w:pPr>
        <w:pStyle w:val="NormalWeb"/>
        <w:spacing w:before="0" w:beforeAutospacing="0" w:after="0" w:afterAutospacing="0" w:line="480" w:lineRule="auto"/>
        <w:rPr>
          <w:color w:val="0E101A"/>
        </w:rPr>
      </w:pPr>
      <w:r>
        <w:tab/>
        <w:t xml:space="preserve">The KBIT-2 (Kaufman &amp; Kaufman, 2004) is a relatively brief test of intelligence, consisting of three subtests (verbal knowledge, matrices, and riddles), </w:t>
      </w:r>
      <w:r w:rsidR="00911879">
        <w:t xml:space="preserve">which </w:t>
      </w:r>
      <w:r>
        <w:t xml:space="preserve">demonstrates strong associations with full-scale IQ tests. The verbal knowledge subtest contains 60-items that ask </w:t>
      </w:r>
      <w:r>
        <w:lastRenderedPageBreak/>
        <w:t>participants to indicate which of six pictures on an easel corresponds to each word read by the administrator. The matrices subtest contains 46</w:t>
      </w:r>
      <w:r w:rsidR="0073009E">
        <w:t xml:space="preserve"> </w:t>
      </w:r>
      <w:r>
        <w:t>items that ask participants to indicate either which of five pictures corresponds with a concept conveyed by a stimulus or which of six pictures completes a presented matrix. The riddles subtest contains 39</w:t>
      </w:r>
      <w:r w:rsidR="00E90E3E">
        <w:t xml:space="preserve"> </w:t>
      </w:r>
      <w:r>
        <w:t xml:space="preserve">items that ask participants to respond with the correct word to a question read by the administrator. The number of items completed by each participant on the subtests is determined by a start point determined by age and a stop rule determined by incorrect responding. </w:t>
      </w:r>
      <w:r w:rsidR="00C2732B">
        <w:rPr>
          <w:color w:val="0E101A"/>
        </w:rPr>
        <w:t xml:space="preserve">The verbal score </w:t>
      </w:r>
      <w:r w:rsidR="00A21078">
        <w:rPr>
          <w:color w:val="0E101A"/>
        </w:rPr>
        <w:t xml:space="preserve">is </w:t>
      </w:r>
      <w:r w:rsidR="00C2732B">
        <w:rPr>
          <w:color w:val="0E101A"/>
        </w:rPr>
        <w:t xml:space="preserve">comprised of </w:t>
      </w:r>
      <w:r w:rsidR="00A21078">
        <w:rPr>
          <w:color w:val="0E101A"/>
        </w:rPr>
        <w:t xml:space="preserve">the </w:t>
      </w:r>
      <w:r w:rsidR="00C2732B">
        <w:rPr>
          <w:color w:val="0E101A"/>
        </w:rPr>
        <w:t>scores for verbal knowledge and riddles subtests</w:t>
      </w:r>
      <w:r w:rsidR="00A21078">
        <w:rPr>
          <w:color w:val="0E101A"/>
        </w:rPr>
        <w:t xml:space="preserve"> and</w:t>
      </w:r>
      <w:r w:rsidR="00C2732B">
        <w:rPr>
          <w:color w:val="0E101A"/>
        </w:rPr>
        <w:t xml:space="preserve"> </w:t>
      </w:r>
      <w:r w:rsidR="00A21078">
        <w:rPr>
          <w:color w:val="0E101A"/>
        </w:rPr>
        <w:t xml:space="preserve">reflects </w:t>
      </w:r>
      <w:r w:rsidR="00C2732B">
        <w:rPr>
          <w:color w:val="0E101A"/>
        </w:rPr>
        <w:t>broad crystallized ability (</w:t>
      </w:r>
      <w:r w:rsidR="00C2732B">
        <w:rPr>
          <w:rStyle w:val="Emphasis"/>
          <w:color w:val="0E101A"/>
        </w:rPr>
        <w:t>Gc</w:t>
      </w:r>
      <w:r w:rsidR="00C2732B">
        <w:rPr>
          <w:color w:val="0E101A"/>
        </w:rPr>
        <w:t>)</w:t>
      </w:r>
      <w:r w:rsidR="00A21078">
        <w:rPr>
          <w:color w:val="0E101A"/>
        </w:rPr>
        <w:t>.</w:t>
      </w:r>
      <w:r w:rsidR="00C2732B">
        <w:rPr>
          <w:color w:val="0E101A"/>
        </w:rPr>
        <w:t xml:space="preserve"> </w:t>
      </w:r>
      <w:r w:rsidR="00A21078">
        <w:rPr>
          <w:color w:val="0E101A"/>
        </w:rPr>
        <w:t>The</w:t>
      </w:r>
      <w:r w:rsidR="00C2732B">
        <w:rPr>
          <w:color w:val="0E101A"/>
        </w:rPr>
        <w:t xml:space="preserve"> nonverbal score </w:t>
      </w:r>
      <w:r w:rsidR="00A21078">
        <w:rPr>
          <w:color w:val="0E101A"/>
        </w:rPr>
        <w:t xml:space="preserve">is </w:t>
      </w:r>
      <w:r w:rsidR="00C2732B">
        <w:rPr>
          <w:color w:val="0E101A"/>
        </w:rPr>
        <w:t>comprised of the matrices subtest</w:t>
      </w:r>
      <w:r w:rsidR="00A21078">
        <w:rPr>
          <w:color w:val="0E101A"/>
        </w:rPr>
        <w:t xml:space="preserve"> and reflects </w:t>
      </w:r>
      <w:r w:rsidR="00C2732B">
        <w:rPr>
          <w:color w:val="0E101A"/>
        </w:rPr>
        <w:t>the broad abilities of fluid reasoning (</w:t>
      </w:r>
      <w:r w:rsidR="00C2732B">
        <w:rPr>
          <w:rStyle w:val="Emphasis"/>
          <w:color w:val="0E101A"/>
        </w:rPr>
        <w:t>Gf</w:t>
      </w:r>
      <w:r w:rsidR="00C2732B">
        <w:rPr>
          <w:color w:val="0E101A"/>
        </w:rPr>
        <w:t>) and visual processing (</w:t>
      </w:r>
      <w:proofErr w:type="spellStart"/>
      <w:r w:rsidR="00C2732B">
        <w:rPr>
          <w:rStyle w:val="Emphasis"/>
          <w:color w:val="0E101A"/>
        </w:rPr>
        <w:t>Gv</w:t>
      </w:r>
      <w:proofErr w:type="spellEnd"/>
      <w:r w:rsidR="00C2732B">
        <w:rPr>
          <w:color w:val="0E101A"/>
        </w:rPr>
        <w:t>). Although an IQ composite indicating general intelligence may also be computed, the current study uses only the verbal and nonverbal IQ scores.</w:t>
      </w:r>
    </w:p>
    <w:p w14:paraId="5C7E8089" w14:textId="77777777" w:rsidR="00DA52F7" w:rsidRPr="008634B5" w:rsidRDefault="00DA52F7" w:rsidP="00CA39DB">
      <w:pPr>
        <w:spacing w:line="480" w:lineRule="auto"/>
        <w:rPr>
          <w:b/>
          <w:bCs/>
          <w:i/>
          <w:iCs/>
        </w:rPr>
      </w:pPr>
      <w:r w:rsidRPr="009134DB">
        <w:rPr>
          <w:b/>
          <w:bCs/>
          <w:i/>
          <w:iCs/>
        </w:rPr>
        <w:t>Torrance Tests of Creative Thinking</w:t>
      </w:r>
      <w:r>
        <w:rPr>
          <w:b/>
          <w:bCs/>
          <w:i/>
          <w:iCs/>
        </w:rPr>
        <w:t xml:space="preserve"> (TTCT)</w:t>
      </w:r>
    </w:p>
    <w:p w14:paraId="7C15F037" w14:textId="42859D08" w:rsidR="00DA52F7" w:rsidRDefault="00E905AF" w:rsidP="00CA39DB">
      <w:pPr>
        <w:spacing w:line="480" w:lineRule="auto"/>
        <w:ind w:firstLine="720"/>
      </w:pPr>
      <w:r w:rsidRPr="00E905AF">
        <w:t>Divergent thinking was assessed using Form A of the TTCT-Verbal and Form A of the TTCT-Figura</w:t>
      </w:r>
      <w:r>
        <w:t xml:space="preserve">l </w:t>
      </w:r>
      <w:r w:rsidR="00DA52F7">
        <w:t>(Torrance, 2008</w:t>
      </w:r>
      <w:r w:rsidR="00CE70F5">
        <w:t xml:space="preserve">). The tests </w:t>
      </w:r>
      <w:r w:rsidR="00C537D4">
        <w:t xml:space="preserve">were </w:t>
      </w:r>
      <w:r w:rsidR="00DA52F7">
        <w:t xml:space="preserve">administered in accordance with </w:t>
      </w:r>
      <w:r w:rsidR="00C537D4">
        <w:t>the</w:t>
      </w:r>
      <w:r w:rsidR="00DA52F7">
        <w:t xml:space="preserve"> </w:t>
      </w:r>
      <w:r w:rsidR="00804A25">
        <w:t xml:space="preserve">instruction </w:t>
      </w:r>
      <w:r w:rsidR="00DA52F7">
        <w:t xml:space="preserve">manual. The TTCT-Verbal </w:t>
      </w:r>
      <w:r w:rsidR="006950CD">
        <w:t xml:space="preserve">test </w:t>
      </w:r>
      <w:r w:rsidR="00DA52F7" w:rsidRPr="0006123C">
        <w:t xml:space="preserve">contains five separate </w:t>
      </w:r>
      <w:r w:rsidR="00DA52F7" w:rsidRPr="003937C0">
        <w:t>activities</w:t>
      </w:r>
      <w:r w:rsidR="00C537D4">
        <w:t>,</w:t>
      </w:r>
      <w:r w:rsidR="00DA52F7" w:rsidRPr="003937C0">
        <w:t xml:space="preserve"> ranging from </w:t>
      </w:r>
      <w:r w:rsidR="0066694F">
        <w:t>5</w:t>
      </w:r>
      <w:r w:rsidR="0066694F" w:rsidRPr="003937C0">
        <w:t xml:space="preserve"> </w:t>
      </w:r>
      <w:r w:rsidR="00DA52F7" w:rsidRPr="003937C0">
        <w:t xml:space="preserve">to </w:t>
      </w:r>
      <w:r w:rsidR="0066694F">
        <w:t>10</w:t>
      </w:r>
      <w:r w:rsidR="0066694F" w:rsidRPr="003937C0">
        <w:t xml:space="preserve"> </w:t>
      </w:r>
      <w:r w:rsidR="00DA52F7" w:rsidRPr="003937C0">
        <w:t>minutes</w:t>
      </w:r>
      <w:r w:rsidR="00C537D4">
        <w:t>,</w:t>
      </w:r>
      <w:r w:rsidR="00DA52F7" w:rsidRPr="003937C0">
        <w:t xml:space="preserve"> that</w:t>
      </w:r>
      <w:r w:rsidR="00DA52F7" w:rsidRPr="0006123C">
        <w:t xml:space="preserve"> require a written response (e.g., providing as many creative uses for a cardboard box as possible). Responses</w:t>
      </w:r>
      <w:r w:rsidR="00DA52F7">
        <w:t xml:space="preserve"> are scored for fluency (total number of responses), originality (infrequency of responses), and flexibility (variability in categories of responses). The TTCT-Figural </w:t>
      </w:r>
      <w:r w:rsidR="006950CD">
        <w:t xml:space="preserve">test </w:t>
      </w:r>
      <w:r w:rsidR="00DA52F7">
        <w:t xml:space="preserve">contains three separate </w:t>
      </w:r>
      <w:r w:rsidR="00DA52F7" w:rsidRPr="00E905AF">
        <w:t>drawing activities (e.g., providing as many creative pictures from a series of parallel lines as possible)</w:t>
      </w:r>
      <w:r w:rsidRPr="00E905AF">
        <w:t xml:space="preserve">, </w:t>
      </w:r>
      <w:r w:rsidRPr="00E905AF">
        <w:rPr>
          <w:color w:val="0E101A"/>
        </w:rPr>
        <w:t xml:space="preserve">each completed in 10 minutes. Responses are </w:t>
      </w:r>
      <w:r w:rsidR="00DA52F7" w:rsidRPr="00E905AF">
        <w:t>scored</w:t>
      </w:r>
      <w:r w:rsidR="00DA52F7">
        <w:t xml:space="preserve"> for fluency (total number of responses), originality (infrequency of responses), elaboration (detail of </w:t>
      </w:r>
      <w:r w:rsidR="00DA52F7" w:rsidRPr="00F3087D">
        <w:lastRenderedPageBreak/>
        <w:t xml:space="preserve">responses), resistance to premature closure (lack of constraint of responses), and titles (abstractness of the title provided for responses). </w:t>
      </w:r>
    </w:p>
    <w:p w14:paraId="6124116D" w14:textId="732F4D0C" w:rsidR="00A13E34" w:rsidRDefault="001B02F4" w:rsidP="00A13E34">
      <w:pPr>
        <w:spacing w:line="480" w:lineRule="auto"/>
        <w:ind w:firstLine="720"/>
        <w:rPr>
          <w:iCs/>
        </w:rPr>
      </w:pPr>
      <w:r w:rsidRPr="001B02F4">
        <w:rPr>
          <w:b/>
          <w:bCs/>
        </w:rPr>
        <w:t xml:space="preserve">Traditional </w:t>
      </w:r>
      <w:r>
        <w:rPr>
          <w:b/>
          <w:bCs/>
        </w:rPr>
        <w:t xml:space="preserve">DT </w:t>
      </w:r>
      <w:r w:rsidRPr="001B02F4">
        <w:rPr>
          <w:b/>
          <w:bCs/>
        </w:rPr>
        <w:t>Scoring.</w:t>
      </w:r>
      <w:r>
        <w:t xml:space="preserve"> </w:t>
      </w:r>
      <w:r w:rsidR="00DA52F7">
        <w:t>Scores obtained from</w:t>
      </w:r>
      <w:r w:rsidR="00DA52F7" w:rsidRPr="00F3087D">
        <w:t xml:space="preserve"> three </w:t>
      </w:r>
      <w:r w:rsidR="00DA52F7" w:rsidRPr="00F3087D">
        <w:rPr>
          <w:color w:val="000000" w:themeColor="text1"/>
        </w:rPr>
        <w:t>trained and certified raters at Scholastic Testing Services</w:t>
      </w:r>
      <w:r w:rsidR="00DA52F7">
        <w:rPr>
          <w:color w:val="000000" w:themeColor="text1"/>
        </w:rPr>
        <w:t xml:space="preserve"> (STS) demonstrated strong inter-rater reliability on all subtests (</w:t>
      </w:r>
      <w:r w:rsidR="00DA52F7">
        <w:rPr>
          <w:iCs/>
        </w:rPr>
        <w:t xml:space="preserve">Cronbach’s </w:t>
      </w:r>
      <w:r w:rsidR="00DA52F7" w:rsidRPr="00710322">
        <w:rPr>
          <w:iCs/>
        </w:rPr>
        <w:t xml:space="preserve">α </w:t>
      </w:r>
      <w:r w:rsidR="00DA52F7">
        <w:rPr>
          <w:iCs/>
        </w:rPr>
        <w:t>&gt; .98)</w:t>
      </w:r>
      <w:r w:rsidR="00D07DB6">
        <w:rPr>
          <w:iCs/>
        </w:rPr>
        <w:t>. Raters’ scores</w:t>
      </w:r>
      <w:r w:rsidR="00DA52F7">
        <w:rPr>
          <w:iCs/>
        </w:rPr>
        <w:t xml:space="preserve"> were averaged to create total dimension scores for each participant. Dimension scores on the TTCT-Verbal </w:t>
      </w:r>
      <w:r w:rsidR="00F738C5">
        <w:rPr>
          <w:iCs/>
        </w:rPr>
        <w:t xml:space="preserve">test </w:t>
      </w:r>
      <w:r w:rsidR="00DA52F7">
        <w:rPr>
          <w:iCs/>
        </w:rPr>
        <w:t xml:space="preserve">demonstrated strong internal consistency (Cronbach’s </w:t>
      </w:r>
      <w:r w:rsidR="00DA52F7" w:rsidRPr="00710322">
        <w:rPr>
          <w:iCs/>
        </w:rPr>
        <w:t xml:space="preserve">α </w:t>
      </w:r>
      <w:r w:rsidR="00DA52F7">
        <w:rPr>
          <w:iCs/>
        </w:rPr>
        <w:t xml:space="preserve">= .91) and </w:t>
      </w:r>
      <w:r w:rsidR="00C537D4">
        <w:rPr>
          <w:iCs/>
        </w:rPr>
        <w:t>were</w:t>
      </w:r>
      <w:r w:rsidR="00230C42">
        <w:rPr>
          <w:iCs/>
        </w:rPr>
        <w:t xml:space="preserve"> </w:t>
      </w:r>
      <w:r w:rsidR="00DA52F7">
        <w:rPr>
          <w:iCs/>
        </w:rPr>
        <w:t xml:space="preserve">strongly, positively </w:t>
      </w:r>
      <w:r w:rsidR="008C5455">
        <w:rPr>
          <w:iCs/>
        </w:rPr>
        <w:t>correlat</w:t>
      </w:r>
      <w:r w:rsidR="00C537D4">
        <w:rPr>
          <w:iCs/>
        </w:rPr>
        <w:t>ed</w:t>
      </w:r>
      <w:r w:rsidR="008C5455">
        <w:rPr>
          <w:iCs/>
        </w:rPr>
        <w:t xml:space="preserve"> </w:t>
      </w:r>
      <w:r w:rsidR="00DA52F7">
        <w:rPr>
          <w:iCs/>
        </w:rPr>
        <w:t>with one another (</w:t>
      </w:r>
      <w:r w:rsidR="00DA52F7" w:rsidRPr="00BD2325">
        <w:rPr>
          <w:i/>
        </w:rPr>
        <w:t xml:space="preserve">r </w:t>
      </w:r>
      <w:r w:rsidR="00DA52F7">
        <w:rPr>
          <w:iCs/>
        </w:rPr>
        <w:t xml:space="preserve">= .86 to .98). Dimension scores on the TTCT-Figural </w:t>
      </w:r>
      <w:r w:rsidR="00C537D4">
        <w:rPr>
          <w:iCs/>
        </w:rPr>
        <w:t xml:space="preserve">test </w:t>
      </w:r>
      <w:r w:rsidR="00DA52F7">
        <w:rPr>
          <w:iCs/>
        </w:rPr>
        <w:t xml:space="preserve">demonstrated acceptable internal consistency (Cronbach’s </w:t>
      </w:r>
      <w:r w:rsidR="00DA52F7" w:rsidRPr="00710322">
        <w:rPr>
          <w:iCs/>
        </w:rPr>
        <w:t xml:space="preserve">α </w:t>
      </w:r>
      <w:r w:rsidR="00DA52F7">
        <w:rPr>
          <w:iCs/>
        </w:rPr>
        <w:t>= .76) and were also significantly, positively correlated with one another (</w:t>
      </w:r>
      <w:r w:rsidR="000E69A0">
        <w:rPr>
          <w:iCs/>
        </w:rPr>
        <w:t xml:space="preserve">albeit </w:t>
      </w:r>
      <w:r w:rsidR="00DA52F7">
        <w:rPr>
          <w:iCs/>
        </w:rPr>
        <w:t xml:space="preserve">with </w:t>
      </w:r>
      <w:r w:rsidR="00814497">
        <w:rPr>
          <w:iCs/>
        </w:rPr>
        <w:t xml:space="preserve">several </w:t>
      </w:r>
      <w:r w:rsidR="00DA52F7">
        <w:rPr>
          <w:iCs/>
        </w:rPr>
        <w:t xml:space="preserve">weaker correlations; </w:t>
      </w:r>
      <w:bookmarkStart w:id="2" w:name="_Hlk46222648"/>
      <w:r w:rsidR="00DA52F7" w:rsidRPr="004D3FF7">
        <w:rPr>
          <w:i/>
        </w:rPr>
        <w:t>r</w:t>
      </w:r>
      <w:r w:rsidR="00DA52F7">
        <w:rPr>
          <w:iCs/>
        </w:rPr>
        <w:t xml:space="preserve"> =</w:t>
      </w:r>
      <w:bookmarkEnd w:id="2"/>
      <w:r w:rsidR="00DA52F7">
        <w:rPr>
          <w:iCs/>
        </w:rPr>
        <w:t xml:space="preserve"> .18 to .64). Total scores for the TTCT-Verbal and TTCT-Figural </w:t>
      </w:r>
      <w:r w:rsidR="005D33E2">
        <w:rPr>
          <w:iCs/>
        </w:rPr>
        <w:t xml:space="preserve">tests </w:t>
      </w:r>
      <w:r w:rsidR="00DA52F7">
        <w:rPr>
          <w:iCs/>
        </w:rPr>
        <w:t xml:space="preserve">were created by averaging the scores </w:t>
      </w:r>
      <w:r w:rsidR="00A13E34">
        <w:rPr>
          <w:iCs/>
        </w:rPr>
        <w:t xml:space="preserve">(after z-transformation based on the sample) </w:t>
      </w:r>
      <w:r w:rsidR="00DA52F7">
        <w:rPr>
          <w:iCs/>
        </w:rPr>
        <w:t xml:space="preserve">for each dimension </w:t>
      </w:r>
      <w:r w:rsidR="00D81287">
        <w:rPr>
          <w:iCs/>
        </w:rPr>
        <w:t>on the corresponding tasks</w:t>
      </w:r>
      <w:r w:rsidR="00D81287" w:rsidDel="005D33E2">
        <w:rPr>
          <w:iCs/>
        </w:rPr>
        <w:t xml:space="preserve"> </w:t>
      </w:r>
      <w:r w:rsidR="00DA52F7">
        <w:rPr>
          <w:iCs/>
        </w:rPr>
        <w:t>to account for differing rating scales.</w:t>
      </w:r>
    </w:p>
    <w:p w14:paraId="259395F3" w14:textId="798D223D" w:rsidR="009C141A" w:rsidRDefault="009C141A" w:rsidP="00A13E34">
      <w:pPr>
        <w:spacing w:line="480" w:lineRule="auto"/>
        <w:ind w:firstLine="720"/>
        <w:rPr>
          <w:iCs/>
        </w:rPr>
      </w:pPr>
      <w:r>
        <w:rPr>
          <w:iCs/>
        </w:rPr>
        <w:t>This method of weighing the separate assessments equally and combining them using standard scores is the method used to provide the average standard score by STS. However, their standard scores are based on grade or age-based norms (Torrance, 2018). Because our TTCT forms did not contain personally identifying information for our participants, the average standard scores provided by STS for our sample are imprecise.</w:t>
      </w:r>
    </w:p>
    <w:p w14:paraId="2225F38D" w14:textId="5DED492C" w:rsidR="006C7132" w:rsidRPr="001B02F4" w:rsidRDefault="006C7132" w:rsidP="001B02F4">
      <w:pPr>
        <w:spacing w:line="480" w:lineRule="auto"/>
        <w:ind w:firstLine="720"/>
        <w:rPr>
          <w:b/>
          <w:bCs/>
          <w:iCs/>
        </w:rPr>
      </w:pPr>
      <w:r w:rsidRPr="001B02F4">
        <w:rPr>
          <w:b/>
          <w:bCs/>
          <w:iCs/>
        </w:rPr>
        <w:t>Originality Ratio Scores</w:t>
      </w:r>
      <w:r w:rsidR="001B02F4">
        <w:rPr>
          <w:b/>
          <w:bCs/>
          <w:iCs/>
        </w:rPr>
        <w:t xml:space="preserve">. </w:t>
      </w:r>
      <w:r>
        <w:rPr>
          <w:iCs/>
        </w:rPr>
        <w:t>Originality ratio scores, in which the originality score was divided by the fluency score for the corresponding task, were also calculated from the raw TTCT dimension scores provided by STS. Originality scores on divergent thinking tasks mo</w:t>
      </w:r>
      <w:r w:rsidR="00A33588">
        <w:rPr>
          <w:iCs/>
        </w:rPr>
        <w:t>st</w:t>
      </w:r>
      <w:r>
        <w:rPr>
          <w:iCs/>
        </w:rPr>
        <w:t xml:space="preserve"> closely align with conceptual definitions of creativity </w:t>
      </w:r>
      <w:r>
        <w:rPr>
          <w:iCs/>
        </w:rPr>
        <w:fldChar w:fldCharType="begin" w:fldLock="1"/>
      </w:r>
      <w:r w:rsidR="00B128D5">
        <w:rPr>
          <w:iCs/>
        </w:rPr>
        <w:instrText>ADDIN CSL_CITATION {"citationItems":[{"id":"ITEM-1","itemData":{"DOI":"10.1080/10400419.2017.1360059","ISSN":"10400419","abstract":"The need to control for writing or typing speed when assessing divergent-thinking performance has been recognized since the early ‘90s. An even longer tradition in divergent-thinking research has the issue of scoring the responses for quality. This research addressed both issues within structural equation modeling. Three dimensions of originality—uncommonness, remoteness, and cleverness—were used to derive an overall quality score. Mixed evidence was found in Study 1 for the direct effect of typing speed on fluency. In addition, indirect effects of typing speed via cognitive complexity on overall quality of ideas were uncovered but marginal in both Study 1 and Study 2. This indirect effect was also found for cleverness in Study 2. Another indirect effects of typing speed via fluency was found for cleverness and uncommonness. These findings indicate that controlling for typing speed is important in online divergent-thinking assessment. The inter-relations of various quality scores pertaining to the dimensions of uncommonness, remoteness, and cleverness were promising in terms of convergent validity. Important problems with respect to these scores were identified and discussed to guide future attempts to measure quality in DT.","author":[{"dropping-particle":"","family":"Forthmann","given":"Boris","non-dropping-particle":"","parse-names":false,"suffix":""},{"dropping-particle":"","family":"Holling","given":"Heinz","non-dropping-particle":"","parse-names":false,"suffix":""},{"dropping-particle":"","family":"Çelik","given":"Pınar","non-dropping-particle":"","parse-names":false,"suffix":""},{"dropping-particle":"","family":"Storme","given":"Martin","non-dropping-particle":"","parse-names":false,"suffix":""},{"dropping-particle":"","family":"Lubart","given":"Todd","non-dropping-particle":"","parse-names":false,"suffix":""}],"container-title":"Creativity Research Journal","id":"ITEM-1","issue":"3","issued":{"date-parts":[["2017"]]},"page":"257-269","title":"Typing Speed as a Confounding Variable and the Measurement of Quality in Divergent Thinking","type":"article-journal","volume":"29"},"uris":["http://www.mendeley.com/documents/?uuid=10d8882b-07c9-4e02-95d6-6288f997a800"]}],"mendeley":{"formattedCitation":"(Forthmann et al., 2017)","manualFormatting":"(e.g., Forthmann et al., 2017)","plainTextFormattedCitation":"(Forthmann et al., 2017)","previouslyFormattedCitation":"(Forthmann et al., 2017)"},"properties":{"noteIndex":0},"schema":"https://github.com/citation-style-language/schema/raw/master/csl-citation.json"}</w:instrText>
      </w:r>
      <w:r>
        <w:rPr>
          <w:iCs/>
        </w:rPr>
        <w:fldChar w:fldCharType="separate"/>
      </w:r>
      <w:r w:rsidRPr="005B5160">
        <w:rPr>
          <w:iCs/>
          <w:noProof/>
        </w:rPr>
        <w:t>(</w:t>
      </w:r>
      <w:r w:rsidR="00734A2D">
        <w:rPr>
          <w:iCs/>
          <w:noProof/>
        </w:rPr>
        <w:t xml:space="preserve">e.g., </w:t>
      </w:r>
      <w:r w:rsidRPr="005B5160">
        <w:rPr>
          <w:iCs/>
          <w:noProof/>
        </w:rPr>
        <w:t>Forthmann et al., 2017)</w:t>
      </w:r>
      <w:r>
        <w:rPr>
          <w:iCs/>
        </w:rPr>
        <w:fldChar w:fldCharType="end"/>
      </w:r>
      <w:r>
        <w:rPr>
          <w:iCs/>
        </w:rPr>
        <w:t xml:space="preserve">. </w:t>
      </w:r>
      <w:r>
        <w:rPr>
          <w:color w:val="000000" w:themeColor="text1"/>
        </w:rPr>
        <w:t xml:space="preserve">However, traditional scoring methods do not account for the confounding effect of fluency on additive originality scores (i.e., the number of responses scored may artificially inflate to the originality score, </w:t>
      </w:r>
      <w:r>
        <w:rPr>
          <w:color w:val="000000" w:themeColor="text1"/>
        </w:rPr>
        <w:lastRenderedPageBreak/>
        <w:t xml:space="preserve">regardless of the actual originality of each response; e.g., </w:t>
      </w:r>
      <w:r>
        <w:rPr>
          <w:color w:val="000000" w:themeColor="text1"/>
        </w:rPr>
        <w:fldChar w:fldCharType="begin" w:fldLock="1"/>
      </w:r>
      <w:r w:rsidR="002A6B7C">
        <w:rPr>
          <w:color w:val="000000" w:themeColor="text1"/>
        </w:rPr>
        <w:instrText>ADDIN CSL_CITATION {"citationItems":[{"id":"ITEM-1","itemData":{"DOI":"10.1037/aca0000196","ISSN":"1931390X","abstract":"Divergent thinking tasks are the cornerstone of creative thinking assessment. Besides fluency, the number of generated ideas, several other scores have been used to measure different aspects of idea generation in divergent thinking tasks. However, between all such scores high correlations are quite common. These correlations, in particular high correlations of any score with fluency, were interpreted as evidence for unidimensionality of divergent thinking, or as evidence for equal odds. On the other hand, it has been argued that common scores do not properly adjust for fluency. Moreover, it has been assumed that high correlations are artifactual, that is, caused by same task method-bias. In this article, the confounding of additive scorings by fluency is quantitavely and theoretically analyzed. We show that the raw correlations between fluency and qualitiy alone cannot distinguish between different concurring theories about idea generation. We propose a formal definition of purely artifactual correlation that is oriented toward the generation process and allows to test for these conflicting theories. The performance of the test is carefully evaluated by a thorough simulation study and its application exemplified by a reevaluation of past results. We conclude with recommendations for the design and analysis of future studies.","author":[{"dropping-particle":"","family":"Forthmann","given":"Boris","non-dropping-particle":"","parse-names":false,"suffix":""},{"dropping-particle":"","family":"Szardenings","given":"Carsten","non-dropping-particle":"","parse-names":false,"suffix":""},{"dropping-particle":"","family":"Holling","given":"Heinz","non-dropping-particle":"","parse-names":false,"suffix":""}],"container-title":"Psychology of Aesthetics, Creativity, and the Arts","id":"ITEM-1","issue":"1","issued":{"date-parts":[["2020"]]},"page":"94-112","title":"Understanding the confounding effect of fluency in divergent thinking scores: Revisiting average scores to quantify artifactual correlation","type":"article-journal","volume":"14"},"uris":["http://www.mendeley.com/documents/?uuid=05ba3165-9056-49e1-a6dd-888aed299215"]},{"id":"ITEM-2","itemData":{"DOI":"10.1037/1931-3896.2.2.68","ISBN":"1931-3896\\r1931-390X","ISSN":"1931-3896","PMID":"25246403","abstract":"Divergent thinking is central to the study of individual differences in creativity, but the traditional scoring systems (assigning points for infrequent responses and summing the points) face well-known problems. After critically reviewing past scoring methods, this article describes a new approach to assessing divergent thinking and appraises its reliability and validity. In our new Top 2 scoring method, participants complete a divergent thinking task and then circle the two responses that they think are their most creative responses. Raters then evaluate the responses on a 5-point scale. Regarding reliability, a generalizability analysis showed that subjective ratings of unusual-uses tasks and instances tasks yield dependable scores with only 2 or 3 raters. Regarding validity, a latent-variable study (n = 226) predicted divergent thinking from the Big Five factors and their higher-order traits (Plasticity and Stability). Over half of the variance in divergent thinking could be explained by dimensions of personality. The article presents instructions for measuring divergent thinking with the new method.","author":[{"dropping-particle":"","family":"Silvia","given":"Paul J.","non-dropping-particle":"","parse-names":false,"suffix":""},{"dropping-particle":"","family":"Winterstein","given":"Beate P.","non-dropping-particle":"","parse-names":false,"suffix":""},{"dropping-particle":"","family":"Willse","given":"John T.","non-dropping-particle":"","parse-names":false,"suffix":""},{"dropping-particle":"","family":"Barona","given":"Christopher M.","non-dropping-particle":"","parse-names":false,"suffix":""},{"dropping-particle":"","family":"Cram","given":"Joshua T.","non-dropping-particle":"","parse-names":false,"suffix":""},{"dropping-particle":"","family":"Hess","given":"Karl I.","non-dropping-particle":"","parse-names":false,"suffix":""},{"dropping-particle":"","family":"Martinez","given":"Jenna L.","non-dropping-particle":"","parse-names":false,"suffix":""},{"dropping-particle":"","family":"Richard","given":"Crystal a.","non-dropping-particle":"","parse-names":false,"suffix":""}],"container-title":"Psychology of Aesthetics, Creativity, and the Arts","id":"ITEM-2","issue":"2","issued":{"date-parts":[["2008"]]},"page":"68-85","title":"Assessing creativity with divergent thinking tasks: Exploring the reliability and validity of new subjective scoring methods.","type":"article-journal","volume":"2"},"uris":["http://www.mendeley.com/documents/?uuid=643705bf-7d1d-434b-b8b6-f3f0416f1440"]}],"mendeley":{"formattedCitation":"(Forthmann et al., 2020; Silvia et al., 2008)","plainTextFormattedCitation":"(Forthmann et al., 2020; Silvia et al., 2008)","previouslyFormattedCitation":"(Forthmann et al., 2020; Silvia et al., 2008)"},"properties":{"noteIndex":0},"schema":"https://github.com/citation-style-language/schema/raw/master/csl-citation.json"}</w:instrText>
      </w:r>
      <w:r>
        <w:rPr>
          <w:color w:val="000000" w:themeColor="text1"/>
        </w:rPr>
        <w:fldChar w:fldCharType="separate"/>
      </w:r>
      <w:r w:rsidR="005D2EE5" w:rsidRPr="005D2EE5">
        <w:rPr>
          <w:noProof/>
          <w:color w:val="000000" w:themeColor="text1"/>
        </w:rPr>
        <w:t>Forthmann et al., 2020; Silvia et al., 2008)</w:t>
      </w:r>
      <w:r>
        <w:rPr>
          <w:color w:val="000000" w:themeColor="text1"/>
        </w:rPr>
        <w:fldChar w:fldCharType="end"/>
      </w:r>
      <w:r>
        <w:rPr>
          <w:color w:val="000000" w:themeColor="text1"/>
        </w:rPr>
        <w:t xml:space="preserve">. </w:t>
      </w:r>
      <w:r>
        <w:rPr>
          <w:color w:val="000000" w:themeColor="text1"/>
        </w:rPr>
        <w:fldChar w:fldCharType="begin" w:fldLock="1"/>
      </w:r>
      <w:r>
        <w:rPr>
          <w:color w:val="000000" w:themeColor="text1"/>
        </w:rPr>
        <w:instrText>ADDIN CSL_CITATION {"citationItems":[{"id":"ITEM-1","itemData":{"DOI":"10.1037/aca0000196","ISSN":"1931390X","abstract":"Divergent thinking tasks are the cornerstone of creative thinking assessment. Besides fluency, the number of generated ideas, several other scores have been used to measure different aspects of idea generation in divergent thinking tasks. However, between all such scores high correlations are quite common. These correlations, in particular high correlations of any score with fluency, were interpreted as evidence for unidimensionality of divergent thinking, or as evidence for equal odds. On the other hand, it has been argued that common scores do not properly adjust for fluency. Moreover, it has been assumed that high correlations are artifactual, that is, caused by same task method-bias. In this article, the confounding of additive scorings by fluency is quantitavely and theoretically analyzed. We show that the raw correlations between fluency and qualitiy alone cannot distinguish between different concurring theories about idea generation. We propose a formal definition of purely artifactual correlation that is oriented toward the generation process and allows to test for these conflicting theories. The performance of the test is carefully evaluated by a thorough simulation study and its application exemplified by a reevaluation of past results. We conclude with recommendations for the design and analysis of future studies.","author":[{"dropping-particle":"","family":"Forthmann","given":"Boris","non-dropping-particle":"","parse-names":false,"suffix":""},{"dropping-particle":"","family":"Szardenings","given":"Carsten","non-dropping-particle":"","parse-names":false,"suffix":""},{"dropping-particle":"","family":"Holling","given":"Heinz","non-dropping-particle":"","parse-names":false,"suffix":""}],"container-title":"Psychology of Aesthetics, Creativity, and the Arts","id":"ITEM-1","issue":"1","issued":{"date-parts":[["2020"]]},"page":"94-112","title":"Understanding the confounding effect of fluency in divergent thinking scores: Revisiting average scores to quantify artifactual correlation","type":"article-journal","volume":"14"},"uris":["http://www.mendeley.com/documents/?uuid=05ba3165-9056-49e1-a6dd-888aed299215"]}],"mendeley":{"formattedCitation":"(Forthmann et al., 2020)","manualFormatting":"Forthmann et al. (2020)","plainTextFormattedCitation":"(Forthmann et al., 2020)","previouslyFormattedCitation":"(Forthmann et al., 2020)"},"properties":{"noteIndex":0},"schema":"https://github.com/citation-style-language/schema/raw/master/csl-citation.json"}</w:instrText>
      </w:r>
      <w:r>
        <w:rPr>
          <w:color w:val="000000" w:themeColor="text1"/>
        </w:rPr>
        <w:fldChar w:fldCharType="separate"/>
      </w:r>
      <w:r w:rsidRPr="007E4241">
        <w:rPr>
          <w:noProof/>
          <w:color w:val="000000" w:themeColor="text1"/>
        </w:rPr>
        <w:t>Forthmann et al.</w:t>
      </w:r>
      <w:r>
        <w:rPr>
          <w:noProof/>
          <w:color w:val="000000" w:themeColor="text1"/>
        </w:rPr>
        <w:t xml:space="preserve"> (</w:t>
      </w:r>
      <w:r w:rsidRPr="007E4241">
        <w:rPr>
          <w:noProof/>
          <w:color w:val="000000" w:themeColor="text1"/>
        </w:rPr>
        <w:t>2020)</w:t>
      </w:r>
      <w:r>
        <w:rPr>
          <w:color w:val="000000" w:themeColor="text1"/>
        </w:rPr>
        <w:fldChar w:fldCharType="end"/>
      </w:r>
      <w:r>
        <w:rPr>
          <w:color w:val="000000" w:themeColor="text1"/>
        </w:rPr>
        <w:t xml:space="preserve"> recently provided convincing evidence </w:t>
      </w:r>
      <w:r w:rsidR="00640422">
        <w:rPr>
          <w:color w:val="000000" w:themeColor="text1"/>
        </w:rPr>
        <w:t xml:space="preserve">that much of the overlap between </w:t>
      </w:r>
      <w:r w:rsidR="005C5A09">
        <w:rPr>
          <w:color w:val="000000" w:themeColor="text1"/>
        </w:rPr>
        <w:t xml:space="preserve">additive </w:t>
      </w:r>
      <w:r w:rsidR="00640422">
        <w:rPr>
          <w:color w:val="000000" w:themeColor="text1"/>
        </w:rPr>
        <w:t>originality and fluency is artifactua</w:t>
      </w:r>
      <w:r w:rsidR="005D2EE5">
        <w:rPr>
          <w:color w:val="000000" w:themeColor="text1"/>
        </w:rPr>
        <w:t xml:space="preserve">l </w:t>
      </w:r>
      <w:r w:rsidR="00640422">
        <w:rPr>
          <w:color w:val="000000" w:themeColor="text1"/>
        </w:rPr>
        <w:t xml:space="preserve">and suggested </w:t>
      </w:r>
      <w:r w:rsidRPr="00EA026F">
        <w:t>reporting ratio scores to examine originality</w:t>
      </w:r>
      <w:r w:rsidR="00640422">
        <w:t xml:space="preserve"> </w:t>
      </w:r>
      <w:r w:rsidRPr="00EA026F">
        <w:t>controlling for fluency</w:t>
      </w:r>
      <w:r>
        <w:t xml:space="preserve"> when relating the </w:t>
      </w:r>
      <w:r w:rsidRPr="00952DE7">
        <w:t xml:space="preserve">scores to creativity outcomes. </w:t>
      </w:r>
    </w:p>
    <w:p w14:paraId="3E6D7968" w14:textId="65DFC4FB" w:rsidR="008F3223" w:rsidRPr="008F3223" w:rsidRDefault="006C7132" w:rsidP="008F3223">
      <w:pPr>
        <w:spacing w:line="480" w:lineRule="auto"/>
        <w:ind w:firstLine="720"/>
        <w:rPr>
          <w:rFonts w:eastAsia="Times New Roman"/>
          <w:color w:val="000000" w:themeColor="text1"/>
          <w:shd w:val="clear" w:color="auto" w:fill="FFFFFF"/>
        </w:rPr>
      </w:pPr>
      <w:r w:rsidRPr="00952DE7">
        <w:rPr>
          <w:color w:val="000000" w:themeColor="text1"/>
        </w:rPr>
        <w:t xml:space="preserve">However, correlations between originality ratios (originality/fluency) and fluency were </w:t>
      </w:r>
      <w:r w:rsidRPr="008F3223">
        <w:rPr>
          <w:color w:val="000000" w:themeColor="text1"/>
        </w:rPr>
        <w:t xml:space="preserve">significant (at </w:t>
      </w:r>
      <w:r w:rsidRPr="008F3223">
        <w:rPr>
          <w:i/>
          <w:iCs/>
          <w:color w:val="000000" w:themeColor="text1"/>
        </w:rPr>
        <w:t>p</w:t>
      </w:r>
      <w:r w:rsidRPr="008F3223">
        <w:rPr>
          <w:color w:val="000000" w:themeColor="text1"/>
        </w:rPr>
        <w:t xml:space="preserve"> &lt; .01) for both verbal (</w:t>
      </w:r>
      <w:r w:rsidRPr="008F3223">
        <w:rPr>
          <w:rFonts w:eastAsia="Times New Roman"/>
          <w:i/>
          <w:iCs/>
          <w:color w:val="000000" w:themeColor="text1"/>
          <w:shd w:val="clear" w:color="auto" w:fill="FFFFFF"/>
        </w:rPr>
        <w:t xml:space="preserve">r </w:t>
      </w:r>
      <w:r w:rsidRPr="008F3223">
        <w:rPr>
          <w:rFonts w:eastAsia="Times New Roman"/>
          <w:color w:val="000000" w:themeColor="text1"/>
          <w:shd w:val="clear" w:color="auto" w:fill="FFFFFF"/>
        </w:rPr>
        <w:t>= .42) and figural (</w:t>
      </w:r>
      <w:r w:rsidRPr="008F3223">
        <w:rPr>
          <w:rFonts w:eastAsia="Times New Roman"/>
          <w:i/>
          <w:iCs/>
          <w:color w:val="000000" w:themeColor="text1"/>
          <w:shd w:val="clear" w:color="auto" w:fill="FFFFFF"/>
        </w:rPr>
        <w:t xml:space="preserve">r </w:t>
      </w:r>
      <w:r w:rsidRPr="008F3223">
        <w:rPr>
          <w:rFonts w:eastAsia="Times New Roman"/>
          <w:color w:val="000000" w:themeColor="text1"/>
          <w:shd w:val="clear" w:color="auto" w:fill="FFFFFF"/>
        </w:rPr>
        <w:t>= -.21) divergent thinking, suggesting that the relationship</w:t>
      </w:r>
      <w:r w:rsidR="00F35420" w:rsidRPr="008F3223">
        <w:rPr>
          <w:rFonts w:eastAsia="Times New Roman"/>
          <w:color w:val="000000" w:themeColor="text1"/>
          <w:shd w:val="clear" w:color="auto" w:fill="FFFFFF"/>
        </w:rPr>
        <w:t>s</w:t>
      </w:r>
      <w:r w:rsidRPr="008F3223">
        <w:rPr>
          <w:rFonts w:eastAsia="Times New Roman"/>
          <w:color w:val="000000" w:themeColor="text1"/>
          <w:shd w:val="clear" w:color="auto" w:fill="FFFFFF"/>
        </w:rPr>
        <w:t xml:space="preserve"> between originality and fluency on the TTCT </w:t>
      </w:r>
      <w:r w:rsidR="00F35420" w:rsidRPr="008F3223">
        <w:rPr>
          <w:rFonts w:eastAsia="Times New Roman"/>
          <w:color w:val="000000" w:themeColor="text1"/>
          <w:shd w:val="clear" w:color="auto" w:fill="FFFFFF"/>
        </w:rPr>
        <w:t xml:space="preserve">tasks </w:t>
      </w:r>
      <w:r w:rsidRPr="008F3223">
        <w:rPr>
          <w:rFonts w:eastAsia="Times New Roman"/>
          <w:color w:val="000000" w:themeColor="text1"/>
          <w:shd w:val="clear" w:color="auto" w:fill="FFFFFF"/>
        </w:rPr>
        <w:t xml:space="preserve">were not purely artifactual according to the guidelines suggested by </w:t>
      </w:r>
      <w:proofErr w:type="spellStart"/>
      <w:r w:rsidRPr="008F3223">
        <w:rPr>
          <w:rFonts w:eastAsia="Times New Roman"/>
          <w:color w:val="000000" w:themeColor="text1"/>
          <w:shd w:val="clear" w:color="auto" w:fill="FFFFFF"/>
        </w:rPr>
        <w:t>Forthmann</w:t>
      </w:r>
      <w:proofErr w:type="spellEnd"/>
      <w:r w:rsidRPr="008F3223">
        <w:rPr>
          <w:rFonts w:eastAsia="Times New Roman"/>
          <w:color w:val="000000" w:themeColor="text1"/>
          <w:shd w:val="clear" w:color="auto" w:fill="FFFFFF"/>
        </w:rPr>
        <w:t xml:space="preserve"> et al. (2020).</w:t>
      </w:r>
      <w:r w:rsidR="00807598" w:rsidRPr="008F3223">
        <w:rPr>
          <w:rFonts w:eastAsia="Times New Roman"/>
          <w:color w:val="000000" w:themeColor="text1"/>
          <w:shd w:val="clear" w:color="auto" w:fill="FFFFFF"/>
        </w:rPr>
        <w:t xml:space="preserve"> </w:t>
      </w:r>
      <w:r w:rsidR="008F3223">
        <w:rPr>
          <w:rFonts w:eastAsia="Times New Roman"/>
          <w:color w:val="000000" w:themeColor="text1"/>
          <w:shd w:val="clear" w:color="auto" w:fill="FFFFFF"/>
        </w:rPr>
        <w:t>To</w:t>
      </w:r>
      <w:r w:rsidRPr="008F3223">
        <w:rPr>
          <w:rFonts w:eastAsia="Times New Roman"/>
          <w:color w:val="000000" w:themeColor="text1"/>
          <w:shd w:val="clear" w:color="auto" w:fill="FFFFFF"/>
        </w:rPr>
        <w:t xml:space="preserve"> </w:t>
      </w:r>
      <w:r w:rsidR="008F3223" w:rsidRPr="008F3223">
        <w:rPr>
          <w:rFonts w:eastAsia="Times New Roman"/>
          <w:color w:val="000000" w:themeColor="text1"/>
          <w:shd w:val="clear" w:color="auto" w:fill="FFFFFF"/>
        </w:rPr>
        <w:t xml:space="preserve">allow for comparison with previous studies using traditional scoring methods, we </w:t>
      </w:r>
      <w:r w:rsidR="008F3223">
        <w:rPr>
          <w:rFonts w:eastAsia="Times New Roman"/>
          <w:color w:val="000000" w:themeColor="text1"/>
          <w:shd w:val="clear" w:color="auto" w:fill="FFFFFF"/>
        </w:rPr>
        <w:t xml:space="preserve">report originality ratios and </w:t>
      </w:r>
      <w:r w:rsidR="008F3223" w:rsidRPr="008F3223">
        <w:rPr>
          <w:rFonts w:eastAsia="Times New Roman"/>
          <w:color w:val="000000" w:themeColor="text1"/>
          <w:shd w:val="clear" w:color="auto" w:fill="FFFFFF"/>
        </w:rPr>
        <w:t>traditional scores for the TTCT and discuss the differing results in the discussion</w:t>
      </w:r>
      <w:r w:rsidR="008F3223">
        <w:rPr>
          <w:rFonts w:eastAsia="Times New Roman"/>
          <w:color w:val="000000" w:themeColor="text1"/>
          <w:shd w:val="clear" w:color="auto" w:fill="FFFFFF"/>
        </w:rPr>
        <w:t>.</w:t>
      </w:r>
    </w:p>
    <w:p w14:paraId="21947B22" w14:textId="77777777" w:rsidR="00DA52F7" w:rsidRPr="008F3223" w:rsidRDefault="00DA52F7" w:rsidP="008F3223">
      <w:pPr>
        <w:spacing w:line="480" w:lineRule="auto"/>
        <w:rPr>
          <w:b/>
          <w:bCs/>
          <w:color w:val="000000" w:themeColor="text1"/>
        </w:rPr>
      </w:pPr>
      <w:r w:rsidRPr="008F3223">
        <w:rPr>
          <w:b/>
          <w:bCs/>
          <w:color w:val="000000" w:themeColor="text1"/>
        </w:rPr>
        <w:t>Procedure</w:t>
      </w:r>
    </w:p>
    <w:p w14:paraId="5ACC1346" w14:textId="2B6134A7" w:rsidR="00DA52F7" w:rsidRDefault="00DA52F7" w:rsidP="00CA39DB">
      <w:pPr>
        <w:spacing w:line="480" w:lineRule="auto"/>
        <w:rPr>
          <w:rFonts w:eastAsiaTheme="majorBidi"/>
          <w:color w:val="000000" w:themeColor="text1"/>
          <w:shd w:val="clear" w:color="auto" w:fill="FFFFFF"/>
        </w:rPr>
      </w:pPr>
      <w:r w:rsidRPr="004F5343">
        <w:tab/>
        <w:t xml:space="preserve">Participants completed four separate study sessions </w:t>
      </w:r>
      <w:r w:rsidR="002C451F">
        <w:t xml:space="preserve">in a private </w:t>
      </w:r>
      <w:r w:rsidR="000E69A0">
        <w:t>office</w:t>
      </w:r>
      <w:r w:rsidR="002C451F">
        <w:t xml:space="preserve"> </w:t>
      </w:r>
      <w:r w:rsidRPr="004F5343">
        <w:t xml:space="preserve">on different days, lasting approximately </w:t>
      </w:r>
      <w:r>
        <w:t>30-60 minutes</w:t>
      </w:r>
      <w:r w:rsidRPr="004F5343">
        <w:t xml:space="preserve"> each. During the first session, participants completed informed consent</w:t>
      </w:r>
      <w:r>
        <w:t xml:space="preserve"> and the TTCT-Figural</w:t>
      </w:r>
      <w:r w:rsidR="00BD2C9D">
        <w:t xml:space="preserve"> test</w:t>
      </w:r>
      <w:r>
        <w:t>.</w:t>
      </w:r>
      <w:r w:rsidRPr="004F5343">
        <w:t xml:space="preserve"> During the second session, participants used a tablet to complete the </w:t>
      </w:r>
      <w:r>
        <w:t xml:space="preserve">BDEFS </w:t>
      </w:r>
      <w:r w:rsidRPr="004F5343">
        <w:t xml:space="preserve">on the Qualtrics platform. All scale items were presented in a random order, along with items from </w:t>
      </w:r>
      <w:r>
        <w:t xml:space="preserve">several other scales (e.g., </w:t>
      </w:r>
      <w:r w:rsidRPr="004F5343">
        <w:t>personality survey</w:t>
      </w:r>
      <w:r>
        <w:t xml:space="preserve"> and social support scale)</w:t>
      </w:r>
      <w:r w:rsidRPr="004F5343">
        <w:t xml:space="preserve"> for use in a different study</w:t>
      </w:r>
      <w:r>
        <w:t xml:space="preserve"> (</w:t>
      </w:r>
      <w:r w:rsidR="00EA3CFD">
        <w:t xml:space="preserve">Taylor &amp; </w:t>
      </w:r>
      <w:proofErr w:type="spellStart"/>
      <w:r w:rsidR="00EA3CFD">
        <w:t>Zaghi</w:t>
      </w:r>
      <w:proofErr w:type="spellEnd"/>
      <w:r w:rsidR="00EA3CFD">
        <w:t>, 2021</w:t>
      </w:r>
      <w:r>
        <w:t>)</w:t>
      </w:r>
      <w:r w:rsidRPr="004F5343">
        <w:t xml:space="preserve">. During the third session, participants completed </w:t>
      </w:r>
      <w:r>
        <w:t>an engineering</w:t>
      </w:r>
      <w:r w:rsidR="00F838C9">
        <w:t xml:space="preserve"> design</w:t>
      </w:r>
      <w:r>
        <w:t xml:space="preserve"> activity</w:t>
      </w:r>
      <w:r w:rsidR="000E69A0">
        <w:t>,</w:t>
      </w:r>
      <w:r>
        <w:t xml:space="preserve"> </w:t>
      </w:r>
      <w:r w:rsidR="00593745">
        <w:t>intended</w:t>
      </w:r>
      <w:r>
        <w:t xml:space="preserve"> for use in a different study</w:t>
      </w:r>
      <w:r w:rsidR="0072370F">
        <w:t xml:space="preserve">, </w:t>
      </w:r>
      <w:r>
        <w:t xml:space="preserve">followed by </w:t>
      </w:r>
      <w:r w:rsidR="00366D52">
        <w:t xml:space="preserve">administration of the </w:t>
      </w:r>
      <w:r>
        <w:rPr>
          <w:rFonts w:eastAsiaTheme="majorBidi"/>
          <w:color w:val="000000" w:themeColor="text1"/>
          <w:shd w:val="clear" w:color="auto" w:fill="FFFFFF"/>
        </w:rPr>
        <w:t>KBIT-2</w:t>
      </w:r>
      <w:r w:rsidRPr="00F42CAC">
        <w:rPr>
          <w:rFonts w:eastAsiaTheme="majorBidi"/>
          <w:color w:val="000000" w:themeColor="text1"/>
          <w:shd w:val="clear" w:color="auto" w:fill="FFFFFF"/>
        </w:rPr>
        <w:t xml:space="preserve">. </w:t>
      </w:r>
      <w:r w:rsidRPr="00F42CAC">
        <w:rPr>
          <w:color w:val="000000" w:themeColor="text1"/>
        </w:rPr>
        <w:t xml:space="preserve">During the fourth session, participants completed the </w:t>
      </w:r>
      <w:r>
        <w:rPr>
          <w:color w:val="000000" w:themeColor="text1"/>
        </w:rPr>
        <w:t>TTCT-Verbal</w:t>
      </w:r>
      <w:r w:rsidR="00593745">
        <w:rPr>
          <w:color w:val="000000" w:themeColor="text1"/>
        </w:rPr>
        <w:t xml:space="preserve"> test</w:t>
      </w:r>
      <w:r>
        <w:rPr>
          <w:color w:val="000000" w:themeColor="text1"/>
        </w:rPr>
        <w:t xml:space="preserve">. </w:t>
      </w:r>
      <w:r w:rsidRPr="00F42CAC">
        <w:rPr>
          <w:rFonts w:eastAsiaTheme="majorBidi"/>
          <w:color w:val="000000" w:themeColor="text1"/>
          <w:shd w:val="clear" w:color="auto" w:fill="FFFFFF"/>
        </w:rPr>
        <w:t>A</w:t>
      </w:r>
      <w:r>
        <w:rPr>
          <w:rFonts w:eastAsiaTheme="majorBidi"/>
          <w:color w:val="000000" w:themeColor="text1"/>
          <w:shd w:val="clear" w:color="auto" w:fill="FFFFFF"/>
        </w:rPr>
        <w:t xml:space="preserve">dditional </w:t>
      </w:r>
      <w:r w:rsidR="00F96961">
        <w:rPr>
          <w:rFonts w:eastAsiaTheme="majorBidi"/>
          <w:color w:val="000000" w:themeColor="text1"/>
          <w:shd w:val="clear" w:color="auto" w:fill="FFFFFF"/>
        </w:rPr>
        <w:t xml:space="preserve">participant </w:t>
      </w:r>
      <w:r>
        <w:rPr>
          <w:rFonts w:eastAsiaTheme="majorBidi"/>
          <w:color w:val="000000" w:themeColor="text1"/>
          <w:shd w:val="clear" w:color="auto" w:fill="FFFFFF"/>
        </w:rPr>
        <w:t xml:space="preserve">information was collected after </w:t>
      </w:r>
      <w:r w:rsidR="00D07DB6">
        <w:rPr>
          <w:rFonts w:eastAsiaTheme="majorBidi"/>
          <w:color w:val="000000" w:themeColor="text1"/>
          <w:shd w:val="clear" w:color="auto" w:fill="FFFFFF"/>
        </w:rPr>
        <w:t>completion of the study</w:t>
      </w:r>
      <w:r>
        <w:rPr>
          <w:rFonts w:eastAsiaTheme="majorBidi"/>
          <w:color w:val="000000" w:themeColor="text1"/>
          <w:shd w:val="clear" w:color="auto" w:fill="FFFFFF"/>
        </w:rPr>
        <w:t xml:space="preserve"> that is not pertinent to t</w:t>
      </w:r>
      <w:r w:rsidR="00D07DB6">
        <w:rPr>
          <w:rFonts w:eastAsiaTheme="majorBidi"/>
          <w:color w:val="000000" w:themeColor="text1"/>
          <w:shd w:val="clear" w:color="auto" w:fill="FFFFFF"/>
        </w:rPr>
        <w:t xml:space="preserve">hese analyses </w:t>
      </w:r>
      <w:r>
        <w:rPr>
          <w:rFonts w:eastAsiaTheme="majorBidi"/>
          <w:color w:val="000000" w:themeColor="text1"/>
          <w:shd w:val="clear" w:color="auto" w:fill="FFFFFF"/>
        </w:rPr>
        <w:t>(</w:t>
      </w:r>
      <w:r w:rsidR="00EA3CFD">
        <w:rPr>
          <w:rFonts w:eastAsiaTheme="majorBidi"/>
          <w:color w:val="000000" w:themeColor="text1"/>
          <w:shd w:val="clear" w:color="auto" w:fill="FFFFFF"/>
        </w:rPr>
        <w:t xml:space="preserve">Taylor &amp; </w:t>
      </w:r>
      <w:proofErr w:type="spellStart"/>
      <w:r w:rsidR="00EA3CFD">
        <w:rPr>
          <w:rFonts w:eastAsiaTheme="majorBidi"/>
          <w:color w:val="000000" w:themeColor="text1"/>
          <w:shd w:val="clear" w:color="auto" w:fill="FFFFFF"/>
        </w:rPr>
        <w:t>Zaghi</w:t>
      </w:r>
      <w:proofErr w:type="spellEnd"/>
      <w:r w:rsidR="00EA3CFD">
        <w:rPr>
          <w:rFonts w:eastAsiaTheme="majorBidi"/>
          <w:color w:val="000000" w:themeColor="text1"/>
          <w:shd w:val="clear" w:color="auto" w:fill="FFFFFF"/>
        </w:rPr>
        <w:t>, 2021</w:t>
      </w:r>
      <w:r>
        <w:rPr>
          <w:rFonts w:eastAsiaTheme="majorBidi"/>
          <w:color w:val="000000" w:themeColor="text1"/>
          <w:shd w:val="clear" w:color="auto" w:fill="FFFFFF"/>
        </w:rPr>
        <w:t xml:space="preserve">). </w:t>
      </w:r>
    </w:p>
    <w:p w14:paraId="6697F3C5" w14:textId="3595760B" w:rsidR="007B3542" w:rsidRPr="007B3542" w:rsidRDefault="007B3542" w:rsidP="00CA39DB">
      <w:pPr>
        <w:spacing w:line="480" w:lineRule="auto"/>
        <w:rPr>
          <w:rFonts w:eastAsiaTheme="majorBidi"/>
          <w:b/>
          <w:bCs/>
          <w:color w:val="000000" w:themeColor="text1"/>
          <w:shd w:val="clear" w:color="auto" w:fill="FFFFFF"/>
        </w:rPr>
      </w:pPr>
      <w:r w:rsidRPr="007B3542">
        <w:rPr>
          <w:rFonts w:eastAsiaTheme="majorBidi"/>
          <w:b/>
          <w:bCs/>
          <w:color w:val="000000" w:themeColor="text1"/>
          <w:shd w:val="clear" w:color="auto" w:fill="FFFFFF"/>
        </w:rPr>
        <w:t>Data Analysis</w:t>
      </w:r>
    </w:p>
    <w:p w14:paraId="41DE6268" w14:textId="758EB517" w:rsidR="007B3542" w:rsidRPr="0083294D" w:rsidRDefault="007B3542" w:rsidP="0083294D">
      <w:pPr>
        <w:spacing w:line="480" w:lineRule="auto"/>
        <w:ind w:firstLine="720"/>
      </w:pPr>
      <w:r>
        <w:lastRenderedPageBreak/>
        <w:t>Moderation models were tested using the</w:t>
      </w:r>
      <w:r w:rsidRPr="004232DD">
        <w:t xml:space="preserve"> PROCESS macro for SPSS</w:t>
      </w:r>
      <w:r w:rsidR="00222882">
        <w:t xml:space="preserve"> </w:t>
      </w:r>
      <w:r w:rsidR="00222882">
        <w:fldChar w:fldCharType="begin" w:fldLock="1"/>
      </w:r>
      <w:r w:rsidR="0086165F">
        <w:instrText>ADDIN CSL_CITATION {"citationItems":[{"id":"ITEM-1","itemData":{"author":[{"dropping-particle":"","family":"Hayes","given":"Andrew F.","non-dropping-particle":"","parse-names":false,"suffix":""}],"edition":"2","id":"ITEM-1","issued":{"date-parts":[["2018"]]},"number-of-pages":"692","publisher":"Guilford Press","publisher-place":"New York","title":"Introduction to mediation, moderation, and conditional process analysis: A regression based approach","type":"book"},"uris":["http://www.mendeley.com/documents/?uuid=616adc5f-949f-44c1-8d9f-852405a4031d"]}],"mendeley":{"formattedCitation":"(Hayes, 2018)","plainTextFormattedCitation":"(Hayes, 2018)","previouslyFormattedCitation":"(Hayes, 2018)"},"properties":{"noteIndex":0},"schema":"https://github.com/citation-style-language/schema/raw/master/csl-citation.json"}</w:instrText>
      </w:r>
      <w:r w:rsidR="00222882">
        <w:fldChar w:fldCharType="separate"/>
      </w:r>
      <w:r w:rsidR="00222882" w:rsidRPr="00222882">
        <w:rPr>
          <w:noProof/>
        </w:rPr>
        <w:t>(Hayes, 2018)</w:t>
      </w:r>
      <w:r w:rsidR="00222882">
        <w:fldChar w:fldCharType="end"/>
      </w:r>
      <w:r>
        <w:t xml:space="preserve"> to determine if EF interact</w:t>
      </w:r>
      <w:r w:rsidR="009C6170">
        <w:t>s</w:t>
      </w:r>
      <w:r>
        <w:t xml:space="preserve"> with IQ to predict divergent thinking</w:t>
      </w:r>
      <w:r w:rsidR="00B330A5">
        <w:t xml:space="preserve"> </w:t>
      </w:r>
      <w:r w:rsidR="005D15EF">
        <w:t xml:space="preserve">scores </w:t>
      </w:r>
      <w:r w:rsidR="00B330A5">
        <w:t xml:space="preserve">and </w:t>
      </w:r>
      <w:r w:rsidR="000D68AC">
        <w:t>originality ratio</w:t>
      </w:r>
      <w:r w:rsidR="00B330A5">
        <w:t>s</w:t>
      </w:r>
      <w:r>
        <w:t xml:space="preserve">. </w:t>
      </w:r>
      <w:r w:rsidRPr="004232DD">
        <w:t xml:space="preserve">Significant moderators were </w:t>
      </w:r>
      <w:r>
        <w:t>examined</w:t>
      </w:r>
      <w:r w:rsidRPr="004232DD">
        <w:t xml:space="preserve"> using the Johnson-</w:t>
      </w:r>
      <w:proofErr w:type="spellStart"/>
      <w:r w:rsidRPr="004232DD">
        <w:t>Neyman</w:t>
      </w:r>
      <w:proofErr w:type="spellEnd"/>
      <w:r w:rsidRPr="004232DD">
        <w:t xml:space="preserve"> technique</w:t>
      </w:r>
      <w:r w:rsidR="00C72EBA">
        <w:t xml:space="preserve">, </w:t>
      </w:r>
      <w:r w:rsidR="0083294D">
        <w:t xml:space="preserve">which </w:t>
      </w:r>
      <w:r w:rsidR="00CD3D35">
        <w:t xml:space="preserve">tests </w:t>
      </w:r>
      <w:r w:rsidR="00542F3C">
        <w:t>effects</w:t>
      </w:r>
      <w:r w:rsidR="0083294D">
        <w:t xml:space="preserve"> across </w:t>
      </w:r>
      <w:r w:rsidR="00CD3D35">
        <w:t xml:space="preserve">the range of </w:t>
      </w:r>
      <w:r w:rsidR="0083294D">
        <w:t xml:space="preserve">values of the moderator </w:t>
      </w:r>
      <w:r w:rsidR="00542F3C">
        <w:t>and</w:t>
      </w:r>
      <w:r w:rsidR="0083294D">
        <w:t xml:space="preserve"> provide</w:t>
      </w:r>
      <w:r w:rsidR="00542F3C">
        <w:t>s</w:t>
      </w:r>
      <w:r w:rsidR="0083294D">
        <w:t xml:space="preserve"> regions of significance </w:t>
      </w:r>
      <w:r w:rsidR="00C72EBA">
        <w:fldChar w:fldCharType="begin" w:fldLock="1"/>
      </w:r>
      <w:r w:rsidR="00B319D5">
        <w:instrText>ADDIN CSL_CITATION {"citationItems":[{"id":"ITEM-1","itemData":{"DOI":"10.1207/s15327906mbr4003_5","ISSN":"00273171","abstract":"Many important research hypotheses concern conditional relations in which the effect of one predictor varies with the value of another. Such relations are commonly evaluated as multiplicative interactions and can be tested in both fixed- and random-effects regression. Often, these interactive effects must be further probed to fully explicate the nature of the conditional relation. The most common method for probing interactions is to test simple slopes at specific levels of the predictors. A more general method is the Johnson-Neyman (J-N) technique. This technique is not widely used, however, because it is currently limited to categorical by continuous interactions in fixed-effects regression and has yet to be extended to the broader class of random-effects regression models. The goal of our article is to generalize the J-N technique to allow for tests of a variety of interactions that arise in both fixed- and random-effects regression. We review existing methods for probing interactions, explicate the analytic expressions needed to expand these tests to a wider set of conditions, and demonstrate the advantages of the J-N technique relative to simple slopes with three empirical examples. Copyright © 2005, Lawrence Erlbaum Associates, Inc.","author":[{"dropping-particle":"","family":"Bauer","given":"Daniel J.","non-dropping-particle":"","parse-names":false,"suffix":""},{"dropping-particle":"","family":"Curran","given":"Patrick J.","non-dropping-particle":"","parse-names":false,"suffix":""},{"dropping-particle":"","family":"Thurstone","given":"L. L.","non-dropping-particle":"","parse-names":false,"suffix":""}],"container-title":"Multivariate Behavioral Research","id":"ITEM-1","issue":"3","issued":{"date-parts":[["2005"]]},"page":"373-400","title":"Probing interactions in fixed and multilevel regression: Inferential and graphical techniques","type":"article-journal","volume":"40"},"uris":["http://www.mendeley.com/documents/?uuid=6e3f8f5a-f663-328d-8877-b8c9ca609ccd"]}],"mendeley":{"formattedCitation":"(Bauer et al., 2005)","manualFormatting":"(i.e., values of the moderator at which an effect becomes statistically signficant; Bauer et al., 2005)","plainTextFormattedCitation":"(Bauer et al., 2005)","previouslyFormattedCitation":"(Bauer et al., 2005)"},"properties":{"noteIndex":0},"schema":"https://github.com/citation-style-language/schema/raw/master/csl-citation.json"}</w:instrText>
      </w:r>
      <w:r w:rsidR="00C72EBA">
        <w:fldChar w:fldCharType="separate"/>
      </w:r>
      <w:r w:rsidR="00C72EBA" w:rsidRPr="00C72EBA">
        <w:rPr>
          <w:noProof/>
        </w:rPr>
        <w:t>(</w:t>
      </w:r>
      <w:r w:rsidR="00542F3C">
        <w:rPr>
          <w:noProof/>
        </w:rPr>
        <w:t xml:space="preserve">i.e., values of the moderator at which an effect becomes statistically signficant; </w:t>
      </w:r>
      <w:r w:rsidR="00C72EBA" w:rsidRPr="00C72EBA">
        <w:rPr>
          <w:noProof/>
        </w:rPr>
        <w:t>Bauer et al., 2005)</w:t>
      </w:r>
      <w:r w:rsidR="00C72EBA">
        <w:fldChar w:fldCharType="end"/>
      </w:r>
      <w:r w:rsidR="0083294D">
        <w:t xml:space="preserve">. </w:t>
      </w:r>
      <w:r w:rsidR="00915351">
        <w:t>Additionally, e</w:t>
      </w:r>
      <w:r w:rsidR="00C72EBA">
        <w:t xml:space="preserve">ffects were </w:t>
      </w:r>
      <w:r>
        <w:t xml:space="preserve">illustrated using the pick-a-point approach with values at the </w:t>
      </w:r>
      <w:r w:rsidRPr="004D7F4E">
        <w:t xml:space="preserve">mean and </w:t>
      </w:r>
      <w:r w:rsidRPr="004D7F4E">
        <w:rPr>
          <w:color w:val="000000" w:themeColor="text1"/>
        </w:rPr>
        <w:sym w:font="Symbol" w:char="F0B1"/>
      </w:r>
      <w:r w:rsidRPr="004D7F4E">
        <w:rPr>
          <w:color w:val="000000" w:themeColor="text1"/>
        </w:rPr>
        <w:t xml:space="preserve"> 1 SD from the mean</w:t>
      </w:r>
      <w:r w:rsidR="00A47424">
        <w:rPr>
          <w:color w:val="000000" w:themeColor="text1"/>
        </w:rPr>
        <w:t>.</w:t>
      </w:r>
    </w:p>
    <w:p w14:paraId="620C562B" w14:textId="77777777" w:rsidR="00DA52F7" w:rsidRDefault="00DA52F7" w:rsidP="00CA39DB">
      <w:pPr>
        <w:spacing w:line="480" w:lineRule="auto"/>
        <w:jc w:val="center"/>
        <w:rPr>
          <w:b/>
          <w:bCs/>
        </w:rPr>
      </w:pPr>
      <w:r w:rsidRPr="00B522CD">
        <w:rPr>
          <w:b/>
          <w:bCs/>
        </w:rPr>
        <w:t>Results</w:t>
      </w:r>
    </w:p>
    <w:p w14:paraId="0E52A57D" w14:textId="77777777" w:rsidR="00DA52F7" w:rsidRDefault="00DA52F7" w:rsidP="00CA39DB">
      <w:pPr>
        <w:spacing w:line="480" w:lineRule="auto"/>
        <w:rPr>
          <w:b/>
          <w:bCs/>
        </w:rPr>
      </w:pPr>
      <w:r w:rsidRPr="00160012">
        <w:rPr>
          <w:b/>
          <w:bCs/>
        </w:rPr>
        <w:t>Preliminary Analyses</w:t>
      </w:r>
    </w:p>
    <w:p w14:paraId="13A3552D" w14:textId="761F24D3" w:rsidR="00DA52F7" w:rsidRDefault="00946593" w:rsidP="00DA54C9">
      <w:pPr>
        <w:spacing w:line="480" w:lineRule="auto"/>
        <w:ind w:firstLine="720"/>
      </w:pPr>
      <w:r>
        <w:t>D</w:t>
      </w:r>
      <w:r w:rsidR="00DA52F7">
        <w:t>istributions for the variables did not deviate substantially from normal</w:t>
      </w:r>
      <w:r>
        <w:t xml:space="preserve">, with the exception of </w:t>
      </w:r>
      <w:r w:rsidR="002E5F27">
        <w:t>distributions for</w:t>
      </w:r>
      <w:r>
        <w:t xml:space="preserve"> BDEFS </w:t>
      </w:r>
      <w:r w:rsidR="00A16359">
        <w:t xml:space="preserve">scores </w:t>
      </w:r>
      <w:r>
        <w:t xml:space="preserve">and figural </w:t>
      </w:r>
      <w:r w:rsidR="000D68AC">
        <w:t>originality ratio</w:t>
      </w:r>
      <w:r>
        <w:t>s. The BDEFS distribution did not deviate from normal</w:t>
      </w:r>
      <w:r w:rsidR="00DA52F7">
        <w:t xml:space="preserve"> after removing data for two outliers (&gt; ± 3.5 SD from the mean)</w:t>
      </w:r>
      <w:r>
        <w:t xml:space="preserve">. The distribution of figural </w:t>
      </w:r>
      <w:r w:rsidR="000D68AC">
        <w:t>originality ratio</w:t>
      </w:r>
      <w:r>
        <w:t xml:space="preserve">s continued to be substantially positively skewed (skew = .85, SE = .18) after </w:t>
      </w:r>
      <w:r w:rsidR="00D54463">
        <w:t>removing</w:t>
      </w:r>
      <w:r>
        <w:t xml:space="preserve"> </w:t>
      </w:r>
      <w:r w:rsidR="00D54463">
        <w:t xml:space="preserve">data for </w:t>
      </w:r>
      <w:r>
        <w:t>eight</w:t>
      </w:r>
      <w:r w:rsidRPr="00113FEA">
        <w:t xml:space="preserve"> </w:t>
      </w:r>
      <w:r w:rsidR="00D54463">
        <w:t>outliers.</w:t>
      </w:r>
      <w:r>
        <w:t xml:space="preserve"> Therefore, regression models were examined both before and after square root transformation of the figural </w:t>
      </w:r>
      <w:r w:rsidR="000D68AC">
        <w:t>originality ratio</w:t>
      </w:r>
      <w:r>
        <w:t>s, after which the distribution met the assumption of normality.</w:t>
      </w:r>
      <w:r w:rsidR="00DA54C9">
        <w:t xml:space="preserve"> </w:t>
      </w:r>
      <w:r w:rsidR="00DA52F7">
        <w:t>Descriptive statistics and bivariate correlations among all variables may be seen in Table 1.</w:t>
      </w:r>
    </w:p>
    <w:p w14:paraId="2FBFA630" w14:textId="23D4B840" w:rsidR="00DA52F7" w:rsidRDefault="007B3542" w:rsidP="00CA39DB">
      <w:pPr>
        <w:spacing w:line="480" w:lineRule="auto"/>
        <w:rPr>
          <w:b/>
          <w:bCs/>
        </w:rPr>
      </w:pPr>
      <w:r>
        <w:rPr>
          <w:b/>
          <w:bCs/>
        </w:rPr>
        <w:t xml:space="preserve">Analyses for </w:t>
      </w:r>
      <w:r w:rsidR="00DE2EF7">
        <w:rPr>
          <w:b/>
          <w:bCs/>
        </w:rPr>
        <w:t>Divergent Thinking</w:t>
      </w:r>
      <w:r>
        <w:rPr>
          <w:b/>
          <w:bCs/>
        </w:rPr>
        <w:t xml:space="preserve"> Scores</w:t>
      </w:r>
    </w:p>
    <w:p w14:paraId="0ED9A48E" w14:textId="72702E7D" w:rsidR="000D2CBA" w:rsidRDefault="00BB3A6A" w:rsidP="00BB3A6A">
      <w:pPr>
        <w:spacing w:line="480" w:lineRule="auto"/>
        <w:ind w:firstLine="720"/>
      </w:pPr>
      <w:r>
        <w:t xml:space="preserve">Because moderation models in PROCESS do not provide </w:t>
      </w:r>
      <w:r>
        <w:rPr>
          <w:rFonts w:eastAsia="Times New Roman"/>
          <w:color w:val="000000" w:themeColor="text1"/>
          <w:shd w:val="clear" w:color="auto" w:fill="FFFFFF"/>
        </w:rPr>
        <w:t xml:space="preserve">estimates for the </w:t>
      </w:r>
      <w:r w:rsidRPr="00A30DBB">
        <w:rPr>
          <w:rFonts w:eastAsia="Times New Roman"/>
          <w:color w:val="000000" w:themeColor="text1"/>
          <w:shd w:val="clear" w:color="auto" w:fill="FFFFFF"/>
        </w:rPr>
        <w:t>unconditional effect of X</w:t>
      </w:r>
      <w:r>
        <w:rPr>
          <w:rFonts w:eastAsia="Times New Roman"/>
          <w:color w:val="000000" w:themeColor="text1"/>
          <w:shd w:val="clear" w:color="auto" w:fill="FFFFFF"/>
        </w:rPr>
        <w:t xml:space="preserve"> </w:t>
      </w:r>
      <w:r w:rsidRPr="00A30DBB">
        <w:rPr>
          <w:rFonts w:eastAsia="Times New Roman"/>
          <w:color w:val="000000" w:themeColor="text1"/>
          <w:shd w:val="clear" w:color="auto" w:fill="FFFFFF"/>
        </w:rPr>
        <w:t>on Y</w:t>
      </w:r>
      <w:r>
        <w:rPr>
          <w:rFonts w:eastAsia="Times New Roman"/>
          <w:color w:val="000000" w:themeColor="text1"/>
          <w:shd w:val="clear" w:color="auto" w:fill="FFFFFF"/>
        </w:rPr>
        <w:t xml:space="preserve">, </w:t>
      </w:r>
      <w:r w:rsidR="000D2CBA">
        <w:t>two linear</w:t>
      </w:r>
      <w:r w:rsidR="000D2CBA" w:rsidRPr="006A30F8">
        <w:t xml:space="preserve"> regression</w:t>
      </w:r>
      <w:r w:rsidR="000D2CBA">
        <w:t xml:space="preserve"> tests</w:t>
      </w:r>
      <w:r>
        <w:t xml:space="preserve"> were first </w:t>
      </w:r>
      <w:r w:rsidR="000D2CBA">
        <w:t xml:space="preserve">conducted for verbal and figural divergent </w:t>
      </w:r>
      <w:r w:rsidR="000D2CBA" w:rsidRPr="00495C8A">
        <w:t>thinking individually</w:t>
      </w:r>
      <w:r>
        <w:t xml:space="preserve">. Results </w:t>
      </w:r>
      <w:r w:rsidR="000D2CBA" w:rsidRPr="00495C8A">
        <w:t xml:space="preserve">demonstrated that </w:t>
      </w:r>
      <w:r w:rsidR="000D2CBA" w:rsidRPr="00495C8A">
        <w:rPr>
          <w:rFonts w:eastAsia="Times New Roman"/>
        </w:rPr>
        <w:t xml:space="preserve">EF </w:t>
      </w:r>
      <w:r w:rsidR="000D2CBA" w:rsidRPr="00495C8A">
        <w:t xml:space="preserve">scores did not significantly predict scores on the TTCT-Verbal, </w:t>
      </w:r>
      <w:r w:rsidR="000D2CBA" w:rsidRPr="00495C8A">
        <w:rPr>
          <w:i/>
          <w:iCs/>
        </w:rPr>
        <w:t>F</w:t>
      </w:r>
      <w:r w:rsidR="000D2CBA" w:rsidRPr="00495C8A">
        <w:t xml:space="preserve">(1, 195) = 2.76, </w:t>
      </w:r>
      <w:r w:rsidR="000D2CBA" w:rsidRPr="00495C8A">
        <w:rPr>
          <w:i/>
          <w:iCs/>
        </w:rPr>
        <w:t>p</w:t>
      </w:r>
      <w:r w:rsidR="000D2CBA" w:rsidRPr="00495C8A">
        <w:t xml:space="preserve"> = .10,</w:t>
      </w:r>
      <w:r w:rsidR="00E82C51">
        <w:t xml:space="preserve"> </w:t>
      </w:r>
      <w:r w:rsidR="000D2CBA" w:rsidRPr="00495C8A">
        <w:t xml:space="preserve"> or TTCT-Figural, </w:t>
      </w:r>
      <w:r w:rsidR="000D2CBA" w:rsidRPr="00495C8A">
        <w:rPr>
          <w:i/>
          <w:iCs/>
        </w:rPr>
        <w:t>F</w:t>
      </w:r>
      <w:r w:rsidR="000D2CBA" w:rsidRPr="00495C8A">
        <w:t xml:space="preserve">(1, 195) = .11, </w:t>
      </w:r>
      <w:r w:rsidR="000D2CBA" w:rsidRPr="00495C8A">
        <w:rPr>
          <w:i/>
          <w:iCs/>
        </w:rPr>
        <w:t>p</w:t>
      </w:r>
      <w:r w:rsidR="000D2CBA" w:rsidRPr="00495C8A">
        <w:t xml:space="preserve"> = .74.</w:t>
      </w:r>
    </w:p>
    <w:p w14:paraId="3E909380" w14:textId="7DDF7ED7" w:rsidR="007D062B" w:rsidRDefault="00DA52F7" w:rsidP="007D062B">
      <w:pPr>
        <w:spacing w:line="480" w:lineRule="auto"/>
        <w:ind w:firstLine="720"/>
      </w:pPr>
      <w:r>
        <w:lastRenderedPageBreak/>
        <w:t xml:space="preserve"> </w:t>
      </w:r>
      <w:r w:rsidR="008F1B9F" w:rsidRPr="008F1B9F">
        <w:rPr>
          <w:i/>
          <w:iCs/>
        </w:rPr>
        <w:t>Gc</w:t>
      </w:r>
      <w:r w:rsidR="008F1B9F">
        <w:t xml:space="preserve"> (i.e., </w:t>
      </w:r>
      <w:r w:rsidR="00BA447C">
        <w:t>v</w:t>
      </w:r>
      <w:r w:rsidR="008F1B9F">
        <w:t xml:space="preserve">erbal IQ) </w:t>
      </w:r>
      <w:r>
        <w:t xml:space="preserve">did not significantly moderate the relationship between </w:t>
      </w:r>
      <w:r w:rsidR="0086068D">
        <w:rPr>
          <w:rFonts w:eastAsia="Times New Roman"/>
        </w:rPr>
        <w:t>EF</w:t>
      </w:r>
      <w:r w:rsidR="0086068D">
        <w:rPr>
          <w:rFonts w:eastAsia="Times New Roman"/>
          <w:color w:val="212121"/>
          <w:shd w:val="clear" w:color="auto" w:fill="FFFFFF"/>
        </w:rPr>
        <w:t xml:space="preserve"> </w:t>
      </w:r>
      <w:r w:rsidR="004C6374">
        <w:rPr>
          <w:rFonts w:eastAsia="Times New Roman"/>
          <w:color w:val="212121"/>
          <w:shd w:val="clear" w:color="auto" w:fill="FFFFFF"/>
        </w:rPr>
        <w:t>scores</w:t>
      </w:r>
      <w:r>
        <w:rPr>
          <w:rFonts w:eastAsia="Times New Roman"/>
          <w:color w:val="212121"/>
          <w:shd w:val="clear" w:color="auto" w:fill="FFFFFF"/>
        </w:rPr>
        <w:t xml:space="preserve"> and verbal divergent thinking, </w:t>
      </w:r>
      <w:r w:rsidRPr="001930E6">
        <w:rPr>
          <w:i/>
          <w:iCs/>
        </w:rPr>
        <w:t>F</w:t>
      </w:r>
      <w:r w:rsidRPr="004232DD">
        <w:t>(</w:t>
      </w:r>
      <w:r>
        <w:t>1, 1</w:t>
      </w:r>
      <w:r w:rsidR="003C175A">
        <w:t>92</w:t>
      </w:r>
      <w:r w:rsidRPr="004232DD">
        <w:t xml:space="preserve">) = </w:t>
      </w:r>
      <w:r w:rsidR="003C175A">
        <w:t>1.63</w:t>
      </w:r>
      <w:r>
        <w:t xml:space="preserve">, </w:t>
      </w:r>
      <w:r>
        <w:rPr>
          <w:i/>
          <w:iCs/>
        </w:rPr>
        <w:t xml:space="preserve">p </w:t>
      </w:r>
      <w:r>
        <w:t>= .</w:t>
      </w:r>
      <w:r w:rsidR="003C175A">
        <w:t>20</w:t>
      </w:r>
      <w:r>
        <w:t xml:space="preserve">, </w:t>
      </w:r>
      <w:r w:rsidR="00E82C51" w:rsidRPr="00BB0B05">
        <w:t>Δ</w:t>
      </w:r>
      <w:r w:rsidR="00E82C51" w:rsidRPr="00AE2268">
        <w:rPr>
          <w:i/>
          <w:iCs/>
        </w:rPr>
        <w:t>R</w:t>
      </w:r>
      <w:r w:rsidR="00E82C51" w:rsidRPr="00AE2268">
        <w:rPr>
          <w:vertAlign w:val="superscript"/>
        </w:rPr>
        <w:t xml:space="preserve">2 </w:t>
      </w:r>
      <w:r w:rsidR="00E82C51" w:rsidRPr="00AE2268">
        <w:t xml:space="preserve">= </w:t>
      </w:r>
      <w:r w:rsidR="00E82C51">
        <w:t>.01,</w:t>
      </w:r>
      <w:r w:rsidR="00B319D5">
        <w:t xml:space="preserve"> </w:t>
      </w:r>
      <w:r>
        <w:t xml:space="preserve">or between </w:t>
      </w:r>
      <w:r w:rsidR="0086068D">
        <w:rPr>
          <w:rFonts w:eastAsia="Times New Roman"/>
        </w:rPr>
        <w:t>EF</w:t>
      </w:r>
      <w:r w:rsidR="0086068D">
        <w:t xml:space="preserve"> </w:t>
      </w:r>
      <w:r w:rsidR="004C6374">
        <w:t>scores</w:t>
      </w:r>
      <w:r>
        <w:t xml:space="preserve"> and figural divergent thinking, </w:t>
      </w:r>
      <w:r w:rsidRPr="001930E6">
        <w:rPr>
          <w:i/>
          <w:iCs/>
        </w:rPr>
        <w:t>F</w:t>
      </w:r>
      <w:r w:rsidRPr="004232DD">
        <w:t>(</w:t>
      </w:r>
      <w:r>
        <w:t>1, 1</w:t>
      </w:r>
      <w:r w:rsidR="003C175A">
        <w:t>92</w:t>
      </w:r>
      <w:r w:rsidRPr="004232DD">
        <w:t xml:space="preserve">) = </w:t>
      </w:r>
      <w:r>
        <w:t>.</w:t>
      </w:r>
      <w:r w:rsidR="003C175A">
        <w:t>0</w:t>
      </w:r>
      <w:r>
        <w:t xml:space="preserve">2, </w:t>
      </w:r>
      <w:r>
        <w:rPr>
          <w:i/>
          <w:iCs/>
        </w:rPr>
        <w:t xml:space="preserve">p </w:t>
      </w:r>
      <w:r>
        <w:t>= .</w:t>
      </w:r>
      <w:r w:rsidR="003C175A">
        <w:t>90</w:t>
      </w:r>
      <w:r w:rsidR="00E82C51">
        <w:t xml:space="preserve">, </w:t>
      </w:r>
      <w:r w:rsidR="00E82C51" w:rsidRPr="00BB0B05">
        <w:t>Δ</w:t>
      </w:r>
      <w:r w:rsidR="00E82C51" w:rsidRPr="00AE2268">
        <w:rPr>
          <w:i/>
          <w:iCs/>
        </w:rPr>
        <w:t>R</w:t>
      </w:r>
      <w:r w:rsidR="00E82C51" w:rsidRPr="00AE2268">
        <w:rPr>
          <w:vertAlign w:val="superscript"/>
        </w:rPr>
        <w:t xml:space="preserve">2 </w:t>
      </w:r>
      <w:r w:rsidR="00E82C51" w:rsidRPr="00AE2268">
        <w:t xml:space="preserve">= </w:t>
      </w:r>
      <w:r w:rsidR="00E82C51">
        <w:t>.00</w:t>
      </w:r>
      <w:r w:rsidR="008D45E4">
        <w:t xml:space="preserve"> (Table </w:t>
      </w:r>
      <w:r w:rsidR="00C152A5">
        <w:t>2</w:t>
      </w:r>
      <w:r w:rsidR="008D45E4">
        <w:t>).</w:t>
      </w:r>
    </w:p>
    <w:p w14:paraId="4FA01FBB" w14:textId="15155C32" w:rsidR="00DA52F7" w:rsidRDefault="00DA52F7" w:rsidP="007D062B">
      <w:pPr>
        <w:spacing w:line="480" w:lineRule="auto"/>
        <w:ind w:firstLine="720"/>
      </w:pPr>
      <w:r>
        <w:t xml:space="preserve">However, </w:t>
      </w:r>
      <w:r w:rsidR="008F1B9F" w:rsidRPr="008F1B9F">
        <w:rPr>
          <w:i/>
          <w:iCs/>
        </w:rPr>
        <w:t>G</w:t>
      </w:r>
      <w:r w:rsidR="008F1B9F">
        <w:rPr>
          <w:i/>
          <w:iCs/>
        </w:rPr>
        <w:t>f</w:t>
      </w:r>
      <w:r w:rsidR="008F1B9F">
        <w:t xml:space="preserve"> (i.e., </w:t>
      </w:r>
      <w:r>
        <w:t>nonverbal IQ</w:t>
      </w:r>
      <w:r w:rsidR="008F1B9F">
        <w:t xml:space="preserve">) </w:t>
      </w:r>
      <w:r>
        <w:t xml:space="preserve">significantly moderated the relationship between </w:t>
      </w:r>
      <w:r w:rsidR="0086068D">
        <w:rPr>
          <w:rFonts w:eastAsia="Times New Roman"/>
        </w:rPr>
        <w:t>EF</w:t>
      </w:r>
      <w:r>
        <w:t xml:space="preserve"> and verbal divergent thinking, </w:t>
      </w:r>
      <w:r w:rsidRPr="001930E6">
        <w:rPr>
          <w:i/>
          <w:iCs/>
        </w:rPr>
        <w:t>F</w:t>
      </w:r>
      <w:r w:rsidRPr="004232DD">
        <w:t>(</w:t>
      </w:r>
      <w:r>
        <w:t>1, 1</w:t>
      </w:r>
      <w:r w:rsidR="006F4E2D">
        <w:t>92</w:t>
      </w:r>
      <w:r w:rsidRPr="004232DD">
        <w:t xml:space="preserve">) = </w:t>
      </w:r>
      <w:r w:rsidR="006F4E2D">
        <w:t>10.56</w:t>
      </w:r>
      <w:r>
        <w:t xml:space="preserve">, </w:t>
      </w:r>
      <w:r>
        <w:rPr>
          <w:i/>
          <w:iCs/>
        </w:rPr>
        <w:t xml:space="preserve">p </w:t>
      </w:r>
      <w:r>
        <w:t>&lt; .0</w:t>
      </w:r>
      <w:r w:rsidR="006F4E2D">
        <w:t>1</w:t>
      </w:r>
      <w:r w:rsidR="00536CAA">
        <w:t xml:space="preserve">, </w:t>
      </w:r>
      <w:r w:rsidR="00536CAA" w:rsidRPr="00BB0B05">
        <w:t>Δ</w:t>
      </w:r>
      <w:r w:rsidR="00536CAA" w:rsidRPr="00AE2268">
        <w:rPr>
          <w:i/>
          <w:iCs/>
        </w:rPr>
        <w:t>R</w:t>
      </w:r>
      <w:r w:rsidR="00536CAA" w:rsidRPr="00AE2268">
        <w:rPr>
          <w:vertAlign w:val="superscript"/>
        </w:rPr>
        <w:t>2</w:t>
      </w:r>
      <w:r w:rsidR="00536CAA">
        <w:t xml:space="preserve"> </w:t>
      </w:r>
      <w:r w:rsidR="00536CAA" w:rsidRPr="00AE2268">
        <w:t xml:space="preserve">= </w:t>
      </w:r>
      <w:r w:rsidR="00536CAA">
        <w:t>.05</w:t>
      </w:r>
      <w:r w:rsidRPr="00421891">
        <w:t xml:space="preserve">. As seen in Figure </w:t>
      </w:r>
      <w:r w:rsidR="00AB45C1">
        <w:t>1</w:t>
      </w:r>
      <w:r w:rsidRPr="00421891">
        <w:t xml:space="preserve">, the relationship between </w:t>
      </w:r>
      <w:r w:rsidR="0086068D">
        <w:rPr>
          <w:rFonts w:eastAsia="Times New Roman"/>
        </w:rPr>
        <w:t>EF</w:t>
      </w:r>
      <w:r w:rsidR="0086068D">
        <w:t xml:space="preserve"> </w:t>
      </w:r>
      <w:r w:rsidR="004C6374">
        <w:t xml:space="preserve">scores (with higher scores indicating poorer EF) </w:t>
      </w:r>
      <w:r w:rsidRPr="00421891">
        <w:t xml:space="preserve">and verbal divergent thinking </w:t>
      </w:r>
      <w:r>
        <w:t>was</w:t>
      </w:r>
      <w:r w:rsidRPr="00421891">
        <w:t xml:space="preserve"> negative among those </w:t>
      </w:r>
      <w:r>
        <w:t xml:space="preserve">with </w:t>
      </w:r>
      <w:r w:rsidRPr="00421891">
        <w:t>rel</w:t>
      </w:r>
      <w:r>
        <w:t>atively lower</w:t>
      </w:r>
      <w:r w:rsidRPr="00421891">
        <w:t xml:space="preserve"> </w:t>
      </w:r>
      <w:r>
        <w:t xml:space="preserve">and mid-level </w:t>
      </w:r>
      <w:r w:rsidR="0080090E" w:rsidRPr="008F1B9F">
        <w:rPr>
          <w:i/>
          <w:iCs/>
        </w:rPr>
        <w:t>G</w:t>
      </w:r>
      <w:r w:rsidR="0080090E">
        <w:rPr>
          <w:i/>
          <w:iCs/>
        </w:rPr>
        <w:t>f</w:t>
      </w:r>
      <w:r>
        <w:t>, yet</w:t>
      </w:r>
      <w:r w:rsidRPr="00421891">
        <w:t xml:space="preserve"> positive among those with relatively higher </w:t>
      </w:r>
      <w:r w:rsidR="0080090E" w:rsidRPr="008F1B9F">
        <w:rPr>
          <w:i/>
          <w:iCs/>
        </w:rPr>
        <w:t>G</w:t>
      </w:r>
      <w:r w:rsidR="0080090E">
        <w:rPr>
          <w:i/>
          <w:iCs/>
        </w:rPr>
        <w:t>f</w:t>
      </w:r>
      <w:r w:rsidRPr="00421891">
        <w:t xml:space="preserve">. </w:t>
      </w:r>
      <w:r>
        <w:t>According to the Johnson-</w:t>
      </w:r>
      <w:proofErr w:type="spellStart"/>
      <w:r>
        <w:t>Neyman</w:t>
      </w:r>
      <w:proofErr w:type="spellEnd"/>
      <w:r>
        <w:t xml:space="preserve"> technique</w:t>
      </w:r>
      <w:r w:rsidR="007F716C">
        <w:t xml:space="preserve"> (Figure 2)</w:t>
      </w:r>
      <w:r w:rsidR="00661D2B">
        <w:t xml:space="preserve">, </w:t>
      </w:r>
      <w:r w:rsidR="0086068D">
        <w:rPr>
          <w:rFonts w:eastAsia="Times New Roman"/>
        </w:rPr>
        <w:t>EF</w:t>
      </w:r>
      <w:r w:rsidR="0086068D">
        <w:t xml:space="preserve"> </w:t>
      </w:r>
      <w:r w:rsidR="004C6374">
        <w:t xml:space="preserve">scores </w:t>
      </w:r>
      <w:r>
        <w:t>significantly predicted verbal divergent thinking (</w:t>
      </w:r>
      <w:r w:rsidRPr="003D102F">
        <w:rPr>
          <w:i/>
          <w:iCs/>
        </w:rPr>
        <w:t>p</w:t>
      </w:r>
      <w:r>
        <w:t xml:space="preserve"> &lt; .05) for those with </w:t>
      </w:r>
      <w:r w:rsidR="0080090E" w:rsidRPr="008F1B9F">
        <w:rPr>
          <w:i/>
          <w:iCs/>
        </w:rPr>
        <w:t>G</w:t>
      </w:r>
      <w:r w:rsidR="0080090E">
        <w:rPr>
          <w:i/>
          <w:iCs/>
        </w:rPr>
        <w:t>f</w:t>
      </w:r>
      <w:r w:rsidR="0080090E">
        <w:t xml:space="preserve"> </w:t>
      </w:r>
      <w:r>
        <w:t>scores less than 107.2</w:t>
      </w:r>
      <w:r w:rsidR="00F844E8">
        <w:t>0 and greater than 130.27</w:t>
      </w:r>
      <w:r w:rsidR="007F716C">
        <w:t>.</w:t>
      </w:r>
    </w:p>
    <w:p w14:paraId="6884C2E8" w14:textId="67ACFE13" w:rsidR="00DA52F7" w:rsidRDefault="0080090E" w:rsidP="00CA39DB">
      <w:pPr>
        <w:spacing w:line="480" w:lineRule="auto"/>
        <w:ind w:firstLine="720"/>
      </w:pPr>
      <w:r w:rsidRPr="008F1B9F">
        <w:rPr>
          <w:i/>
          <w:iCs/>
        </w:rPr>
        <w:t>G</w:t>
      </w:r>
      <w:r>
        <w:rPr>
          <w:i/>
          <w:iCs/>
        </w:rPr>
        <w:t>f</w:t>
      </w:r>
      <w:r>
        <w:t xml:space="preserve"> </w:t>
      </w:r>
      <w:r w:rsidR="00DA52F7">
        <w:t xml:space="preserve">also moderated </w:t>
      </w:r>
      <w:r w:rsidR="00DA52F7" w:rsidRPr="00421891">
        <w:t xml:space="preserve">the relationship between </w:t>
      </w:r>
      <w:r w:rsidR="0086068D">
        <w:rPr>
          <w:rFonts w:eastAsia="Times New Roman"/>
        </w:rPr>
        <w:t>EF</w:t>
      </w:r>
      <w:r w:rsidR="0086068D" w:rsidRPr="00421891">
        <w:t xml:space="preserve"> </w:t>
      </w:r>
      <w:r w:rsidR="00DA52F7" w:rsidRPr="00421891">
        <w:t xml:space="preserve">and figural divergent thinking, </w:t>
      </w:r>
      <w:r w:rsidR="00DA52F7" w:rsidRPr="00421891">
        <w:rPr>
          <w:i/>
          <w:iCs/>
        </w:rPr>
        <w:t>F</w:t>
      </w:r>
      <w:r w:rsidR="00DA52F7" w:rsidRPr="00421891">
        <w:t>(</w:t>
      </w:r>
      <w:r w:rsidR="00DA52F7">
        <w:t>1</w:t>
      </w:r>
      <w:r w:rsidR="00DA52F7" w:rsidRPr="00421891">
        <w:t xml:space="preserve">, </w:t>
      </w:r>
      <w:r w:rsidR="00DA52F7">
        <w:t>1</w:t>
      </w:r>
      <w:r w:rsidR="0061460C">
        <w:t>92</w:t>
      </w:r>
      <w:r w:rsidR="00DA52F7" w:rsidRPr="00421891">
        <w:t xml:space="preserve">) = </w:t>
      </w:r>
      <w:r w:rsidR="0061460C">
        <w:t>6.09</w:t>
      </w:r>
      <w:r w:rsidR="00DA52F7" w:rsidRPr="00421891">
        <w:t xml:space="preserve">, </w:t>
      </w:r>
      <w:r w:rsidR="00DA52F7" w:rsidRPr="00421891">
        <w:rPr>
          <w:i/>
          <w:iCs/>
        </w:rPr>
        <w:t xml:space="preserve">p </w:t>
      </w:r>
      <w:r w:rsidR="00DA52F7">
        <w:t>&lt;</w:t>
      </w:r>
      <w:r w:rsidR="00DA52F7" w:rsidRPr="00421891">
        <w:t xml:space="preserve"> </w:t>
      </w:r>
      <w:r w:rsidR="00DA52F7">
        <w:t>.05</w:t>
      </w:r>
      <w:r w:rsidR="00536CAA">
        <w:t xml:space="preserve">, </w:t>
      </w:r>
      <w:r w:rsidR="00536CAA" w:rsidRPr="00BB0B05">
        <w:t>Δ</w:t>
      </w:r>
      <w:r w:rsidR="00536CAA" w:rsidRPr="00AE2268">
        <w:rPr>
          <w:i/>
          <w:iCs/>
        </w:rPr>
        <w:t>R</w:t>
      </w:r>
      <w:r w:rsidR="00536CAA" w:rsidRPr="00AE2268">
        <w:rPr>
          <w:vertAlign w:val="superscript"/>
        </w:rPr>
        <w:t>2</w:t>
      </w:r>
      <w:r w:rsidR="00536CAA">
        <w:t xml:space="preserve"> </w:t>
      </w:r>
      <w:r w:rsidR="00536CAA" w:rsidRPr="00AE2268">
        <w:t xml:space="preserve">= </w:t>
      </w:r>
      <w:r w:rsidR="00536CAA">
        <w:t>.03</w:t>
      </w:r>
      <w:r w:rsidR="00DA52F7" w:rsidRPr="00421891">
        <w:t xml:space="preserve">. As seen in Figure 1, the relationship between </w:t>
      </w:r>
      <w:r w:rsidR="0086068D">
        <w:rPr>
          <w:rFonts w:eastAsia="Times New Roman"/>
        </w:rPr>
        <w:t>EF</w:t>
      </w:r>
      <w:r w:rsidR="0086068D">
        <w:t xml:space="preserve"> </w:t>
      </w:r>
      <w:r w:rsidR="000F413A">
        <w:t>scores (with higher scores indicating poorer EF)</w:t>
      </w:r>
      <w:r w:rsidR="00DA52F7" w:rsidRPr="00421891">
        <w:t xml:space="preserve"> and figural divergent thinking </w:t>
      </w:r>
      <w:r w:rsidR="00DA52F7">
        <w:t>was</w:t>
      </w:r>
      <w:r w:rsidR="00DA52F7" w:rsidRPr="00421891">
        <w:t xml:space="preserve"> negative among those with relatively lower </w:t>
      </w:r>
      <w:r w:rsidRPr="008F1B9F">
        <w:rPr>
          <w:i/>
          <w:iCs/>
        </w:rPr>
        <w:t>G</w:t>
      </w:r>
      <w:r>
        <w:rPr>
          <w:i/>
          <w:iCs/>
        </w:rPr>
        <w:t>f</w:t>
      </w:r>
      <w:r w:rsidR="00DA52F7" w:rsidRPr="00421891">
        <w:t xml:space="preserve"> and positive among those with relatively higher </w:t>
      </w:r>
      <w:r w:rsidRPr="008F1B9F">
        <w:rPr>
          <w:i/>
          <w:iCs/>
        </w:rPr>
        <w:t>G</w:t>
      </w:r>
      <w:r>
        <w:rPr>
          <w:i/>
          <w:iCs/>
        </w:rPr>
        <w:t>f</w:t>
      </w:r>
      <w:r w:rsidR="00DA52F7" w:rsidRPr="00421891">
        <w:t>. According</w:t>
      </w:r>
      <w:r w:rsidR="00DA52F7">
        <w:t xml:space="preserve"> to the Johnson-</w:t>
      </w:r>
      <w:proofErr w:type="spellStart"/>
      <w:r w:rsidR="00DA52F7">
        <w:t>Neyman</w:t>
      </w:r>
      <w:proofErr w:type="spellEnd"/>
      <w:r w:rsidR="00DA52F7">
        <w:t xml:space="preserve"> technique, </w:t>
      </w:r>
      <w:r w:rsidR="0086068D">
        <w:rPr>
          <w:rFonts w:eastAsia="Times New Roman"/>
        </w:rPr>
        <w:t>EF</w:t>
      </w:r>
      <w:r w:rsidR="0086068D">
        <w:t xml:space="preserve"> </w:t>
      </w:r>
      <w:r w:rsidR="002336B5">
        <w:t xml:space="preserve">scores </w:t>
      </w:r>
      <w:r w:rsidR="00DA52F7">
        <w:t xml:space="preserve">significantly predicted figural divergent thinking at </w:t>
      </w:r>
      <w:r w:rsidR="00DA52F7" w:rsidRPr="003D102F">
        <w:rPr>
          <w:i/>
          <w:iCs/>
        </w:rPr>
        <w:t>p</w:t>
      </w:r>
      <w:r w:rsidR="00DA52F7">
        <w:t xml:space="preserve"> &lt; .05 for those with </w:t>
      </w:r>
      <w:r w:rsidRPr="008F1B9F">
        <w:rPr>
          <w:i/>
          <w:iCs/>
        </w:rPr>
        <w:t>G</w:t>
      </w:r>
      <w:r>
        <w:rPr>
          <w:i/>
          <w:iCs/>
        </w:rPr>
        <w:t>f</w:t>
      </w:r>
      <w:r>
        <w:t xml:space="preserve"> </w:t>
      </w:r>
      <w:r w:rsidR="00DA52F7">
        <w:t xml:space="preserve">scores lower than </w:t>
      </w:r>
      <w:r w:rsidR="0061460C">
        <w:t>95.13</w:t>
      </w:r>
      <w:r w:rsidR="00DA52F7">
        <w:t xml:space="preserve"> and </w:t>
      </w:r>
      <w:r w:rsidR="0061460C">
        <w:t>greater</w:t>
      </w:r>
      <w:r w:rsidR="00DA52F7">
        <w:t xml:space="preserve"> than </w:t>
      </w:r>
      <w:r w:rsidR="0061460C">
        <w:t>129.21</w:t>
      </w:r>
      <w:r w:rsidR="00DA52F7">
        <w:t xml:space="preserve">. Thus, among those with lower </w:t>
      </w:r>
      <w:r w:rsidRPr="008F1B9F">
        <w:rPr>
          <w:i/>
          <w:iCs/>
        </w:rPr>
        <w:t>G</w:t>
      </w:r>
      <w:r>
        <w:rPr>
          <w:i/>
          <w:iCs/>
        </w:rPr>
        <w:t>f</w:t>
      </w:r>
      <w:r w:rsidR="00DA52F7">
        <w:t xml:space="preserve">, </w:t>
      </w:r>
      <w:r w:rsidR="002336B5">
        <w:t>poorer</w:t>
      </w:r>
      <w:r w:rsidR="00DA52F7">
        <w:t xml:space="preserve"> </w:t>
      </w:r>
      <w:r w:rsidR="0086068D">
        <w:rPr>
          <w:rFonts w:eastAsia="Times New Roman"/>
        </w:rPr>
        <w:t>EF</w:t>
      </w:r>
      <w:r w:rsidR="0086068D">
        <w:t xml:space="preserve"> </w:t>
      </w:r>
      <w:r w:rsidR="00DA52F7">
        <w:t xml:space="preserve">were negatively associated with </w:t>
      </w:r>
      <w:r w:rsidR="00A05FF7">
        <w:t xml:space="preserve">verbal and </w:t>
      </w:r>
      <w:r w:rsidR="00DA52F7">
        <w:t xml:space="preserve">figural divergent thinking scores. However, among those with higher </w:t>
      </w:r>
      <w:r w:rsidRPr="008F1B9F">
        <w:rPr>
          <w:i/>
          <w:iCs/>
        </w:rPr>
        <w:t>G</w:t>
      </w:r>
      <w:r>
        <w:rPr>
          <w:i/>
          <w:iCs/>
        </w:rPr>
        <w:t>f</w:t>
      </w:r>
      <w:r w:rsidR="00DA52F7">
        <w:t xml:space="preserve">, </w:t>
      </w:r>
      <w:r w:rsidR="00FC270E">
        <w:t>poorer</w:t>
      </w:r>
      <w:r w:rsidR="00DA52F7">
        <w:t xml:space="preserve"> </w:t>
      </w:r>
      <w:r w:rsidR="0086068D">
        <w:rPr>
          <w:rFonts w:eastAsia="Times New Roman"/>
        </w:rPr>
        <w:t>EF</w:t>
      </w:r>
      <w:r w:rsidR="0086068D">
        <w:t xml:space="preserve"> </w:t>
      </w:r>
      <w:r w:rsidR="00DA52F7">
        <w:t xml:space="preserve">were positively associated with </w:t>
      </w:r>
      <w:r w:rsidR="00A05FF7">
        <w:t xml:space="preserve">verbal and </w:t>
      </w:r>
      <w:r w:rsidR="00DA52F7">
        <w:t>figural divergent thinking scores.</w:t>
      </w:r>
    </w:p>
    <w:p w14:paraId="2F89A745" w14:textId="6D8D92CB" w:rsidR="00C63BFD" w:rsidRPr="00C63BFD" w:rsidRDefault="006833A0" w:rsidP="006833A0">
      <w:pPr>
        <w:spacing w:line="480" w:lineRule="auto"/>
      </w:pPr>
      <w:r>
        <w:rPr>
          <w:b/>
          <w:bCs/>
        </w:rPr>
        <w:t xml:space="preserve">Analyses for </w:t>
      </w:r>
      <w:r w:rsidR="000D68AC">
        <w:rPr>
          <w:b/>
          <w:bCs/>
        </w:rPr>
        <w:t xml:space="preserve">Originality </w:t>
      </w:r>
      <w:r w:rsidR="001B02F4">
        <w:rPr>
          <w:b/>
          <w:bCs/>
        </w:rPr>
        <w:t>R</w:t>
      </w:r>
      <w:r w:rsidR="000D68AC">
        <w:rPr>
          <w:b/>
          <w:bCs/>
        </w:rPr>
        <w:t>atio</w:t>
      </w:r>
      <w:r>
        <w:rPr>
          <w:b/>
          <w:bCs/>
        </w:rPr>
        <w:t xml:space="preserve"> Scores</w:t>
      </w:r>
      <w:r>
        <w:t xml:space="preserve"> </w:t>
      </w:r>
    </w:p>
    <w:p w14:paraId="0DFC4C65" w14:textId="316D5BE9" w:rsidR="000D2CBA" w:rsidRDefault="000D2CBA" w:rsidP="000D2CBA">
      <w:pPr>
        <w:spacing w:line="480" w:lineRule="auto"/>
        <w:ind w:firstLine="720"/>
      </w:pPr>
      <w:r>
        <w:t>L</w:t>
      </w:r>
      <w:r w:rsidRPr="00113FEA">
        <w:t>inear regression tests</w:t>
      </w:r>
      <w:r>
        <w:t xml:space="preserve"> showed</w:t>
      </w:r>
      <w:r w:rsidRPr="00113FEA">
        <w:t xml:space="preserve"> that </w:t>
      </w:r>
      <w:r w:rsidRPr="00113FEA">
        <w:rPr>
          <w:rFonts w:eastAsia="Times New Roman"/>
        </w:rPr>
        <w:t xml:space="preserve">EF </w:t>
      </w:r>
      <w:r w:rsidRPr="00113FEA">
        <w:t>scores did not significantly predict</w:t>
      </w:r>
      <w:r>
        <w:t xml:space="preserve"> v</w:t>
      </w:r>
      <w:r w:rsidRPr="00113FEA">
        <w:t>erbal</w:t>
      </w:r>
      <w:r>
        <w:t xml:space="preserve"> </w:t>
      </w:r>
      <w:r w:rsidR="000D68AC">
        <w:t>originality ratio</w:t>
      </w:r>
      <w:r>
        <w:t>s</w:t>
      </w:r>
      <w:r w:rsidRPr="00113FEA">
        <w:t xml:space="preserve">, </w:t>
      </w:r>
      <w:r w:rsidRPr="00705E1D">
        <w:rPr>
          <w:i/>
          <w:iCs/>
        </w:rPr>
        <w:t>F</w:t>
      </w:r>
      <w:r w:rsidRPr="00705E1D">
        <w:t>(1, 195) =</w:t>
      </w:r>
      <w:r w:rsidRPr="00113FEA">
        <w:t xml:space="preserve"> </w:t>
      </w:r>
      <w:r>
        <w:t>1.36</w:t>
      </w:r>
      <w:r w:rsidRPr="00113FEA">
        <w:t xml:space="preserve">, </w:t>
      </w:r>
      <w:r w:rsidRPr="00113FEA">
        <w:rPr>
          <w:i/>
          <w:iCs/>
        </w:rPr>
        <w:t>p</w:t>
      </w:r>
      <w:r w:rsidRPr="00113FEA">
        <w:t xml:space="preserve"> = </w:t>
      </w:r>
      <w:r>
        <w:t>.25</w:t>
      </w:r>
      <w:r w:rsidRPr="00113FEA">
        <w:t xml:space="preserve">, or </w:t>
      </w:r>
      <w:r>
        <w:t xml:space="preserve">figural </w:t>
      </w:r>
      <w:r w:rsidR="000D68AC">
        <w:t>originality ratio</w:t>
      </w:r>
      <w:r>
        <w:t>s for untransformed scores</w:t>
      </w:r>
      <w:r w:rsidRPr="00113FEA">
        <w:t xml:space="preserve">, </w:t>
      </w:r>
      <w:r w:rsidRPr="00113FEA">
        <w:rPr>
          <w:i/>
          <w:iCs/>
        </w:rPr>
        <w:t>F</w:t>
      </w:r>
      <w:r w:rsidRPr="00113FEA">
        <w:t xml:space="preserve">(1, </w:t>
      </w:r>
      <w:r w:rsidRPr="00705E1D">
        <w:t>187)</w:t>
      </w:r>
      <w:r w:rsidRPr="00113FEA">
        <w:t xml:space="preserve"> = </w:t>
      </w:r>
      <w:r>
        <w:t>2.05</w:t>
      </w:r>
      <w:r w:rsidRPr="00113FEA">
        <w:t xml:space="preserve">, </w:t>
      </w:r>
      <w:r w:rsidRPr="00113FEA">
        <w:rPr>
          <w:i/>
          <w:iCs/>
        </w:rPr>
        <w:t>p</w:t>
      </w:r>
      <w:r w:rsidRPr="00113FEA">
        <w:t xml:space="preserve"> = </w:t>
      </w:r>
      <w:r w:rsidR="00F07031">
        <w:t>.</w:t>
      </w:r>
      <w:r>
        <w:t xml:space="preserve">15, or transformed scores, </w:t>
      </w:r>
      <w:r w:rsidRPr="00113FEA">
        <w:rPr>
          <w:i/>
          <w:iCs/>
        </w:rPr>
        <w:t>F</w:t>
      </w:r>
      <w:r w:rsidRPr="00113FEA">
        <w:t xml:space="preserve">(1, </w:t>
      </w:r>
      <w:r w:rsidRPr="00705E1D">
        <w:t>187)</w:t>
      </w:r>
      <w:r w:rsidRPr="00113FEA">
        <w:t xml:space="preserve"> = </w:t>
      </w:r>
      <w:r>
        <w:t>1.84</w:t>
      </w:r>
      <w:r w:rsidRPr="00113FEA">
        <w:t xml:space="preserve">, </w:t>
      </w:r>
      <w:r w:rsidRPr="00113FEA">
        <w:rPr>
          <w:i/>
          <w:iCs/>
        </w:rPr>
        <w:t>p</w:t>
      </w:r>
      <w:r w:rsidRPr="00113FEA">
        <w:t xml:space="preserve"> = </w:t>
      </w:r>
      <w:r w:rsidR="008A2A6B">
        <w:t>.</w:t>
      </w:r>
      <w:r>
        <w:t>18.</w:t>
      </w:r>
    </w:p>
    <w:p w14:paraId="50F85A74" w14:textId="045950DA" w:rsidR="006833A0" w:rsidRPr="000A21BE" w:rsidRDefault="006833A0" w:rsidP="006833A0">
      <w:pPr>
        <w:spacing w:line="480" w:lineRule="auto"/>
        <w:ind w:firstLine="720"/>
      </w:pPr>
      <w:r w:rsidRPr="000A21BE">
        <w:lastRenderedPageBreak/>
        <w:t xml:space="preserve">The relationship between EF and figural </w:t>
      </w:r>
      <w:r w:rsidR="000D68AC">
        <w:t>originality ratio</w:t>
      </w:r>
      <w:r>
        <w:t>s</w:t>
      </w:r>
      <w:r w:rsidRPr="000A21BE">
        <w:t xml:space="preserve"> was not significantly moderated by </w:t>
      </w:r>
      <w:r w:rsidR="0080090E" w:rsidRPr="008F1B9F">
        <w:rPr>
          <w:i/>
          <w:iCs/>
        </w:rPr>
        <w:t>G</w:t>
      </w:r>
      <w:r w:rsidR="0080090E">
        <w:rPr>
          <w:i/>
          <w:iCs/>
        </w:rPr>
        <w:t>c</w:t>
      </w:r>
      <w:r w:rsidRPr="000A21BE">
        <w:rPr>
          <w:rFonts w:eastAsia="Times New Roman"/>
          <w:color w:val="212121"/>
          <w:shd w:val="clear" w:color="auto" w:fill="FFFFFF"/>
        </w:rPr>
        <w:t xml:space="preserve">, </w:t>
      </w:r>
      <w:r w:rsidRPr="000A21BE">
        <w:rPr>
          <w:i/>
          <w:iCs/>
        </w:rPr>
        <w:t>F</w:t>
      </w:r>
      <w:r w:rsidRPr="000A21BE">
        <w:t xml:space="preserve">(1, 184) = .69, </w:t>
      </w:r>
      <w:r w:rsidRPr="000A21BE">
        <w:rPr>
          <w:i/>
          <w:iCs/>
        </w:rPr>
        <w:t xml:space="preserve">p </w:t>
      </w:r>
      <w:r w:rsidRPr="000A21BE">
        <w:t>= .41</w:t>
      </w:r>
      <w:r w:rsidR="00C63BFD">
        <w:t xml:space="preserve">, </w:t>
      </w:r>
      <w:r w:rsidR="00C63BFD" w:rsidRPr="00BF7BF6">
        <w:t>Δ</w:t>
      </w:r>
      <w:r w:rsidR="00C63BFD" w:rsidRPr="00AE2268">
        <w:rPr>
          <w:i/>
          <w:iCs/>
        </w:rPr>
        <w:t>R</w:t>
      </w:r>
      <w:r w:rsidR="00C63BFD" w:rsidRPr="00AE2268">
        <w:rPr>
          <w:vertAlign w:val="superscript"/>
        </w:rPr>
        <w:t xml:space="preserve">2 </w:t>
      </w:r>
      <w:r w:rsidR="00C63BFD" w:rsidRPr="00AE2268">
        <w:t xml:space="preserve">= </w:t>
      </w:r>
      <w:r w:rsidR="00C63BFD">
        <w:t>.00</w:t>
      </w:r>
      <w:r w:rsidR="00F15AC9">
        <w:t xml:space="preserve">, </w:t>
      </w:r>
      <w:r w:rsidR="00C762DA">
        <w:t>n</w:t>
      </w:r>
      <w:r w:rsidRPr="000A21BE">
        <w:t xml:space="preserve">or </w:t>
      </w:r>
      <w:r w:rsidR="00C762DA">
        <w:t xml:space="preserve">by </w:t>
      </w:r>
      <w:r w:rsidR="0080090E" w:rsidRPr="008F1B9F">
        <w:rPr>
          <w:i/>
          <w:iCs/>
        </w:rPr>
        <w:t>G</w:t>
      </w:r>
      <w:r w:rsidR="0080090E">
        <w:rPr>
          <w:i/>
          <w:iCs/>
        </w:rPr>
        <w:t>f</w:t>
      </w:r>
      <w:r w:rsidRPr="000A21BE">
        <w:t xml:space="preserve">, </w:t>
      </w:r>
      <w:r w:rsidRPr="000A21BE">
        <w:rPr>
          <w:i/>
          <w:iCs/>
        </w:rPr>
        <w:t>F</w:t>
      </w:r>
      <w:r w:rsidRPr="000A21BE">
        <w:t xml:space="preserve">(1, 184) = 2.43, </w:t>
      </w:r>
      <w:r w:rsidRPr="000A21BE">
        <w:rPr>
          <w:i/>
          <w:iCs/>
        </w:rPr>
        <w:t xml:space="preserve">p </w:t>
      </w:r>
      <w:r w:rsidRPr="000A21BE">
        <w:t>= .12</w:t>
      </w:r>
      <w:r w:rsidR="00C63BFD">
        <w:t xml:space="preserve">, </w:t>
      </w:r>
      <w:r w:rsidR="00C63BFD" w:rsidRPr="00BF7BF6">
        <w:t>Δ</w:t>
      </w:r>
      <w:r w:rsidR="00C63BFD" w:rsidRPr="00AE2268">
        <w:rPr>
          <w:i/>
          <w:iCs/>
        </w:rPr>
        <w:t>R</w:t>
      </w:r>
      <w:r w:rsidR="00C63BFD" w:rsidRPr="00AE2268">
        <w:rPr>
          <w:vertAlign w:val="superscript"/>
        </w:rPr>
        <w:t xml:space="preserve">2 </w:t>
      </w:r>
      <w:r w:rsidR="00C63BFD" w:rsidRPr="00AE2268">
        <w:t xml:space="preserve">= </w:t>
      </w:r>
      <w:r w:rsidR="00C63BFD">
        <w:t>.01</w:t>
      </w:r>
      <w:r w:rsidR="008D45E4">
        <w:t xml:space="preserve"> (Table </w:t>
      </w:r>
      <w:r w:rsidR="00C152A5">
        <w:t>3</w:t>
      </w:r>
      <w:r w:rsidR="008D45E4">
        <w:t>).</w:t>
      </w:r>
      <w:r w:rsidR="003925F9">
        <w:t xml:space="preserve"> </w:t>
      </w:r>
    </w:p>
    <w:p w14:paraId="62B2F8FE" w14:textId="5FE80565" w:rsidR="006833A0" w:rsidRPr="003925F9" w:rsidRDefault="006833A0" w:rsidP="003925F9">
      <w:pPr>
        <w:spacing w:line="480" w:lineRule="auto"/>
        <w:ind w:firstLine="720"/>
      </w:pPr>
      <w:r w:rsidRPr="00B64579">
        <w:t xml:space="preserve">However, the relationship between </w:t>
      </w:r>
      <w:r w:rsidRPr="00B64579">
        <w:rPr>
          <w:rFonts w:eastAsia="Times New Roman"/>
        </w:rPr>
        <w:t>EF</w:t>
      </w:r>
      <w:r w:rsidRPr="00B64579">
        <w:t xml:space="preserve"> and verbal </w:t>
      </w:r>
      <w:r w:rsidR="000D68AC">
        <w:t>originality ratio</w:t>
      </w:r>
      <w:r>
        <w:t xml:space="preserve">s was significantly moderated by </w:t>
      </w:r>
      <w:r w:rsidR="0080090E" w:rsidRPr="008F1B9F">
        <w:rPr>
          <w:i/>
          <w:iCs/>
        </w:rPr>
        <w:t>G</w:t>
      </w:r>
      <w:r w:rsidR="0080090E">
        <w:rPr>
          <w:i/>
          <w:iCs/>
        </w:rPr>
        <w:t>c</w:t>
      </w:r>
      <w:r w:rsidRPr="00B64579">
        <w:t xml:space="preserve">, </w:t>
      </w:r>
      <w:r w:rsidRPr="00B64579">
        <w:rPr>
          <w:i/>
          <w:iCs/>
        </w:rPr>
        <w:t>F</w:t>
      </w:r>
      <w:r w:rsidRPr="00B64579">
        <w:t xml:space="preserve">(1, 192) = 6.44, </w:t>
      </w:r>
      <w:r w:rsidRPr="00B64579">
        <w:rPr>
          <w:i/>
          <w:iCs/>
        </w:rPr>
        <w:t xml:space="preserve">p </w:t>
      </w:r>
      <w:r w:rsidRPr="00B64579">
        <w:t>&lt; .05</w:t>
      </w:r>
      <w:r w:rsidR="003925F9">
        <w:t xml:space="preserve">, </w:t>
      </w:r>
      <w:r w:rsidR="003925F9" w:rsidRPr="00BF7BF6">
        <w:t>Δ</w:t>
      </w:r>
      <w:r w:rsidR="003925F9" w:rsidRPr="00AE2268">
        <w:rPr>
          <w:i/>
          <w:iCs/>
        </w:rPr>
        <w:t>R</w:t>
      </w:r>
      <w:r w:rsidR="003925F9" w:rsidRPr="00AE2268">
        <w:rPr>
          <w:vertAlign w:val="superscript"/>
        </w:rPr>
        <w:t xml:space="preserve">2 </w:t>
      </w:r>
      <w:r w:rsidR="003925F9" w:rsidRPr="00AE2268">
        <w:t xml:space="preserve">= </w:t>
      </w:r>
      <w:r w:rsidR="003925F9">
        <w:t>.03</w:t>
      </w:r>
      <w:r w:rsidRPr="00B64579">
        <w:t xml:space="preserve">. </w:t>
      </w:r>
      <w:r w:rsidRPr="00010EA2">
        <w:t xml:space="preserve">As seen in Figure </w:t>
      </w:r>
      <w:r w:rsidR="0037016B">
        <w:t>3</w:t>
      </w:r>
      <w:r w:rsidRPr="00010EA2">
        <w:t xml:space="preserve">, the relationship between </w:t>
      </w:r>
      <w:r w:rsidRPr="00010EA2">
        <w:rPr>
          <w:rFonts w:eastAsia="Times New Roman"/>
        </w:rPr>
        <w:t>EF</w:t>
      </w:r>
      <w:r w:rsidRPr="00010EA2">
        <w:t xml:space="preserve"> </w:t>
      </w:r>
      <w:r w:rsidR="006316CF">
        <w:t xml:space="preserve">scores (with higher scores indicating poorer EF) </w:t>
      </w:r>
      <w:r w:rsidRPr="00010EA2">
        <w:t xml:space="preserve">and verbal </w:t>
      </w:r>
      <w:r w:rsidR="000D68AC">
        <w:t>originality ratio</w:t>
      </w:r>
      <w:r>
        <w:t>s</w:t>
      </w:r>
      <w:r w:rsidRPr="00010EA2">
        <w:t xml:space="preserve"> was negative among those with relatively lower and mid-level </w:t>
      </w:r>
      <w:r w:rsidR="0080090E" w:rsidRPr="008F1B9F">
        <w:rPr>
          <w:i/>
          <w:iCs/>
        </w:rPr>
        <w:t>G</w:t>
      </w:r>
      <w:r w:rsidR="0080090E">
        <w:rPr>
          <w:i/>
          <w:iCs/>
        </w:rPr>
        <w:t>c</w:t>
      </w:r>
      <w:r w:rsidRPr="00010EA2">
        <w:t xml:space="preserve">, yet positive among those with relatively higher </w:t>
      </w:r>
      <w:r w:rsidR="0080090E" w:rsidRPr="008F1B9F">
        <w:rPr>
          <w:i/>
          <w:iCs/>
        </w:rPr>
        <w:t>G</w:t>
      </w:r>
      <w:r w:rsidR="0080090E">
        <w:rPr>
          <w:i/>
          <w:iCs/>
        </w:rPr>
        <w:t>c</w:t>
      </w:r>
      <w:r w:rsidRPr="00010EA2">
        <w:t>. According to the Johnson-</w:t>
      </w:r>
      <w:proofErr w:type="spellStart"/>
      <w:r w:rsidRPr="00010EA2">
        <w:t>Neyman</w:t>
      </w:r>
      <w:proofErr w:type="spellEnd"/>
      <w:r w:rsidRPr="00010EA2">
        <w:t xml:space="preserve"> technique</w:t>
      </w:r>
      <w:r w:rsidR="00661D2B">
        <w:t xml:space="preserve"> (Figure 4)</w:t>
      </w:r>
      <w:r>
        <w:t xml:space="preserve">, </w:t>
      </w:r>
      <w:r w:rsidRPr="00010EA2">
        <w:rPr>
          <w:rFonts w:eastAsia="Times New Roman"/>
        </w:rPr>
        <w:t>EF</w:t>
      </w:r>
      <w:r w:rsidRPr="00010EA2">
        <w:t xml:space="preserve"> significantly negatively predicted verbal </w:t>
      </w:r>
      <w:r w:rsidR="000D68AC">
        <w:t>originality ratio</w:t>
      </w:r>
      <w:r>
        <w:t>s</w:t>
      </w:r>
      <w:r w:rsidRPr="00010EA2">
        <w:t xml:space="preserve"> (</w:t>
      </w:r>
      <w:r w:rsidRPr="00010EA2">
        <w:rPr>
          <w:i/>
          <w:iCs/>
        </w:rPr>
        <w:t>p</w:t>
      </w:r>
      <w:r w:rsidRPr="00010EA2">
        <w:t xml:space="preserve"> &lt; .05) for those with </w:t>
      </w:r>
      <w:r w:rsidR="0080090E" w:rsidRPr="008F1B9F">
        <w:rPr>
          <w:i/>
          <w:iCs/>
        </w:rPr>
        <w:t>G</w:t>
      </w:r>
      <w:r w:rsidR="0080090E">
        <w:rPr>
          <w:i/>
          <w:iCs/>
        </w:rPr>
        <w:t xml:space="preserve">c </w:t>
      </w:r>
      <w:r w:rsidRPr="00010EA2">
        <w:t xml:space="preserve">scores less than 102.58 and positively predicted verbal </w:t>
      </w:r>
      <w:r w:rsidR="000D68AC">
        <w:t>originality ratio</w:t>
      </w:r>
      <w:r>
        <w:t>s</w:t>
      </w:r>
      <w:r w:rsidRPr="00010EA2">
        <w:t xml:space="preserve"> for those with </w:t>
      </w:r>
      <w:r w:rsidR="0080090E" w:rsidRPr="008F1B9F">
        <w:rPr>
          <w:i/>
          <w:iCs/>
        </w:rPr>
        <w:t>G</w:t>
      </w:r>
      <w:r w:rsidR="0080090E">
        <w:rPr>
          <w:i/>
          <w:iCs/>
        </w:rPr>
        <w:t xml:space="preserve">c </w:t>
      </w:r>
      <w:r w:rsidRPr="00010EA2">
        <w:t xml:space="preserve">scores greater than 142.42. </w:t>
      </w:r>
    </w:p>
    <w:p w14:paraId="070714D9" w14:textId="6498EC9E" w:rsidR="006833A0" w:rsidRDefault="006833A0" w:rsidP="006833A0">
      <w:pPr>
        <w:spacing w:line="480" w:lineRule="auto"/>
        <w:ind w:firstLine="720"/>
      </w:pPr>
      <w:r w:rsidRPr="00B64579">
        <w:t xml:space="preserve">The relationship between </w:t>
      </w:r>
      <w:r w:rsidRPr="00B64579">
        <w:rPr>
          <w:rFonts w:eastAsia="Times New Roman"/>
        </w:rPr>
        <w:t>EF</w:t>
      </w:r>
      <w:r w:rsidRPr="00B64579">
        <w:t xml:space="preserve"> and verbal </w:t>
      </w:r>
      <w:r w:rsidR="000D68AC">
        <w:t>originality ratio</w:t>
      </w:r>
      <w:r>
        <w:t>s</w:t>
      </w:r>
      <w:r w:rsidRPr="00B64579">
        <w:t xml:space="preserve"> was also significantly moderated by </w:t>
      </w:r>
      <w:r w:rsidR="0080090E" w:rsidRPr="008F1B9F">
        <w:rPr>
          <w:i/>
          <w:iCs/>
        </w:rPr>
        <w:t>G</w:t>
      </w:r>
      <w:r w:rsidR="0080090E">
        <w:rPr>
          <w:i/>
          <w:iCs/>
        </w:rPr>
        <w:t>f</w:t>
      </w:r>
      <w:r w:rsidRPr="00B64579">
        <w:t xml:space="preserve">, </w:t>
      </w:r>
      <w:r w:rsidRPr="00B64579">
        <w:rPr>
          <w:i/>
          <w:iCs/>
        </w:rPr>
        <w:t>F</w:t>
      </w:r>
      <w:r w:rsidRPr="00B64579">
        <w:t xml:space="preserve">(1, 192) = 6.41, </w:t>
      </w:r>
      <w:r w:rsidRPr="00B64579">
        <w:rPr>
          <w:i/>
          <w:iCs/>
        </w:rPr>
        <w:t xml:space="preserve">p </w:t>
      </w:r>
      <w:r w:rsidRPr="00B64579">
        <w:t>&lt; .05</w:t>
      </w:r>
      <w:r w:rsidR="003925F9">
        <w:t xml:space="preserve">, </w:t>
      </w:r>
      <w:r w:rsidR="003925F9" w:rsidRPr="00BF7BF6">
        <w:t>Δ</w:t>
      </w:r>
      <w:r w:rsidR="003925F9" w:rsidRPr="00AE2268">
        <w:rPr>
          <w:i/>
          <w:iCs/>
        </w:rPr>
        <w:t>R</w:t>
      </w:r>
      <w:r w:rsidR="003925F9" w:rsidRPr="00AE2268">
        <w:rPr>
          <w:vertAlign w:val="superscript"/>
        </w:rPr>
        <w:t xml:space="preserve">2 </w:t>
      </w:r>
      <w:r w:rsidR="003925F9" w:rsidRPr="00AE2268">
        <w:t xml:space="preserve">= </w:t>
      </w:r>
      <w:r w:rsidR="003925F9">
        <w:t>.03</w:t>
      </w:r>
      <w:r>
        <w:t>. The</w:t>
      </w:r>
      <w:r w:rsidRPr="00010EA2">
        <w:t xml:space="preserve"> relationship between </w:t>
      </w:r>
      <w:r w:rsidRPr="00010EA2">
        <w:rPr>
          <w:rFonts w:eastAsia="Times New Roman"/>
        </w:rPr>
        <w:t>EF</w:t>
      </w:r>
      <w:r w:rsidRPr="00010EA2">
        <w:t xml:space="preserve"> </w:t>
      </w:r>
      <w:r w:rsidR="006316CF">
        <w:t xml:space="preserve">scores (with higher scores indicating poorer EF) </w:t>
      </w:r>
      <w:r w:rsidRPr="00010EA2">
        <w:t xml:space="preserve">and verbal </w:t>
      </w:r>
      <w:r w:rsidR="000D68AC">
        <w:t>originality ratio</w:t>
      </w:r>
      <w:r>
        <w:t>s</w:t>
      </w:r>
      <w:r w:rsidRPr="00010EA2">
        <w:t xml:space="preserve"> was negative among those </w:t>
      </w:r>
      <w:r w:rsidRPr="007523EF">
        <w:t xml:space="preserve">with relatively lower </w:t>
      </w:r>
      <w:r w:rsidR="0080090E" w:rsidRPr="008F1B9F">
        <w:rPr>
          <w:i/>
          <w:iCs/>
        </w:rPr>
        <w:t>G</w:t>
      </w:r>
      <w:r w:rsidR="0080090E">
        <w:rPr>
          <w:i/>
          <w:iCs/>
        </w:rPr>
        <w:t>f</w:t>
      </w:r>
      <w:r w:rsidRPr="007523EF">
        <w:t xml:space="preserve"> and mid-level </w:t>
      </w:r>
      <w:r w:rsidR="0080090E" w:rsidRPr="008F1B9F">
        <w:rPr>
          <w:i/>
          <w:iCs/>
        </w:rPr>
        <w:t>G</w:t>
      </w:r>
      <w:r w:rsidR="0080090E">
        <w:rPr>
          <w:i/>
          <w:iCs/>
        </w:rPr>
        <w:t>f</w:t>
      </w:r>
      <w:r w:rsidRPr="007523EF">
        <w:t>, yet positive among those with relatively higher</w:t>
      </w:r>
      <w:r w:rsidR="0080090E">
        <w:t xml:space="preserve"> </w:t>
      </w:r>
      <w:r w:rsidR="0080090E" w:rsidRPr="008F1B9F">
        <w:rPr>
          <w:i/>
          <w:iCs/>
        </w:rPr>
        <w:t>G</w:t>
      </w:r>
      <w:r w:rsidR="0080090E">
        <w:rPr>
          <w:i/>
          <w:iCs/>
        </w:rPr>
        <w:t>f</w:t>
      </w:r>
      <w:r w:rsidRPr="007523EF">
        <w:t>. According to the Johnson-</w:t>
      </w:r>
      <w:proofErr w:type="spellStart"/>
      <w:r w:rsidRPr="007523EF">
        <w:t>Neyman</w:t>
      </w:r>
      <w:proofErr w:type="spellEnd"/>
      <w:r w:rsidRPr="007523EF">
        <w:t xml:space="preserve"> technique, </w:t>
      </w:r>
      <w:r w:rsidRPr="007523EF">
        <w:rPr>
          <w:rFonts w:eastAsia="Times New Roman"/>
        </w:rPr>
        <w:t>EF</w:t>
      </w:r>
      <w:r w:rsidRPr="007523EF">
        <w:t xml:space="preserve"> significantly negatively predicted verbal </w:t>
      </w:r>
      <w:r w:rsidR="000D68AC">
        <w:t>originality ratio</w:t>
      </w:r>
      <w:r w:rsidRPr="007523EF">
        <w:t xml:space="preserve">s at </w:t>
      </w:r>
      <w:r w:rsidRPr="007523EF">
        <w:rPr>
          <w:i/>
          <w:iCs/>
        </w:rPr>
        <w:t>p</w:t>
      </w:r>
      <w:r w:rsidRPr="007523EF">
        <w:t xml:space="preserve"> &lt; .05 for those with </w:t>
      </w:r>
      <w:r w:rsidR="0080090E" w:rsidRPr="008F1B9F">
        <w:rPr>
          <w:i/>
          <w:iCs/>
        </w:rPr>
        <w:t>G</w:t>
      </w:r>
      <w:r w:rsidR="0080090E">
        <w:rPr>
          <w:i/>
          <w:iCs/>
        </w:rPr>
        <w:t>f</w:t>
      </w:r>
      <w:r w:rsidR="0080090E" w:rsidRPr="007523EF">
        <w:t xml:space="preserve"> </w:t>
      </w:r>
      <w:r w:rsidRPr="007523EF">
        <w:t xml:space="preserve">scores lower than 104.85. </w:t>
      </w:r>
    </w:p>
    <w:p w14:paraId="17F92B90" w14:textId="3F8032BA" w:rsidR="006833A0" w:rsidRPr="00F17CEB" w:rsidRDefault="006833A0" w:rsidP="00605963">
      <w:pPr>
        <w:spacing w:line="480" w:lineRule="auto"/>
        <w:ind w:firstLine="720"/>
      </w:pPr>
      <w:r w:rsidRPr="007523EF">
        <w:t>Thus, among those with lower and mid-range IQs</w:t>
      </w:r>
      <w:r w:rsidR="0080090E">
        <w:t xml:space="preserve"> (both </w:t>
      </w:r>
      <w:r w:rsidR="0080090E" w:rsidRPr="008F1B9F">
        <w:rPr>
          <w:i/>
          <w:iCs/>
        </w:rPr>
        <w:t>G</w:t>
      </w:r>
      <w:r w:rsidR="0080090E">
        <w:rPr>
          <w:i/>
          <w:iCs/>
        </w:rPr>
        <w:t xml:space="preserve">c </w:t>
      </w:r>
      <w:r w:rsidR="0080090E" w:rsidRPr="0080090E">
        <w:t>and</w:t>
      </w:r>
      <w:r w:rsidR="0080090E">
        <w:rPr>
          <w:i/>
          <w:iCs/>
        </w:rPr>
        <w:t xml:space="preserve"> </w:t>
      </w:r>
      <w:r w:rsidR="0080090E" w:rsidRPr="008F1B9F">
        <w:rPr>
          <w:i/>
          <w:iCs/>
        </w:rPr>
        <w:t>G</w:t>
      </w:r>
      <w:r w:rsidR="0080090E">
        <w:rPr>
          <w:i/>
          <w:iCs/>
        </w:rPr>
        <w:t>f</w:t>
      </w:r>
      <w:r w:rsidR="0080090E">
        <w:t>)</w:t>
      </w:r>
      <w:r w:rsidRPr="007523EF">
        <w:t xml:space="preserve">, </w:t>
      </w:r>
      <w:r w:rsidR="007C26A2">
        <w:t>poorer</w:t>
      </w:r>
      <w:r w:rsidRPr="007523EF">
        <w:t xml:space="preserve"> </w:t>
      </w:r>
      <w:r w:rsidRPr="007523EF">
        <w:rPr>
          <w:rFonts w:eastAsia="Times New Roman"/>
        </w:rPr>
        <w:t>EF</w:t>
      </w:r>
      <w:r w:rsidRPr="007523EF">
        <w:t xml:space="preserve"> w</w:t>
      </w:r>
      <w:r w:rsidR="007C26A2">
        <w:t>as</w:t>
      </w:r>
      <w:r w:rsidRPr="007523EF">
        <w:t xml:space="preserve"> associated with </w:t>
      </w:r>
      <w:r w:rsidR="007C26A2">
        <w:t xml:space="preserve">lower </w:t>
      </w:r>
      <w:r w:rsidRPr="007523EF">
        <w:t xml:space="preserve">verbal </w:t>
      </w:r>
      <w:r w:rsidR="000D68AC">
        <w:t>originality ratio</w:t>
      </w:r>
      <w:r>
        <w:t>s</w:t>
      </w:r>
      <w:r w:rsidRPr="007523EF">
        <w:t xml:space="preserve">. However, </w:t>
      </w:r>
      <w:r w:rsidR="007C26A2">
        <w:t xml:space="preserve">poorer </w:t>
      </w:r>
      <w:r w:rsidRPr="007523EF">
        <w:rPr>
          <w:rFonts w:eastAsia="Times New Roman"/>
        </w:rPr>
        <w:t>EF</w:t>
      </w:r>
      <w:r w:rsidRPr="007523EF">
        <w:t xml:space="preserve"> w</w:t>
      </w:r>
      <w:r w:rsidR="007C26A2">
        <w:t>as</w:t>
      </w:r>
      <w:r w:rsidRPr="007523EF">
        <w:t xml:space="preserve"> associated with </w:t>
      </w:r>
      <w:r w:rsidR="007C26A2">
        <w:t xml:space="preserve">higher </w:t>
      </w:r>
      <w:r w:rsidRPr="007523EF">
        <w:t xml:space="preserve">verbal </w:t>
      </w:r>
      <w:r w:rsidR="000D68AC">
        <w:t>originality ratio</w:t>
      </w:r>
      <w:r>
        <w:t>s</w:t>
      </w:r>
      <w:r w:rsidRPr="007523EF">
        <w:t xml:space="preserve"> among those with higher </w:t>
      </w:r>
      <w:r w:rsidR="0080090E" w:rsidRPr="008F1B9F">
        <w:rPr>
          <w:i/>
          <w:iCs/>
        </w:rPr>
        <w:t>G</w:t>
      </w:r>
      <w:r w:rsidR="0080090E">
        <w:rPr>
          <w:i/>
          <w:iCs/>
        </w:rPr>
        <w:t>c</w:t>
      </w:r>
      <w:r w:rsidRPr="007523EF">
        <w:t xml:space="preserve"> (but not</w:t>
      </w:r>
      <w:r w:rsidR="0080090E">
        <w:t xml:space="preserve"> </w:t>
      </w:r>
      <w:r w:rsidR="0080090E" w:rsidRPr="008F1B9F">
        <w:rPr>
          <w:i/>
          <w:iCs/>
        </w:rPr>
        <w:t>G</w:t>
      </w:r>
      <w:r w:rsidR="0080090E">
        <w:rPr>
          <w:i/>
          <w:iCs/>
        </w:rPr>
        <w:t>f</w:t>
      </w:r>
      <w:r w:rsidRPr="007523EF">
        <w:t>)</w:t>
      </w:r>
      <w:r w:rsidR="0080090E">
        <w:t xml:space="preserve"> </w:t>
      </w:r>
      <w:r w:rsidRPr="007523EF">
        <w:t>scores.</w:t>
      </w:r>
      <w:r>
        <w:t xml:space="preserve"> </w:t>
      </w:r>
    </w:p>
    <w:p w14:paraId="41579100" w14:textId="77777777" w:rsidR="00830A37" w:rsidRDefault="00830A37" w:rsidP="00830A37">
      <w:pPr>
        <w:spacing w:line="480" w:lineRule="auto"/>
        <w:jc w:val="center"/>
        <w:rPr>
          <w:b/>
          <w:bCs/>
        </w:rPr>
      </w:pPr>
      <w:r>
        <w:rPr>
          <w:b/>
          <w:bCs/>
        </w:rPr>
        <w:t>Discussion</w:t>
      </w:r>
    </w:p>
    <w:p w14:paraId="77291EDD" w14:textId="629649A9" w:rsidR="00830A37" w:rsidRDefault="00830A37" w:rsidP="00830A37">
      <w:pPr>
        <w:spacing w:line="480" w:lineRule="auto"/>
      </w:pPr>
      <w:r>
        <w:tab/>
        <w:t xml:space="preserve">How </w:t>
      </w:r>
      <w:r w:rsidR="00B15A9A">
        <w:t>diminished</w:t>
      </w:r>
      <w:r>
        <w:t xml:space="preserve"> </w:t>
      </w:r>
      <w:r>
        <w:rPr>
          <w:rFonts w:eastAsia="Times New Roman"/>
        </w:rPr>
        <w:t>EF</w:t>
      </w:r>
      <w:r>
        <w:t xml:space="preserve"> interact</w:t>
      </w:r>
      <w:r w:rsidR="00B15A9A">
        <w:t>s</w:t>
      </w:r>
      <w:r>
        <w:t xml:space="preserve"> with IQ to relate to creative cognition is frequently discussed (</w:t>
      </w:r>
      <w:r w:rsidRPr="00B319D5">
        <w:t xml:space="preserve">e.g., </w:t>
      </w:r>
      <w:r>
        <w:fldChar w:fldCharType="begin" w:fldLock="1"/>
      </w:r>
      <w:r w:rsidR="005D2EE5">
        <w:instrText>ADDIN CSL_CITATION {"citationItems":[{"id":"ITEM-1","itemData":{"DOI":"10.1016/j.paid.2017.03.050","ISSN":"01918869","abstract":"Attention-deficit/hyperactivity disorder (ADHD) is a neurodevelopmental disorder characterized by distractibility, hyperactivity, and impulsive behavior. Although ADHD generally associates with a range of cognitive impairments, evidence suggests that people with ADHD may be more creative than people without the disorder. However, the exact relationship between specific ADHD symptoms and different creative processes is unclear. In three studies, we investigated the relationship between subclinical symptoms of ADHD and flexible versus persistent creative processes. Although effect sizes were small, we found that ADHD symptoms in general were associated with enhanced self-reported creative behavior and more publically recognized creative achievements in daily life, in line with our hypotheses. Moreover, these symptoms were associated with enhanced divergent thinking and with a more original, but less practical, reconstruction of complex problems. Our results indicate that these relationships were mainly driven by hyperactive–impulsive rather than inattention symptoms of ADHD.","author":[{"dropping-particle":"","family":"Boot","given":"Nathalie","non-dropping-particle":"","parse-names":false,"suffix":""},{"dropping-particle":"","family":"Nevicka","given":"Barbara","non-dropping-particle":"","parse-names":false,"suffix":""},{"dropping-particle":"","family":"Baas","given":"Matthijs","non-dropping-particle":"","parse-names":false,"suffix":""}],"container-title":"Personality and Individual Differences","id":"ITEM-1","issued":{"date-parts":[["2017"]]},"page":"73-81","publisher":"Elsevier Ltd","title":"Subclinical symptoms of attention-deficit/hyperactivity disorder (ADHD) are associated with specific creative processes","type":"article-journal","volume":"114"},"uris":["http://www.mendeley.com/documents/?uuid=7f9c1c8e-9c16-4d76-92d6-07e36b342f6f"]},{"id":"ITEM-2","itemData":{"DOI":"https://doi.org/10.1002/jocb.370","ISSN":"21626057","abstract":"Although the relationship between creativity and ADHD is uncertain, recent studies examining how dimensionally assessed characteristics of ADHD relate to creativity and divergent thinking in adults suggest an occasional positive, linear relationship between the constructs. However, the executive functions proposed to underlie characteristics of ADHD have not been examined in relation to creativity. This study was conducted to determine how different characteristics of ADHD related to executive functioning (as assessed by the Brown ADD Scales) predict different components of figural divergent thinking, intellectual risk-taking, and creative self-efficacy. Undergraduate engineering students (N = 60) completed the Brown ADD Scales, a figural divergent thinking task, and self-report measures of intellectual risk-taking and creative self-efficacy. A series of multivariate regression models demonstrated that several components of divergent thinking (i.e., fluency, originality, and resistance to closure) were predicted by different characteristics of ADHD. Although fluency was predicted by affect only and originality was predicted by activation only, resistance to closure was predicted by activation, effort, and attention. Additionally, intellectual risk-taking was predicted by memory, effort, and activation, whereas creative self-efficacy was predicted by effort. The implications of these results relating to the relationship between ADHD and creativity, as well as for engineering undergraduate education are discussed.","author":[{"dropping-particle":"","family":"Taylor","given":"Christa L.","non-dropping-particle":"","parse-names":false,"suffix":""},{"dropping-particle":"","family":"Zaghi","given":"Arash E.","non-dropping-particle":"","parse-names":false,"suffix":""},{"dropping-particle":"","family":"Kaufman","given":"James C.","non-dropping-particle":"","parse-names":false,"suffix":""},{"dropping-particle":"","family":"Reis","given":"Sally M.","non-dropping-particle":"","parse-names":false,"suffix":""},{"dropping-particle":"","family":"Renzulli","given":"Joseph S.","non-dropping-particle":"","parse-names":false,"suffix":""}],"container-title":"Journal of Creative Behavior","id":"ITEM-2","issue":"2","issued":{"date-parts":[["2020"]]},"page":"350-362","title":"Characteristics of ADHD Related to Executive Function: Differential Predictions for Creativity-Related Traits","type":"article-journal","volume":"54"},"uris":["http://www.mendeley.com/documents/?uuid=0f3ed41d-d8d3-4120-ba32-0de569072f1d"]}],"mendeley":{"formattedCitation":"(Boot et al., 2017; Taylor et al., 2020a)","manualFormatting":"Boot et al., 2017; Taylor et al., 2020a)","plainTextFormattedCitation":"(Boot et al., 2017; Taylor et al., 2020a)","previouslyFormattedCitation":"(Boot et al., 2017; Taylor et al., 2020a)"},"properties":{"noteIndex":0},"schema":"https://github.com/citation-style-language/schema/raw/master/csl-citation.json"}</w:instrText>
      </w:r>
      <w:r>
        <w:fldChar w:fldCharType="separate"/>
      </w:r>
      <w:r w:rsidRPr="00B319D5">
        <w:rPr>
          <w:noProof/>
        </w:rPr>
        <w:t>Boot et al., 2017; Taylor et al., 2020a)</w:t>
      </w:r>
      <w:r>
        <w:fldChar w:fldCharType="end"/>
      </w:r>
      <w:r>
        <w:t xml:space="preserve">, yet understudied. The few studies that have addressed this issue have assessed general IQ and self-reported creative achievement </w:t>
      </w:r>
      <w:r>
        <w:lastRenderedPageBreak/>
        <w:fldChar w:fldCharType="begin" w:fldLock="1"/>
      </w:r>
      <w:r>
        <w:instrText>ADDIN CSL_CITATION {"citationItems":[{"id":"ITEM-1","itemData":{"DOI":"10.1037/0022-3514.85.3.499","ISBN":"0022-3514","ISSN":"0022-3514","PMID":"14498785","abstract":"Reductions in latent inhibition (LI), the capacity to screen from conscious awareness stimuli previously experienced as irrelevant, have been generally associated with the tendency towards psychosis. However, \"failure\" to screen out previously irrelevant stimuli might also hypothetically contribute to original thinking, particularly in combination with high IQ. Meta-analysis of two studies, conducted on youthful high-IQ samples. demonstrated that high lifetime creative achievers had significantly lower LI scores than low creative achievers (r(effect size) = .31, p = .0003, one-tailed). Eminent creative achievers (participants under 21 years who reported unusually high scores in a single domain of creative achievement) were 7 times more likely to have low rather than high LI scores, chi2 (1, N = 25) = 10.69, phi = .47. p = .003.","author":[{"dropping-particle":"","family":"Carson","given":"Shelley H.","non-dropping-particle":"","parse-names":false,"suffix":""},{"dropping-particle":"","family":"Peterson","given":"Jordan B.","non-dropping-particle":"","parse-names":false,"suffix":""},{"dropping-particle":"","family":"Higgins","given":"Daniel M.","non-dropping-particle":"","parse-names":false,"suffix":""}],"container-title":"Journal of personality and social psychology","id":"ITEM-1","issue":"3","issued":{"date-parts":[["2003"]]},"page":"499-506","title":"Decreased latent inhibition is associated with increased creative achievement in high-functioning individuals.","type":"article-journal","volume":"85"},"uris":["http://www.mendeley.com/documents/?uuid=b942806c-5cc9-4ce5-a896-c0b024f9646d"]},{"id":"ITEM-2","itemData":{"DOI":"10.1037/a0022000","ISSN":"19313896","abstract":"Successful creative accomplishment is influenced by both individual and social factors. The aim of this study was to investigate the relationship between these factors in 111 Central-Eastern European volunteers recruited from the community. Individual factors evaluated in this study included IQ, latent inhibition (LI), and schizotypal personality traits. In addition to these measures, the size of the primary social network (relatives and friends who know and personally contact each other) and the broader network (persons to whom Christmas cards are sent) were evaluated. Result revealed that the personality trait unusual experiences significantly predicted real-life creative achievements. However, when LI was taken into consideration, this relationship did not retain significance. Further independent predictors of creativity were IQ and, most importantly, primary but not broader social network size. These results suggest that decreased LI, higher intellect and stronger social support independently facilitate real-life creative accomplishment. © 2011 American Psychological Association.","author":[{"dropping-particle":"","family":"Kéri","given":"Szabolcs","non-dropping-particle":"","parse-names":false,"suffix":""}],"container-title":"Psychology of Aesthetics, Creativity, and the Arts","id":"ITEM-2","issue":"3","issued":{"date-parts":[["2011"]]},"page":"215-221","title":"Solitary minds and social capital: Latent inhibition, general intellectual functions and social network size predict creative achievements","type":"article-journal","volume":"5"},"uris":["http://www.mendeley.com/documents/?uuid=8ef20d6e-f66a-4c7e-b63d-b8cc6c564419"]}],"mendeley":{"formattedCitation":"(Carson et al., 2003; Kéri, 2011)","manualFormatting":"(Carson et al., 2003; Kéri, 2011)","plainTextFormattedCitation":"(Carson et al., 2003; Kéri, 2011)","previouslyFormattedCitation":"(Carson et al., 2003; Kéri, 2011)"},"properties":{"noteIndex":0},"schema":"https://github.com/citation-style-language/schema/raw/master/csl-citation.json"}</w:instrText>
      </w:r>
      <w:r>
        <w:fldChar w:fldCharType="separate"/>
      </w:r>
      <w:r w:rsidRPr="005C6BF7">
        <w:rPr>
          <w:noProof/>
        </w:rPr>
        <w:t>(Carson et al., 2003; Kéri, 2011)</w:t>
      </w:r>
      <w:r>
        <w:fldChar w:fldCharType="end"/>
      </w:r>
      <w:r>
        <w:t xml:space="preserve">, limiting our understanding of how the multiple dimensions of IQ may moderate this relationship, as well as how this relationship may function with creative cognition. We assessed </w:t>
      </w:r>
      <w:r w:rsidR="00E31D78">
        <w:t xml:space="preserve">daily </w:t>
      </w:r>
      <w:r>
        <w:rPr>
          <w:rFonts w:eastAsia="Times New Roman"/>
        </w:rPr>
        <w:t>EF</w:t>
      </w:r>
      <w:r>
        <w:t xml:space="preserve"> along with distinct components of divergent thinking (figural and verbal) and IQ (</w:t>
      </w:r>
      <w:r w:rsidRPr="002C6730">
        <w:rPr>
          <w:i/>
          <w:iCs/>
        </w:rPr>
        <w:t>Gf</w:t>
      </w:r>
      <w:r w:rsidRPr="002C6730">
        <w:t xml:space="preserve"> and </w:t>
      </w:r>
      <w:r w:rsidRPr="002C6730">
        <w:rPr>
          <w:i/>
          <w:iCs/>
        </w:rPr>
        <w:t>Gc</w:t>
      </w:r>
      <w:r>
        <w:t>)</w:t>
      </w:r>
      <w:r w:rsidRPr="002C6730">
        <w:t xml:space="preserve"> to</w:t>
      </w:r>
      <w:r>
        <w:t xml:space="preserve"> address these issues. Contrary to our first hypothesis, </w:t>
      </w:r>
      <w:r>
        <w:rPr>
          <w:rFonts w:eastAsia="Times New Roman"/>
        </w:rPr>
        <w:t>EF</w:t>
      </w:r>
      <w:r>
        <w:t xml:space="preserve"> was not a significant predictor of verbal or figural divergent thinking, using traditional DT scoring or originality ratios.</w:t>
      </w:r>
      <w:r w:rsidR="00B128D5">
        <w:rPr>
          <w:rStyle w:val="FootnoteReference"/>
        </w:rPr>
        <w:footnoteReference w:id="6"/>
      </w:r>
      <w:r>
        <w:t xml:space="preserve"> Our second hypothesis was partially </w:t>
      </w:r>
      <w:r w:rsidRPr="00DD1C44">
        <w:t xml:space="preserve">supported, though with different patterns according to the method used to score the DT tasks. Using traditional DT scoring, </w:t>
      </w:r>
      <w:r w:rsidRPr="00DD1C44">
        <w:rPr>
          <w:i/>
          <w:iCs/>
        </w:rPr>
        <w:t>Gc</w:t>
      </w:r>
      <w:r w:rsidRPr="00DD1C44">
        <w:t xml:space="preserve"> (i.e., verbal IQ) did not significantly moderate the relationship between </w:t>
      </w:r>
      <w:r w:rsidRPr="00DD1C44">
        <w:rPr>
          <w:rFonts w:eastAsia="Times New Roman"/>
        </w:rPr>
        <w:t>EF</w:t>
      </w:r>
      <w:r w:rsidRPr="00DD1C44">
        <w:t xml:space="preserve"> and either verbal or figural DT tasks. However, </w:t>
      </w:r>
      <w:r w:rsidRPr="00DD1C44">
        <w:rPr>
          <w:i/>
          <w:iCs/>
        </w:rPr>
        <w:t xml:space="preserve">Gf </w:t>
      </w:r>
      <w:r w:rsidRPr="00DD1C44">
        <w:t>(i.e., nonverbal IQ)</w:t>
      </w:r>
      <w:r w:rsidRPr="00DD1C44">
        <w:rPr>
          <w:i/>
          <w:iCs/>
        </w:rPr>
        <w:t xml:space="preserve"> </w:t>
      </w:r>
      <w:r w:rsidRPr="00DD1C44">
        <w:t xml:space="preserve">was a significant moderator </w:t>
      </w:r>
      <w:r>
        <w:t xml:space="preserve">for </w:t>
      </w:r>
      <w:r w:rsidRPr="00DD1C44">
        <w:t xml:space="preserve">both tasks. </w:t>
      </w:r>
      <w:r w:rsidR="005447B9">
        <w:t xml:space="preserve">Poorer </w:t>
      </w:r>
      <w:r w:rsidRPr="00DD1C44">
        <w:rPr>
          <w:rFonts w:eastAsia="Times New Roman"/>
        </w:rPr>
        <w:t>EF</w:t>
      </w:r>
      <w:r w:rsidRPr="00DD1C44">
        <w:t xml:space="preserve"> </w:t>
      </w:r>
      <w:r w:rsidR="005447B9">
        <w:t>was associated with</w:t>
      </w:r>
      <w:r w:rsidRPr="00DD1C44">
        <w:t xml:space="preserve"> </w:t>
      </w:r>
      <w:r w:rsidR="005447B9">
        <w:t xml:space="preserve">lower </w:t>
      </w:r>
      <w:r w:rsidRPr="00DD1C44">
        <w:t xml:space="preserve">DT scores for those with relatively low levels of </w:t>
      </w:r>
      <w:r w:rsidRPr="00DD1C44">
        <w:rPr>
          <w:i/>
          <w:iCs/>
        </w:rPr>
        <w:t>Gf</w:t>
      </w:r>
      <w:r w:rsidRPr="00DD1C44">
        <w:t xml:space="preserve">, </w:t>
      </w:r>
      <w:r w:rsidR="00DE0409">
        <w:t>higher</w:t>
      </w:r>
      <w:r w:rsidRPr="00DD1C44">
        <w:t xml:space="preserve"> </w:t>
      </w:r>
      <w:r w:rsidR="00DE0409">
        <w:t xml:space="preserve">DT </w:t>
      </w:r>
      <w:r w:rsidRPr="00DD1C44">
        <w:t xml:space="preserve">scores for those with relatively high levels of </w:t>
      </w:r>
      <w:proofErr w:type="gramStart"/>
      <w:r w:rsidRPr="00DD1C44">
        <w:rPr>
          <w:i/>
          <w:iCs/>
        </w:rPr>
        <w:t>Gf</w:t>
      </w:r>
      <w:r w:rsidRPr="00DD1C44">
        <w:t>, and</w:t>
      </w:r>
      <w:proofErr w:type="gramEnd"/>
      <w:r w:rsidRPr="00DD1C44">
        <w:t xml:space="preserve"> were unrelated for those with </w:t>
      </w:r>
      <w:r w:rsidRPr="00DD1C44">
        <w:rPr>
          <w:i/>
          <w:iCs/>
        </w:rPr>
        <w:t>Gf</w:t>
      </w:r>
      <w:r w:rsidRPr="00DD1C44">
        <w:t xml:space="preserve"> scores in between.</w:t>
      </w:r>
      <w:r>
        <w:t xml:space="preserve"> Using originality ratio scores (originality score divided by the fluency score), the pattern of results did not differ by type of IQ, but rather by DT task. Neither </w:t>
      </w:r>
      <w:r w:rsidRPr="00DD1C44">
        <w:rPr>
          <w:i/>
          <w:iCs/>
        </w:rPr>
        <w:t>Gc</w:t>
      </w:r>
      <w:r>
        <w:rPr>
          <w:i/>
          <w:iCs/>
        </w:rPr>
        <w:t xml:space="preserve"> </w:t>
      </w:r>
      <w:r>
        <w:t xml:space="preserve">nor </w:t>
      </w:r>
      <w:r w:rsidRPr="00DD1C44">
        <w:rPr>
          <w:i/>
          <w:iCs/>
        </w:rPr>
        <w:t>Gf</w:t>
      </w:r>
      <w:r>
        <w:rPr>
          <w:i/>
          <w:iCs/>
        </w:rPr>
        <w:t xml:space="preserve"> </w:t>
      </w:r>
      <w:r>
        <w:t xml:space="preserve">significantly moderated the relationship between EF and figural originality ratios. However, both </w:t>
      </w:r>
      <w:r w:rsidRPr="00DD1C44">
        <w:rPr>
          <w:i/>
          <w:iCs/>
        </w:rPr>
        <w:t>Gc</w:t>
      </w:r>
      <w:r>
        <w:rPr>
          <w:i/>
          <w:iCs/>
        </w:rPr>
        <w:t xml:space="preserve"> </w:t>
      </w:r>
      <w:r>
        <w:t xml:space="preserve">and </w:t>
      </w:r>
      <w:r w:rsidRPr="00DD1C44">
        <w:rPr>
          <w:i/>
          <w:iCs/>
        </w:rPr>
        <w:t>Gf</w:t>
      </w:r>
      <w:r>
        <w:rPr>
          <w:i/>
          <w:iCs/>
        </w:rPr>
        <w:t xml:space="preserve"> </w:t>
      </w:r>
      <w:r>
        <w:t xml:space="preserve">were significant moderators for verbal originality ratios. In both cases, </w:t>
      </w:r>
      <w:r w:rsidR="00271C40">
        <w:t xml:space="preserve">poorer </w:t>
      </w:r>
      <w:r w:rsidRPr="00DD1C44">
        <w:rPr>
          <w:rFonts w:eastAsia="Times New Roman"/>
        </w:rPr>
        <w:t>EF</w:t>
      </w:r>
      <w:r w:rsidRPr="00DD1C44">
        <w:t xml:space="preserve"> </w:t>
      </w:r>
      <w:r w:rsidR="00271C40">
        <w:t>was associated with lower</w:t>
      </w:r>
      <w:r w:rsidRPr="00DD1C44">
        <w:t xml:space="preserve"> </w:t>
      </w:r>
      <w:r>
        <w:t>verbal originality ratios</w:t>
      </w:r>
      <w:r w:rsidRPr="00DD1C44">
        <w:t xml:space="preserve"> for those with relatively low levels of</w:t>
      </w:r>
      <w:r>
        <w:t xml:space="preserve"> IQ </w:t>
      </w:r>
      <w:r w:rsidRPr="00DD1C44">
        <w:t xml:space="preserve">and were unrelated for those with </w:t>
      </w:r>
      <w:r>
        <w:t xml:space="preserve">mid-to-high </w:t>
      </w:r>
      <w:r w:rsidRPr="00404E87">
        <w:t>range IQs.</w:t>
      </w:r>
      <w:r>
        <w:t xml:space="preserve"> Although</w:t>
      </w:r>
      <w:r w:rsidR="00DA7FE2">
        <w:t xml:space="preserve"> poorer</w:t>
      </w:r>
      <w:r>
        <w:rPr>
          <w:i/>
          <w:iCs/>
        </w:rPr>
        <w:t xml:space="preserve"> </w:t>
      </w:r>
      <w:r>
        <w:t xml:space="preserve">EF </w:t>
      </w:r>
      <w:r w:rsidR="00DA7FE2">
        <w:t>was associated with</w:t>
      </w:r>
      <w:r>
        <w:t xml:space="preserve"> </w:t>
      </w:r>
      <w:r w:rsidR="00C57BCA">
        <w:t>higher</w:t>
      </w:r>
      <w:r w:rsidR="00D31D57">
        <w:t xml:space="preserve"> </w:t>
      </w:r>
      <w:r>
        <w:t xml:space="preserve">verbal originality ratios for those with the highest </w:t>
      </w:r>
      <w:r w:rsidRPr="00DD1C44">
        <w:rPr>
          <w:i/>
          <w:iCs/>
        </w:rPr>
        <w:t>Gc</w:t>
      </w:r>
      <w:r>
        <w:t xml:space="preserve">, the lack of this effect for </w:t>
      </w:r>
      <w:r>
        <w:rPr>
          <w:i/>
          <w:iCs/>
        </w:rPr>
        <w:t xml:space="preserve">Gf </w:t>
      </w:r>
      <w:r>
        <w:t xml:space="preserve">may be due to more restricted </w:t>
      </w:r>
      <w:r>
        <w:rPr>
          <w:i/>
          <w:iCs/>
        </w:rPr>
        <w:t>Gf</w:t>
      </w:r>
      <w:r>
        <w:t xml:space="preserve"> scores in the sample. Taken together, o</w:t>
      </w:r>
      <w:r w:rsidRPr="00D25D75">
        <w:t xml:space="preserve">ur results support the assertion that the relationship between EF and creativity depends on IQ and </w:t>
      </w:r>
      <w:r>
        <w:t xml:space="preserve">task type and </w:t>
      </w:r>
      <w:r w:rsidRPr="00D25D75">
        <w:t>reveal several possible nuances to this relationship.</w:t>
      </w:r>
      <w:r>
        <w:t xml:space="preserve"> </w:t>
      </w:r>
    </w:p>
    <w:p w14:paraId="1EDA2BB6" w14:textId="356639CD" w:rsidR="00830A37" w:rsidRDefault="00830A37" w:rsidP="00830A37">
      <w:pPr>
        <w:spacing w:line="480" w:lineRule="auto"/>
        <w:ind w:firstLine="720"/>
      </w:pPr>
      <w:r>
        <w:lastRenderedPageBreak/>
        <w:t xml:space="preserve">Different patterns of results were found for moderation models using traditional DT scoring and originality ratios. Traditional DT scores, the average of equally weighted scores for different indicators of DT (e.g., originality, fluency, and flexibility), may be overly influenced by fluency </w:t>
      </w:r>
      <w:r>
        <w:fldChar w:fldCharType="begin" w:fldLock="1"/>
      </w:r>
      <w:r w:rsidR="00B128D5">
        <w:instrText>ADDIN CSL_CITATION {"citationItems":[{"id":"ITEM-1","itemData":{"DOI":"10.1037/1931-3896.2.2.68","ISBN":"1931-3896\\r1931-390X","ISSN":"1931-3896","PMID":"25246403","abstract":"Divergent thinking is central to the study of individual differences in creativity, but the traditional scoring systems (assigning points for infrequent responses and summing the points) face well-known problems. After critically reviewing past scoring methods, this article describes a new approach to assessing divergent thinking and appraises its reliability and validity. In our new Top 2 scoring method, participants complete a divergent thinking task and then circle the two responses that they think are their most creative responses. Raters then evaluate the responses on a 5-point scale. Regarding reliability, a generalizability analysis showed that subjective ratings of unusual-uses tasks and instances tasks yield dependable scores with only 2 or 3 raters. Regarding validity, a latent-variable study (n = 226) predicted divergent thinking from the Big Five factors and their higher-order traits (Plasticity and Stability). Over half of the variance in divergent thinking could be explained by dimensions of personality. The article presents instructions for measuring divergent thinking with the new method.","author":[{"dropping-particle":"","family":"Silvia","given":"Paul J.","non-dropping-particle":"","parse-names":false,"suffix":""},{"dropping-particle":"","family":"Winterstein","given":"Beate P.","non-dropping-particle":"","parse-names":false,"suffix":""},{"dropping-particle":"","family":"Willse","given":"John T.","non-dropping-particle":"","parse-names":false,"suffix":""},{"dropping-particle":"","family":"Barona","given":"Christopher M.","non-dropping-particle":"","parse-names":false,"suffix":""},{"dropping-particle":"","family":"Cram","given":"Joshua T.","non-dropping-particle":"","parse-names":false,"suffix":""},{"dropping-particle":"","family":"Hess","given":"Karl I.","non-dropping-particle":"","parse-names":false,"suffix":""},{"dropping-particle":"","family":"Martinez","given":"Jenna L.","non-dropping-particle":"","parse-names":false,"suffix":""},{"dropping-particle":"","family":"Richard","given":"Crystal a.","non-dropping-particle":"","parse-names":false,"suffix":""}],"container-title":"Psychology of Aesthetics, Creativity, and the Arts","id":"ITEM-1","issue":"2","issued":{"date-parts":[["2008"]]},"page":"68-85","title":"Assessing creativity with divergent thinking tasks: Exploring the reliability and validity of new subjective scoring methods.","type":"article-journal","volume":"2"},"uris":["http://www.mendeley.com/documents/?uuid=643705bf-7d1d-434b-b8b6-f3f0416f1440"]},{"id":"ITEM-2","itemData":{"DOI":"10.1037/aca0000196","ISSN":"1931390X","abstract":"Divergent thinking tasks are the cornerstone of creative thinking assessment. Besides fluency, the number of generated ideas, several other scores have been used to measure different aspects of idea generation in divergent thinking tasks. However, between all such scores high correlations are quite common. These correlations, in particular high correlations of any score with fluency, were interpreted as evidence for unidimensionality of divergent thinking, or as evidence for equal odds. On the other hand, it has been argued that common scores do not properly adjust for fluency. Moreover, it has been assumed that high correlations are artifactual, that is, caused by same task method-bias. In this article, the confounding of additive scorings by fluency is quantitavely and theoretically analyzed. We show that the raw correlations between fluency and qualitiy alone cannot distinguish between different concurring theories about idea generation. We propose a formal definition of purely artifactual correlation that is oriented toward the generation process and allows to test for these conflicting theories. The performance of the test is carefully evaluated by a thorough simulation study and its application exemplified by a reevaluation of past results. We conclude with recommendations for the design and analysis of future studies.","author":[{"dropping-particle":"","family":"Forthmann","given":"Boris","non-dropping-particle":"","parse-names":false,"suffix":""},{"dropping-particle":"","family":"Szardenings","given":"Carsten","non-dropping-particle":"","parse-names":false,"suffix":""},{"dropping-particle":"","family":"Holling","given":"Heinz","non-dropping-particle":"","parse-names":false,"suffix":""}],"container-title":"Psychology of Aesthetics, Creativity, and the Arts","id":"ITEM-2","issue":"1","issued":{"date-parts":[["2020"]]},"page":"94-112","title":"Understanding the confounding effect of fluency in divergent thinking scores: Revisiting average scores to quantify artifactual correlation","type":"article-journal","volume":"14"},"uris":["http://www.mendeley.com/documents/?uuid=05ba3165-9056-49e1-a6dd-888aed299215"]}],"mendeley":{"formattedCitation":"(Forthmann et al., 2020; Silvia et al., 2008)","plainTextFormattedCitation":"(Forthmann et al., 2020; Silvia et al., 2008)","previouslyFormattedCitation":"(Forthmann et al., 2020; Silvia et al., 2008)"},"properties":{"noteIndex":0},"schema":"https://github.com/citation-style-language/schema/raw/master/csl-citation.json"}</w:instrText>
      </w:r>
      <w:r>
        <w:fldChar w:fldCharType="separate"/>
      </w:r>
      <w:r w:rsidRPr="006E78CB">
        <w:rPr>
          <w:noProof/>
        </w:rPr>
        <w:t>(Forthmann et al., 2020; Silvia et al., 2008)</w:t>
      </w:r>
      <w:r>
        <w:fldChar w:fldCharType="end"/>
      </w:r>
      <w:r>
        <w:t>. Indeed, post-hoc analyses for fluency scores alone mirrored the pattern of results obtained for the traditionally scored DT tasks. For traditionally scored DT tasks,</w:t>
      </w:r>
      <w:r w:rsidRPr="00D15AC9">
        <w:t xml:space="preserve"> IQ scores reflecting </w:t>
      </w:r>
      <w:r w:rsidRPr="00D15AC9">
        <w:rPr>
          <w:i/>
          <w:iCs/>
        </w:rPr>
        <w:t xml:space="preserve">Gf </w:t>
      </w:r>
      <w:r w:rsidRPr="00D15AC9">
        <w:t>(</w:t>
      </w:r>
      <w:r>
        <w:t>but not</w:t>
      </w:r>
      <w:r w:rsidRPr="00D15AC9">
        <w:t xml:space="preserve"> </w:t>
      </w:r>
      <w:r w:rsidRPr="00D15AC9">
        <w:rPr>
          <w:i/>
          <w:iCs/>
        </w:rPr>
        <w:t>G</w:t>
      </w:r>
      <w:r>
        <w:rPr>
          <w:i/>
          <w:iCs/>
        </w:rPr>
        <w:t>c</w:t>
      </w:r>
      <w:r w:rsidRPr="00D15AC9">
        <w:t xml:space="preserve">) moderated the relationship between </w:t>
      </w:r>
      <w:bookmarkStart w:id="3" w:name="_Hlk46309422"/>
      <w:r w:rsidRPr="00D15AC9">
        <w:t>EF</w:t>
      </w:r>
      <w:bookmarkEnd w:id="3"/>
      <w:r w:rsidRPr="00D15AC9">
        <w:t xml:space="preserve"> and both verbal and figural DT. Thus, an individual’s acquired knowledge (i.e., </w:t>
      </w:r>
      <w:r w:rsidRPr="00D15AC9">
        <w:rPr>
          <w:i/>
          <w:iCs/>
        </w:rPr>
        <w:t>Gc</w:t>
      </w:r>
      <w:r w:rsidRPr="00D15AC9">
        <w:t xml:space="preserve">) may not significantly affect the relationship between their executive functioning and their ability to provide many responses on a DT task. However, their ability to work effectively with information (i.e., </w:t>
      </w:r>
      <w:r w:rsidRPr="00D15AC9">
        <w:rPr>
          <w:i/>
          <w:iCs/>
        </w:rPr>
        <w:t>Gf</w:t>
      </w:r>
      <w:r w:rsidRPr="00D15AC9">
        <w:t xml:space="preserve"> ) does significantly affect this relationship, providing a buffer against </w:t>
      </w:r>
      <w:r w:rsidR="00963F0A">
        <w:t>poor</w:t>
      </w:r>
      <w:r w:rsidRPr="00D15AC9">
        <w:t xml:space="preserve"> </w:t>
      </w:r>
      <w:r w:rsidRPr="00D15AC9">
        <w:rPr>
          <w:rFonts w:eastAsia="Times New Roman"/>
        </w:rPr>
        <w:t>EF</w:t>
      </w:r>
      <w:r w:rsidRPr="00D15AC9">
        <w:t xml:space="preserve"> that may undermine ones’ ability to provide many responses. </w:t>
      </w:r>
      <w:r>
        <w:t>Of note, t</w:t>
      </w:r>
      <w:r w:rsidRPr="00D15AC9">
        <w:t xml:space="preserve">he lower threshold at which </w:t>
      </w:r>
      <w:r w:rsidRPr="00D15AC9">
        <w:rPr>
          <w:rFonts w:eastAsia="Times New Roman"/>
        </w:rPr>
        <w:t>EF</w:t>
      </w:r>
      <w:r w:rsidRPr="00D15AC9">
        <w:t xml:space="preserve"> no longer significantly predicted traditionally scored verbal and figural DT differed by more than 10 points in </w:t>
      </w:r>
      <w:r w:rsidRPr="00D15AC9">
        <w:rPr>
          <w:i/>
          <w:iCs/>
        </w:rPr>
        <w:t>Gf</w:t>
      </w:r>
      <w:r w:rsidRPr="00D15AC9">
        <w:t xml:space="preserve">. Thus, higher levels of </w:t>
      </w:r>
      <w:r w:rsidRPr="00D15AC9">
        <w:rPr>
          <w:i/>
          <w:iCs/>
        </w:rPr>
        <w:t>Gf</w:t>
      </w:r>
      <w:r w:rsidRPr="00D15AC9">
        <w:t xml:space="preserve"> may be necessary to work effectively with verbal (compared to figural) information in the face of</w:t>
      </w:r>
      <w:r w:rsidR="00963F0A">
        <w:t xml:space="preserve"> poor</w:t>
      </w:r>
      <w:r w:rsidRPr="00D15AC9">
        <w:t xml:space="preserve"> EF (see </w:t>
      </w:r>
      <w:r w:rsidRPr="00D15AC9">
        <w:fldChar w:fldCharType="begin" w:fldLock="1"/>
      </w:r>
      <w:r w:rsidRPr="00D15AC9">
        <w:instrText>ADDIN CSL_CITATION {"citationItems":[{"id":"ITEM-1","itemData":{"DOI":"10.1016/j.intell.2013.03.003","ISBN":"0160-2896 (Print)\\n0160-2896 (Linking)","ISSN":"01602896","PMID":"23825884","abstract":"The relationship between intelligence and creativity has been subject to empirical research for decades. Nevertheless, there is yet no consensus on how these constructs are related. One of the most prominent notions concerning the interplay between intelligence and creativity is the threshold hypothesis, which assumes that above-average intelligence represents a necessary condition for high-level creativity. While earlier research mostly supported the threshold hypothesis, it has come under fire in recent investigations. The threshold hypothesis is commonly investigated by splitting a sample at a given threshold (e.g., at 120 IQ points) and estimating separate correlations for lower and upper IQ ranges. However, there is no compelling reason why the threshold should be fixed at an IQ of 120, and to date, no attempts have been made to detect the threshold empirically. Therefore, this study examined the relationship between intelligence and different indicators of creative potential and of creative achievement by means of segmented regression analysis in a sample of 297 participants. Segmented regression allows for the detection of a threshold in continuous data by means of iterative computational algorithms. We found thresholds only for measures of creative potential but not for creative achievement. For the former the thresholds varied as a function of criteria: When investigating a liberal criterion of ideational originality (i.e., two original ideas), a threshold was detected at around 100 IQ points. In contrast, a threshold of 120 IQ points emerged when the criterion was more demanding (i.e., many original ideas). Moreover, an IQ of around 85 IQ points was found to form the threshold for a purely quantitative measure of creative potential (i.e., ideational fluency). These results confirm the threshold hypothesis for qualitative indicators of creative potential and may explain some of the observed discrepancies in previous research. In addition, we obtained evidence that once the intelligence threshold is met, personality factors become more predictive for creativity. On the contrary, no threshold was found for creative achievement, i.e. creative achievement benefits from higher intelligence even at fairly high levels of intellectual ability. ?? 2013 Elsevier Inc.","author":[{"dropping-particle":"","family":"Jauk","given":"Emanuel","non-dropping-particle":"","parse-names":false,"suffix":""},{"dropping-particle":"","family":"Benedek","given":"Mathias","non-dropping-particle":"","parse-names":false,"suffix":""},{"dropping-particle":"","family":"Dunst","given":"Beate","non-dropping-particle":"","parse-names":false,"suffix":""},{"dropping-particle":"","family":"Neubauer","given":"Aljoscha C.","non-dropping-particle":"","parse-names":false,"suffix":""}],"container-title":"Intelligence","id":"ITEM-1","issue":"4","issued":{"date-parts":[["2013"]]},"page":"212-221","publisher":"Elsevier Inc.","title":"The relationship between intelligence and creativity: New support for the threshold hypothesis by means of empirical breakpoint detection","type":"article-journal","volume":"41"},"uris":["http://www.mendeley.com/documents/?uuid=e8aed591-bb55-402b-a251-50e7f4d9cc7e"]}],"mendeley":{"formattedCitation":"(Jauk et al., 2013)","manualFormatting":"Jauk et al., 2013)","plainTextFormattedCitation":"(Jauk et al., 2013)","previouslyFormattedCitation":"(Jauk et al., 2013)"},"properties":{"noteIndex":0},"schema":"https://github.com/citation-style-language/schema/raw/master/csl-citation.json"}</w:instrText>
      </w:r>
      <w:r w:rsidRPr="00D15AC9">
        <w:fldChar w:fldCharType="separate"/>
      </w:r>
      <w:r w:rsidRPr="00D15AC9">
        <w:rPr>
          <w:noProof/>
        </w:rPr>
        <w:t>Jauk et al., 2013)</w:t>
      </w:r>
      <w:r w:rsidRPr="00D15AC9">
        <w:fldChar w:fldCharType="end"/>
      </w:r>
      <w:r w:rsidRPr="00D15AC9">
        <w:t>.</w:t>
      </w:r>
      <w:r>
        <w:t xml:space="preserve"> </w:t>
      </w:r>
    </w:p>
    <w:p w14:paraId="47FA4D45" w14:textId="335471C9" w:rsidR="00830A37" w:rsidRDefault="00830A37" w:rsidP="00830A37">
      <w:pPr>
        <w:spacing w:line="480" w:lineRule="auto"/>
        <w:ind w:firstLine="720"/>
      </w:pPr>
      <w:r>
        <w:t xml:space="preserve">Models using originality ratios (originality divided by fluency) revealed a different pattern of results, wherein IQ moderated the relationship between EF and verbal (but not figural) originality ratios. </w:t>
      </w:r>
      <w:r w:rsidR="00B71442">
        <w:t xml:space="preserve">Poor </w:t>
      </w:r>
      <w:r w:rsidRPr="003279B5">
        <w:t xml:space="preserve">EF </w:t>
      </w:r>
      <w:r>
        <w:t>w</w:t>
      </w:r>
      <w:r w:rsidR="00B71442">
        <w:t>as</w:t>
      </w:r>
      <w:r w:rsidRPr="003279B5">
        <w:t xml:space="preserve"> detrimental to the </w:t>
      </w:r>
      <w:r>
        <w:t>originality of verbal</w:t>
      </w:r>
      <w:r w:rsidRPr="003279B5">
        <w:t xml:space="preserve"> divergent thinking responses in those with relatively low IQ (both </w:t>
      </w:r>
      <w:r w:rsidRPr="003279B5">
        <w:rPr>
          <w:i/>
          <w:iCs/>
        </w:rPr>
        <w:t xml:space="preserve">Gf </w:t>
      </w:r>
      <w:r w:rsidRPr="003279B5">
        <w:t>and</w:t>
      </w:r>
      <w:r w:rsidRPr="003279B5">
        <w:rPr>
          <w:i/>
          <w:iCs/>
        </w:rPr>
        <w:t xml:space="preserve"> Gc</w:t>
      </w:r>
      <w:r w:rsidRPr="003279B5">
        <w:t xml:space="preserve">). </w:t>
      </w:r>
      <w:r w:rsidR="00B21048">
        <w:t>The</w:t>
      </w:r>
      <w:r w:rsidRPr="003279B5">
        <w:t xml:space="preserve"> </w:t>
      </w:r>
      <w:r>
        <w:t xml:space="preserve">lower </w:t>
      </w:r>
      <w:r w:rsidRPr="003279B5">
        <w:t xml:space="preserve">threshold at which executive functioning no longer significantly predicted verbal creativity was similar for </w:t>
      </w:r>
      <w:r w:rsidRPr="003279B5">
        <w:rPr>
          <w:i/>
          <w:iCs/>
        </w:rPr>
        <w:t>Gf</w:t>
      </w:r>
      <w:r>
        <w:rPr>
          <w:i/>
          <w:iCs/>
        </w:rPr>
        <w:t xml:space="preserve"> </w:t>
      </w:r>
      <w:r w:rsidRPr="003279B5">
        <w:t>and</w:t>
      </w:r>
      <w:r w:rsidRPr="003279B5">
        <w:rPr>
          <w:i/>
          <w:iCs/>
        </w:rPr>
        <w:t xml:space="preserve"> Gc </w:t>
      </w:r>
      <w:r w:rsidRPr="003279B5">
        <w:t>(104.77</w:t>
      </w:r>
      <w:r>
        <w:t xml:space="preserve"> and </w:t>
      </w:r>
      <w:r w:rsidRPr="003279B5">
        <w:t>102.58</w:t>
      </w:r>
      <w:r>
        <w:t>, respectively</w:t>
      </w:r>
      <w:r w:rsidRPr="003279B5">
        <w:t>)</w:t>
      </w:r>
      <w:r w:rsidR="00B21048">
        <w:t xml:space="preserve">. </w:t>
      </w:r>
      <w:r w:rsidR="00B71442">
        <w:t xml:space="preserve">Poorer </w:t>
      </w:r>
      <w:r w:rsidRPr="003279B5">
        <w:t xml:space="preserve">EF was also significantly associated with </w:t>
      </w:r>
      <w:r w:rsidR="00B71442">
        <w:t xml:space="preserve">greater </w:t>
      </w:r>
      <w:r w:rsidRPr="003279B5">
        <w:t xml:space="preserve">verbal creativity in those with high </w:t>
      </w:r>
      <w:r w:rsidRPr="003279B5">
        <w:rPr>
          <w:i/>
          <w:iCs/>
        </w:rPr>
        <w:t>Gc</w:t>
      </w:r>
      <w:r w:rsidRPr="003279B5">
        <w:t xml:space="preserve"> </w:t>
      </w:r>
      <w:r w:rsidR="00B21048">
        <w:t xml:space="preserve">(i.e., above </w:t>
      </w:r>
      <w:r w:rsidRPr="003279B5">
        <w:t xml:space="preserve">142.35). Although there was no upper threshold at which EF became associated with enhanced ability for </w:t>
      </w:r>
      <w:r w:rsidRPr="003279B5">
        <w:rPr>
          <w:i/>
          <w:iCs/>
        </w:rPr>
        <w:t>Gf</w:t>
      </w:r>
      <w:r w:rsidRPr="003279B5">
        <w:t xml:space="preserve">, it is possible that </w:t>
      </w:r>
      <w:r w:rsidRPr="003279B5">
        <w:rPr>
          <w:i/>
          <w:iCs/>
        </w:rPr>
        <w:t>Gf</w:t>
      </w:r>
      <w:r w:rsidRPr="003279B5">
        <w:t xml:space="preserve"> would show a similar upper threshold with higher </w:t>
      </w:r>
      <w:r w:rsidRPr="003279B5">
        <w:rPr>
          <w:i/>
          <w:iCs/>
        </w:rPr>
        <w:t xml:space="preserve">Gf </w:t>
      </w:r>
      <w:r w:rsidRPr="003279B5">
        <w:t>scores</w:t>
      </w:r>
      <w:r>
        <w:t xml:space="preserve">, as </w:t>
      </w:r>
      <w:r w:rsidRPr="003279B5">
        <w:t xml:space="preserve">the highest </w:t>
      </w:r>
      <w:r w:rsidRPr="003279B5">
        <w:rPr>
          <w:i/>
          <w:iCs/>
        </w:rPr>
        <w:t>Gf</w:t>
      </w:r>
      <w:r w:rsidRPr="003279B5">
        <w:t xml:space="preserve"> score in the </w:t>
      </w:r>
      <w:r w:rsidRPr="003279B5">
        <w:lastRenderedPageBreak/>
        <w:t>sample was 132.</w:t>
      </w:r>
      <w:r>
        <w:t xml:space="preserve"> Because originality ratios control for the confounding effects of fluency, they may more accurately reflect the concept of creativity </w:t>
      </w:r>
      <w:r>
        <w:fldChar w:fldCharType="begin" w:fldLock="1"/>
      </w:r>
      <w:r>
        <w:instrText>ADDIN CSL_CITATION {"citationItems":[{"id":"ITEM-1","itemData":{"DOI":"10.1037/aca0000196","ISSN":"1931390X","abstract":"Divergent thinking tasks are the cornerstone of creative thinking assessment. Besides fluency, the number of generated ideas, several other scores have been used to measure different aspects of idea generation in divergent thinking tasks. However, between all such scores high correlations are quite common. These correlations, in particular high correlations of any score with fluency, were interpreted as evidence for unidimensionality of divergent thinking, or as evidence for equal odds. On the other hand, it has been argued that common scores do not properly adjust for fluency. Moreover, it has been assumed that high correlations are artifactual, that is, caused by same task method-bias. In this article, the confounding of additive scorings by fluency is quantitavely and theoretically analyzed. We show that the raw correlations between fluency and qualitiy alone cannot distinguish between different concurring theories about idea generation. We propose a formal definition of purely artifactual correlation that is oriented toward the generation process and allows to test for these conflicting theories. The performance of the test is carefully evaluated by a thorough simulation study and its application exemplified by a reevaluation of past results. We conclude with recommendations for the design and analysis of future studies.","author":[{"dropping-particle":"","family":"Forthmann","given":"Boris","non-dropping-particle":"","parse-names":false,"suffix":""},{"dropping-particle":"","family":"Szardenings","given":"Carsten","non-dropping-particle":"","parse-names":false,"suffix":""},{"dropping-particle":"","family":"Holling","given":"Heinz","non-dropping-particle":"","parse-names":false,"suffix":""}],"container-title":"Psychology of Aesthetics, Creativity, and the Arts","id":"ITEM-1","issue":"1","issued":{"date-parts":[["2020"]]},"page":"94-112","title":"Understanding the confounding effect of fluency in divergent thinking scores: Revisiting average scores to quantify artifactual correlation","type":"article-journal","volume":"14"},"uris":["http://www.mendeley.com/documents/?uuid=05ba3165-9056-49e1-a6dd-888aed299215"]}],"mendeley":{"formattedCitation":"(Forthmann et al., 2020)","manualFormatting":"(see Forthmann et al., 2020)","plainTextFormattedCitation":"(Forthmann et al., 2020)","previouslyFormattedCitation":"(Forthmann et al., 2020)"},"properties":{"noteIndex":0},"schema":"https://github.com/citation-style-language/schema/raw/master/csl-citation.json"}</w:instrText>
      </w:r>
      <w:r>
        <w:fldChar w:fldCharType="separate"/>
      </w:r>
      <w:r w:rsidRPr="001E4C80">
        <w:rPr>
          <w:noProof/>
        </w:rPr>
        <w:t>(</w:t>
      </w:r>
      <w:r>
        <w:rPr>
          <w:noProof/>
        </w:rPr>
        <w:t xml:space="preserve">see </w:t>
      </w:r>
      <w:r w:rsidRPr="001E4C80">
        <w:rPr>
          <w:noProof/>
        </w:rPr>
        <w:t>Forthmann et al., 20</w:t>
      </w:r>
      <w:r>
        <w:rPr>
          <w:noProof/>
        </w:rPr>
        <w:t>20</w:t>
      </w:r>
      <w:r w:rsidRPr="001E4C80">
        <w:rPr>
          <w:noProof/>
        </w:rPr>
        <w:t>)</w:t>
      </w:r>
      <w:r>
        <w:fldChar w:fldCharType="end"/>
      </w:r>
      <w:r>
        <w:t xml:space="preserve">. </w:t>
      </w:r>
      <w:r w:rsidRPr="008A5BE1">
        <w:t xml:space="preserve">Thus, </w:t>
      </w:r>
      <w:r>
        <w:t>the creative processes that lead to more original verbal DT responses may</w:t>
      </w:r>
      <w:r w:rsidRPr="008A5BE1">
        <w:t xml:space="preserve"> be either unaffected or enhanced with </w:t>
      </w:r>
      <w:r w:rsidR="006A6391">
        <w:t>poorer</w:t>
      </w:r>
      <w:r w:rsidRPr="008A5BE1">
        <w:t xml:space="preserve"> EF</w:t>
      </w:r>
      <w:r>
        <w:t xml:space="preserve"> for those </w:t>
      </w:r>
      <w:r w:rsidR="006A6391">
        <w:t xml:space="preserve">with </w:t>
      </w:r>
      <w:r w:rsidRPr="008A5BE1">
        <w:t>higher IQ.</w:t>
      </w:r>
      <w:r>
        <w:t xml:space="preserve"> </w:t>
      </w:r>
      <w:r w:rsidRPr="008A5BE1">
        <w:t>T</w:t>
      </w:r>
      <w:r>
        <w:t>hese results are</w:t>
      </w:r>
      <w:r w:rsidRPr="008A5BE1">
        <w:t xml:space="preserve"> </w:t>
      </w:r>
      <w:r w:rsidR="000429AC">
        <w:t xml:space="preserve">somewhat </w:t>
      </w:r>
      <w:r w:rsidRPr="008A5BE1">
        <w:t xml:space="preserve">consistent with theory and research suggesting that </w:t>
      </w:r>
      <w:r w:rsidR="006A6391">
        <w:t xml:space="preserve">diminished </w:t>
      </w:r>
      <w:r w:rsidRPr="008A5BE1">
        <w:t>EF may be advantageous for</w:t>
      </w:r>
      <w:r>
        <w:t xml:space="preserve"> creative cognition in certain circumstances (e.g., in those with high </w:t>
      </w:r>
      <w:proofErr w:type="gramStart"/>
      <w:r>
        <w:t>IQ;</w:t>
      </w:r>
      <w:proofErr w:type="gramEnd"/>
      <w:r>
        <w:t xml:space="preserve"> e.g., Carson, </w:t>
      </w:r>
      <w:r w:rsidRPr="00993A56">
        <w:t>2014)</w:t>
      </w:r>
      <w:r w:rsidR="000429AC">
        <w:t xml:space="preserve">. However, </w:t>
      </w:r>
      <w:r w:rsidR="000429AC" w:rsidRPr="000429AC">
        <w:t xml:space="preserve">this was not the case for the originality of figural DT responses, </w:t>
      </w:r>
      <w:r w:rsidRPr="000429AC">
        <w:t>reveal</w:t>
      </w:r>
      <w:r w:rsidR="000429AC" w:rsidRPr="000429AC">
        <w:t>ing</w:t>
      </w:r>
      <w:r w:rsidRPr="000429AC">
        <w:t xml:space="preserve"> that the effect may differ by domain/task.</w:t>
      </w:r>
    </w:p>
    <w:p w14:paraId="24FEBC40" w14:textId="3118DE93" w:rsidR="00830A37" w:rsidRPr="00830A37" w:rsidRDefault="00830A37" w:rsidP="00830A37">
      <w:pPr>
        <w:spacing w:line="480" w:lineRule="auto"/>
        <w:rPr>
          <w:b/>
          <w:bCs/>
        </w:rPr>
      </w:pPr>
      <w:r w:rsidRPr="00296F74">
        <w:rPr>
          <w:b/>
          <w:bCs/>
        </w:rPr>
        <w:t>Theoretical Implications</w:t>
      </w:r>
      <w:r>
        <w:rPr>
          <w:b/>
          <w:bCs/>
        </w:rPr>
        <w:t xml:space="preserve"> </w:t>
      </w:r>
    </w:p>
    <w:p w14:paraId="22672B1B" w14:textId="376EBCF4" w:rsidR="00830A37" w:rsidRDefault="00830A37" w:rsidP="00830A37">
      <w:pPr>
        <w:spacing w:line="480" w:lineRule="auto"/>
        <w:ind w:firstLine="720"/>
      </w:pPr>
      <w:r>
        <w:t xml:space="preserve">Daily </w:t>
      </w:r>
      <w:r>
        <w:rPr>
          <w:rFonts w:eastAsia="Times New Roman"/>
        </w:rPr>
        <w:t>EF</w:t>
      </w:r>
      <w:r>
        <w:t xml:space="preserve"> interacted with IQ to relate to divergent thinking in ways consistent and inconsistent with the shared vulnerability model </w:t>
      </w:r>
      <w:r>
        <w:fldChar w:fldCharType="begin" w:fldLock="1"/>
      </w:r>
      <w:r>
        <w:instrText>ADDIN CSL_CITATION {"citationItems":[{"id":"ITEM-1","itemData":{"ISBN":"1497-0015 (Electronic)\\r0706-7437 (Linking)","ISSN":"07067437","PMID":"21443821","abstract":"Creativity is considered a positive personal trait. However, highly creative people have demonstrated elevated risk for certain forms of psychopathology, including mood disorders, schizophrenia spectrum disorders, and alcoholism. A model of shared vulnerability explains the relation between creativity and psychopathology. This model, supported by recent findings from neuroscience and molecular genetics, suggests that the biological determinants conferring risk for psychopathology interact with protective cognitive factors to enhance creative ideation. Elements of shared vulnerability include cognitive disinhibition (which allows more stimuli into conscious awareness), an attentional style driven by novelty salience, and neural hyperconnectivity that may increase associations among disparate stimuli. These vulnerabilities interact with superior meta-cognitive protective factors, such as high IQ, increased working memory capacity, and enhanced cognitive flexibility, to enlarge the range and depth of stimuli available in conscious awareness to be manipulated and combined to form novel and original ideas.","author":[{"dropping-particle":"","family":"Carson","given":"Shelley H.","non-dropping-particle":"","parse-names":false,"suffix":""}],"container-title":"Canadian Journal of Psychiatry","id":"ITEM-1","issue":"3","issued":{"date-parts":[["2011"]]},"page":"144-153","title":"Creativity and psychopathology: A shared vulnerability model","type":"article-journal","volume":"56"},"uris":["http://www.mendeley.com/documents/?uuid=db5e5f1c-5704-4afa-b03a-33b4e4476770"]}],"mendeley":{"formattedCitation":"(Carson, 2011)","manualFormatting":"(Carson, 2011, 2014)","plainTextFormattedCitation":"(Carson, 2011)","previouslyFormattedCitation":"(Carson, 2011)"},"properties":{"noteIndex":0},"schema":"https://github.com/citation-style-language/schema/raw/master/csl-citation.json"}</w:instrText>
      </w:r>
      <w:r>
        <w:fldChar w:fldCharType="separate"/>
      </w:r>
      <w:r w:rsidRPr="00FE2354">
        <w:rPr>
          <w:noProof/>
        </w:rPr>
        <w:t>(Carson, 2011</w:t>
      </w:r>
      <w:r>
        <w:rPr>
          <w:noProof/>
        </w:rPr>
        <w:t>, 2014</w:t>
      </w:r>
      <w:r w:rsidRPr="00FE2354">
        <w:rPr>
          <w:noProof/>
        </w:rPr>
        <w:t>)</w:t>
      </w:r>
      <w:r>
        <w:fldChar w:fldCharType="end"/>
      </w:r>
      <w:r>
        <w:t xml:space="preserve">. The basic tenet of the shared vulnerability model is that individuals with a genetic propensity for certain vulnerability factors </w:t>
      </w:r>
      <w:r w:rsidRPr="00D77B18">
        <w:t>(</w:t>
      </w:r>
      <w:r>
        <w:t>e.g.,</w:t>
      </w:r>
      <w:r w:rsidRPr="00D77B18">
        <w:t xml:space="preserve"> </w:t>
      </w:r>
      <w:r>
        <w:t xml:space="preserve">cognitive disinhibition </w:t>
      </w:r>
      <w:r w:rsidRPr="00D77B18">
        <w:t>and neural hyperconnectivity)</w:t>
      </w:r>
      <w:r>
        <w:t xml:space="preserve"> may manifest either creativity or psychopathology, depending on the absence or presence of certain protective factors (e.g., requisite levels of IQ and cognitive flexibility). This has been suggested to mean that high levels of both vulnerability and protective factors will result in greater creativity </w:t>
      </w:r>
      <w:r w:rsidRPr="00816DB9">
        <w:fldChar w:fldCharType="begin" w:fldLock="1"/>
      </w:r>
      <w:r w:rsidRPr="00816DB9">
        <w:instrText>ADDIN CSL_CITATION {"citationItems":[{"id":"ITEM-1","itemData":{"DOI":"10.1037/aca0000056","ISSN":"1931390X","abstract":"Creativity is mainly viewed by current theories as either a bottom-up or top-down cognitive process. However, a growing body of research indicates that both processes contribute to creative ability. Furthermore, in both accounts the structure of the mental lexicon plays a key component, either as directly related to creative ability (bottom-up) or as the basis upon which top-down processes operate (top-down). Thus, the examination of the mental lexicon structure as related to both types of processes can shed further light on the nature of creative ability. In this study, we use network science methodology to examine how fluid intelligence and creative achievement are related to the structure of the mental lexicon. A large sample of participants completed a semantic verbal fluency task and was divided into 4 groups, based on their performance on intelligence and creative achievement measures. A network science methodology was then used to extract and compare the lexical network structure of the semantic category between the 4 groups. The results of this analysis revealed that while fluid intelligence was more related to structural properties of the lexical network, creative achievement was more related to flexible properties of the lexical network. Furthermore, we found that the lexical network of the high-fluid-intelligence and high-creative-achievement group exhibited a combination of both effects. These findings provide insight into structural and functional properties of semantic networks, and they demonstrate the utility of network science in examining high-level cognitive phenomena, such as creativity and intelligence.","author":[{"dropping-particle":"","family":"Kenett","given":"Yoed N.","non-dropping-particle":"","parse-names":false,"suffix":""},{"dropping-particle":"","family":"Beaty","given":"Roger E.","non-dropping-particle":"","parse-names":false,"suffix":""},{"dropping-particle":"","family":"Silvia","given":"Paul J.","non-dropping-particle":"","parse-names":false,"suffix":""},{"dropping-particle":"","family":"Anaki","given":"David","non-dropping-particle":"","parse-names":false,"suffix":""},{"dropping-particle":"","family":"Faust","given":"Miriam","non-dropping-particle":"","parse-names":false,"suffix":""}],"container-title":"Psychology of Aesthetics, Creativity, and the Arts","id":"ITEM-1","issue":"4","issued":{"date-parts":[["2016"]]},"page":"377-388","title":"Structure and flexibility: Investigating the relation between the structure of the mental lexicon, fluid intelligence, and creative achievement","type":"article-journal","volume":"10"},"uris":["http://www.mendeley.com/documents/?uuid=ea28887a-33ed-49b8-92d3-762292f63387"]}],"mendeley":{"formattedCitation":"(Kenett et al., 2016)","manualFormatting":"(e.g., Kenett et al., 2016)","plainTextFormattedCitation":"(Kenett et al., 2016)","previouslyFormattedCitation":"(Kenett et al., 2016)"},"properties":{"noteIndex":0},"schema":"https://github.com/citation-style-language/schema/raw/master/csl-citation.json"}</w:instrText>
      </w:r>
      <w:r w:rsidRPr="00816DB9">
        <w:fldChar w:fldCharType="separate"/>
      </w:r>
      <w:r w:rsidRPr="00816DB9">
        <w:rPr>
          <w:noProof/>
        </w:rPr>
        <w:t>(e.g., Kenett et al., 2016)</w:t>
      </w:r>
      <w:r w:rsidRPr="00816DB9">
        <w:fldChar w:fldCharType="end"/>
      </w:r>
      <w:r w:rsidRPr="00816DB9">
        <w:t xml:space="preserve">. Although evidence for this interaction has been presented for creative achievement, creative cognition has been suggested to be the underlying mechanism. Although we did indeed find higher verbal </w:t>
      </w:r>
      <w:r>
        <w:t>originality</w:t>
      </w:r>
      <w:r w:rsidRPr="00816DB9">
        <w:t xml:space="preserve"> ratios for those </w:t>
      </w:r>
      <w:r w:rsidRPr="00EA4EDF">
        <w:t>with relatively higher IQ</w:t>
      </w:r>
      <w:r w:rsidRPr="00EA4EDF">
        <w:rPr>
          <w:i/>
          <w:iCs/>
        </w:rPr>
        <w:t xml:space="preserve"> </w:t>
      </w:r>
      <w:r w:rsidRPr="00EA4EDF">
        <w:t xml:space="preserve">and </w:t>
      </w:r>
      <w:r w:rsidR="00AE267A">
        <w:t>poorer EF</w:t>
      </w:r>
      <w:r w:rsidRPr="00EA4EDF">
        <w:t>, this was not the case for figural</w:t>
      </w:r>
      <w:r w:rsidRPr="0068296F">
        <w:t xml:space="preserve"> </w:t>
      </w:r>
      <w:r>
        <w:t>originality</w:t>
      </w:r>
      <w:r w:rsidRPr="00EA4EDF">
        <w:t xml:space="preserve"> ratios. Domain or task-based differences in divergent thinking indicates that the mechanisms underlying the interaction between IQ and </w:t>
      </w:r>
      <w:r w:rsidRPr="00EA4EDF">
        <w:rPr>
          <w:rFonts w:eastAsia="Times New Roman"/>
        </w:rPr>
        <w:t>EF</w:t>
      </w:r>
      <w:r w:rsidRPr="00EA4EDF">
        <w:t xml:space="preserve"> may not relate to global differences in creative processing.</w:t>
      </w:r>
      <w:r>
        <w:t xml:space="preserve"> </w:t>
      </w:r>
    </w:p>
    <w:p w14:paraId="327183B9" w14:textId="67904196" w:rsidR="00830A37" w:rsidRPr="004A6B6A" w:rsidRDefault="00830A37" w:rsidP="00830A37">
      <w:pPr>
        <w:spacing w:line="480" w:lineRule="auto"/>
        <w:ind w:firstLine="720"/>
      </w:pPr>
      <w:r>
        <w:lastRenderedPageBreak/>
        <w:t xml:space="preserve">Differences in the methodology used in our study and the previous studies examining how IQ moderates the relationship between </w:t>
      </w:r>
      <w:r w:rsidRPr="00BC6D04">
        <w:t xml:space="preserve">EF </w:t>
      </w:r>
      <w:r>
        <w:t xml:space="preserve">and creativity highlights several alternative possibilities. Our measure of </w:t>
      </w:r>
      <w:r w:rsidRPr="008E5717">
        <w:t xml:space="preserve">EF </w:t>
      </w:r>
      <w:r>
        <w:t xml:space="preserve">captured </w:t>
      </w:r>
      <w:r w:rsidR="0043771E">
        <w:t xml:space="preserve">problems with </w:t>
      </w:r>
      <w:r>
        <w:t xml:space="preserve">overall daily </w:t>
      </w:r>
      <w:r>
        <w:rPr>
          <w:rFonts w:eastAsia="Times New Roman"/>
        </w:rPr>
        <w:t xml:space="preserve">functioning </w:t>
      </w:r>
      <w:r>
        <w:t xml:space="preserve">compared with lab-tasks assessing targeted </w:t>
      </w:r>
      <w:r>
        <w:rPr>
          <w:rFonts w:eastAsia="Times New Roman"/>
        </w:rPr>
        <w:t>EF</w:t>
      </w:r>
      <w:r>
        <w:t xml:space="preserve"> abilities, such as latent inhibition </w:t>
      </w:r>
      <w:r w:rsidRPr="005F7337">
        <w:rPr>
          <w:color w:val="000000" w:themeColor="text1"/>
        </w:rPr>
        <w:fldChar w:fldCharType="begin" w:fldLock="1"/>
      </w:r>
      <w:r w:rsidRPr="005F7337">
        <w:rPr>
          <w:color w:val="000000" w:themeColor="text1"/>
        </w:rPr>
        <w:instrText>ADDIN CSL_CITATION {"citationItems":[{"id":"ITEM-1","itemData":{"DOI":"10.1037/0022-3514.85.3.499","ISBN":"0022-3514","ISSN":"0022-3514","PMID":"14498785","abstract":"Reductions in latent inhibition (LI), the capacity to screen from conscious awareness stimuli previously experienced as irrelevant, have been generally associated with the tendency towards psychosis. However, \"failure\" to screen out previously irrelevant stimuli might also hypothetically contribute to original thinking, particularly in combination with high IQ. Meta-analysis of two studies, conducted on youthful high-IQ samples. demonstrated that high lifetime creative achievers had significantly lower LI scores than low creative achievers (r(effect size) = .31, p = .0003, one-tailed). Eminent creative achievers (participants under 21 years who reported unusually high scores in a single domain of creative achievement) were 7 times more likely to have low rather than high LI scores, chi2 (1, N = 25) = 10.69, phi = .47. p = .003.","author":[{"dropping-particle":"","family":"Carson","given":"Shelley H.","non-dropping-particle":"","parse-names":false,"suffix":""},{"dropping-particle":"","family":"Peterson","given":"Jordan B.","non-dropping-particle":"","parse-names":false,"suffix":""},{"dropping-particle":"","family":"Higgins","given":"Daniel M.","non-dropping-particle":"","parse-names":false,"suffix":""}],"container-title":"Journal of personality and social psychology","id":"ITEM-1","issue":"3","issued":{"date-parts":[["2003"]]},"page":"499-506","title":"Decreased latent inhibition is associated with increased creative achievement in high-functioning individuals.","type":"article-journal","volume":"85"},"uris":["http://www.mendeley.com/documents/?uuid=b942806c-5cc9-4ce5-a896-c0b024f9646d"]},{"id":"ITEM-2","itemData":{"DOI":"10.1037/a0022000","ISSN":"19313896","abstract":"Successful creative accomplishment is influenced by both individual and social factors. The aim of this study was to investigate the relationship between these factors in 111 Central-Eastern European volunteers recruited from the community. Individual factors evaluated in this study included IQ, latent inhibition (LI), and schizotypal personality traits. In addition to these measures, the size of the primary social network (relatives and friends who know and personally contact each other) and the broader network (persons to whom Christmas cards are sent) were evaluated. Result revealed that the personality trait unusual experiences significantly predicted real-life creative achievements. However, when LI was taken into consideration, this relationship did not retain significance. Further independent predictors of creativity were IQ and, most importantly, primary but not broader social network size. These results suggest that decreased LI, higher intellect and stronger social support independently facilitate real-life creative accomplishment. © 2011 American Psychological Association.","author":[{"dropping-particle":"","family":"Kéri","given":"Szabolcs","non-dropping-particle":"","parse-names":false,"suffix":""}],"container-title":"Psychology of Aesthetics, Creativity, and the Arts","id":"ITEM-2","issue":"3","issued":{"date-parts":[["2011"]]},"page":"215-221","title":"Solitary minds and social capital: Latent inhibition, general intellectual functions and social network size predict creative achievements","type":"article-journal","volume":"5"},"uris":["http://www.mendeley.com/documents/?uuid=8ef20d6e-f66a-4c7e-b63d-b8cc6c564419"]}],"mendeley":{"formattedCitation":"(Carson et al., 2003; Kéri, 2011)","manualFormatting":"(e.g., Carson et al., 2003; Kéri, 2011)","plainTextFormattedCitation":"(Carson et al., 2003; Kéri, 2011)","previouslyFormattedCitation":"(Carson et al., 2003; Kéri, 2011)"},"properties":{"noteIndex":0},"schema":"https://github.com/citation-style-language/schema/raw/master/csl-citation.json"}</w:instrText>
      </w:r>
      <w:r w:rsidRPr="005F7337">
        <w:rPr>
          <w:color w:val="000000" w:themeColor="text1"/>
        </w:rPr>
        <w:fldChar w:fldCharType="separate"/>
      </w:r>
      <w:r w:rsidRPr="005F7337">
        <w:rPr>
          <w:noProof/>
          <w:color w:val="000000" w:themeColor="text1"/>
        </w:rPr>
        <w:t>(e.g., Carson et al., 2003; Kéri, 2011)</w:t>
      </w:r>
      <w:r w:rsidRPr="005F7337">
        <w:rPr>
          <w:color w:val="000000" w:themeColor="text1"/>
        </w:rPr>
        <w:fldChar w:fldCharType="end"/>
      </w:r>
      <w:r w:rsidRPr="005F7337">
        <w:rPr>
          <w:color w:val="000000" w:themeColor="text1"/>
        </w:rPr>
        <w:t xml:space="preserve">. Self-assessments of daily EF behaviors and EF tasks are rarely related to one another </w:t>
      </w:r>
      <w:r w:rsidRPr="005F7337">
        <w:rPr>
          <w:color w:val="000000" w:themeColor="text1"/>
        </w:rPr>
        <w:fldChar w:fldCharType="begin" w:fldLock="1"/>
      </w:r>
      <w:r>
        <w:rPr>
          <w:color w:val="000000" w:themeColor="text1"/>
        </w:rPr>
        <w:instrText>ADDIN CSL_CITATION {"citationItems":[{"id":"ITEM-1","itemData":{"DOI":"10.1037/pas0000006","ISSN":"1939134X","abstract":"Adults with attention-deficit/hyperactivity disorder (ADHD) exhibit variable impairments on executive function (EF) tasks. Due to this variability, ratings of EF (rather than tasks) have been proposed as an alternative method that better captures symptom severity and impairment among adults with ADHD. However, few studies have jointly examined performance across multiple neuropsychological domains and EF ratings as predictors of severity and impairment among adults with ADHD. Adults (N = 273) ages 18-38 years (M = 22.6 years, 55.3% male, 62.2% with ADHD) completed a comprehensive diagnostic and neurocognitive assessment, which included self and informant ratings of ADHD symptom severity and EF and tasks of arousal/activation, response inhibition, set shifting, interference control, and working memory. Hierarchical linear regression models indicated that tasks of arousal/activation and response inhibition uniquely predicted ADHD symptom dimensions and related impairments. Over and above EF task performance, EF ratings of time management significantly predicted increased inattention (β = 209, p &lt; .001, ΔR2 = 3.9%), whereas ratings of restraint predicted increased hyperactivity/impulsivity (β = 259, p &lt; .001, ΔR2 = 6.4%). Furthermore, EF ratings of time management, restraint, and emotion regulation incrementally accounted for variance in relationship, professional, and daily living impairments over and above EF task performance (ΔR2 range = 1.7-7.7%). Results may help refine neurobiological theories and assessment of adult ADHD.","author":[{"dropping-particle":"","family":"Kamradt","given":"Jaclyn M.","non-dropping-particle":"","parse-names":false,"suffix":""},{"dropping-particle":"","family":"Ullsperger","given":"Josie M.","non-dropping-particle":"","parse-names":false,"suffix":""},{"dropping-particle":"","family":"Nikolas","given":"Molly A.","non-dropping-particle":"","parse-names":false,"suffix":""}],"container-title":"Psychological Assessment","id":"ITEM-1","issue":"4","issued":{"date-parts":[["2014"]]},"page":"1095-1105","title":"Executive function assessment and adult attention-deficit/hyperactivity disorder: Tasks versus ratings on the barkley deficits in executive functioning scale","type":"article-journal","volume":"26"},"uris":["http://www.mendeley.com/documents/?uuid=1dada216-9fcd-4964-b2dc-dc0b091d6804"]},{"id":"ITEM-2","itemData":{"DOI":"10.1093/acprof:oso/9780199980864.003.0011","abstract":"This chapter discusses a number of issues related to measuring poverty over time. It highlights some of the key normative decisions that have to be taken, in particular, the role of compensation over time (whether poverty spells can be compensated for by non-poverty spells); the issue of the discount rate (whether each spell should be given an equal weight); and the issue of the role of persistence (whether repeated spells should be given a higher weight). It offers a number of plausible poverty measures, each with different assumptions regarding these key issues, and shows how these insights can be used to construct a forward-looking measure of vulnerability. The chapter applies a number of these measures to data from rural Ethiopia, and shows that while correlations are high, there would still be considerable differences in ranking households by poverty according to different measures, especially those that have different views on the role of compensation","author":[{"dropping-particle":"","family":"Toplak","given":"Maggie E.","non-dropping-particle":"","parse-names":false,"suffix":""},{"dropping-particle":"","family":"West","given":"Richard F.","non-dropping-particle":"","parse-names":false,"suffix":""},{"dropping-particle":"","family":"Stanovich","given":"Keith E.","non-dropping-particle":"","parse-names":false,"suffix":""}],"container-title":"Executive Functions in Children's Everyday Lives: A Handbook for Professionals in Applied Psychology","id":"ITEM-2","issued":{"date-parts":[["2017","3","23"]]},"page":"157-174","publisher":"Oxford University Press","title":"The Assessment of Executive Functions in Attention-Deficit/Hyperactivity Disorder (ADHD): Performance-based Measures Versus Ratings of Behavior","type":"chapter"},"uris":["http://www.mendeley.com/documents/?uuid=11f29348-94cd-370a-b98e-14ef25d25544"]}],"mendeley":{"formattedCitation":"(Kamradt et al., 2014; Toplak et al., 2017)","manualFormatting":"(e.g., Kamradt et al., 2014; Toplak et al., 2017)","plainTextFormattedCitation":"(Kamradt et al., 2014; Toplak et al., 2017)","previouslyFormattedCitation":"(Kamradt et al., 2014; Toplak et al., 2017)"},"properties":{"noteIndex":0},"schema":"https://github.com/citation-style-language/schema/raw/master/csl-citation.json"}</w:instrText>
      </w:r>
      <w:r w:rsidRPr="005F7337">
        <w:rPr>
          <w:color w:val="000000" w:themeColor="text1"/>
        </w:rPr>
        <w:fldChar w:fldCharType="separate"/>
      </w:r>
      <w:r w:rsidRPr="005F7337">
        <w:rPr>
          <w:noProof/>
          <w:color w:val="000000" w:themeColor="text1"/>
        </w:rPr>
        <w:t>(e.g., Kamradt et al., 2014; Toplak et al., 2017)</w:t>
      </w:r>
      <w:r w:rsidRPr="005F7337">
        <w:rPr>
          <w:color w:val="000000" w:themeColor="text1"/>
        </w:rPr>
        <w:fldChar w:fldCharType="end"/>
      </w:r>
      <w:r w:rsidRPr="005F7337">
        <w:rPr>
          <w:color w:val="000000" w:themeColor="text1"/>
        </w:rPr>
        <w:t xml:space="preserve">. </w:t>
      </w:r>
      <w:r w:rsidRPr="005F7337">
        <w:t>There</w:t>
      </w:r>
      <w:r>
        <w:t xml:space="preserve"> may be global differences in creative processing that relate specifically to latent inhibition and IQ that were obscured in our study by using a self-report measure of </w:t>
      </w:r>
      <w:r>
        <w:rPr>
          <w:rFonts w:eastAsia="Times New Roman"/>
        </w:rPr>
        <w:t>EF</w:t>
      </w:r>
      <w:r>
        <w:t>. However, it may also be the case that the relationship functions differently for divergent thinking and creative achievement. D</w:t>
      </w:r>
      <w:r w:rsidRPr="0086262F">
        <w:t xml:space="preserve">ivergent thinking ability </w:t>
      </w:r>
      <w:r>
        <w:t>has been found to be</w:t>
      </w:r>
      <w:r w:rsidRPr="0086262F">
        <w:t xml:space="preserve"> related to flexible cognitive control</w:t>
      </w:r>
      <w:r>
        <w:t xml:space="preserve"> (i.e., the ability to switch between focused and defocused attention)</w:t>
      </w:r>
      <w:r w:rsidRPr="0086262F">
        <w:t xml:space="preserve">, whereas artistic creative achievement is indeed related to latent inhibition </w:t>
      </w:r>
      <w:r w:rsidRPr="0086262F">
        <w:fldChar w:fldCharType="begin" w:fldLock="1"/>
      </w:r>
      <w:r>
        <w:instrText>ADDIN CSL_CITATION {"citationItems":[{"id":"ITEM-1","itemData":{"DOI":"10.1016/j.neuropsychologia.2015.01.034","ISBN":"0028-3932","ISSN":"18733514","PMID":"25623426","abstract":"Creativity has previously been linked with atypical attention, but it is not clear what aspects of attention, or what types of creativity are associated. Here we investigated specific neural markers of a very early form of attention, namely sensory gating, indexed by the P50 ERP, and how it relates to two measures of creativity: divergent thinking and real-world creative achievement. Data from 84 participants revealed that divergent thinking (assessed with the Torrance Test of Creative Thinking) was associated with selective sensory gating, whereas real-world creative achievement was associated with \"leaky\" sensory gating, both in zero-order correlations and when controlling for academic test scores in a regression. Thus both creativity measures related to sensory gating, but in opposite directions. Additionally, divergent thinking and real-world creative achievement did not interact in predicting P50 sensory gating, suggesting that these two creativity measures orthogonally relate to P50 sensory gating. Finally, the ERP effect was specific to the P50 -neither divergent thinking nor creative achievement were related to later components, such as the N100 and P200. Overall results suggest that leaky sensory gating may help people integrate ideas that are outside of focus of attention, leading to creativity in the real world; whereas divergent thinking, measured by divergent thinking tests which emphasize numerous responses within a limited time, may require selective sensory processing more than previously thought.","author":[{"dropping-particle":"","family":"Zabelina","given":"Darya L.","non-dropping-particle":"","parse-names":false,"suffix":""},{"dropping-particle":"","family":"O'Leary","given":"Daniel","non-dropping-particle":"","parse-names":false,"suffix":""},{"dropping-particle":"","family":"Pornpattananangkul","given":"Narun","non-dropping-particle":"","parse-names":false,"suffix":""},{"dropping-particle":"","family":"Nusslock","given":"Robin","non-dropping-particle":"","parse-names":false,"suffix":""},{"dropping-particle":"","family":"Beeman","given":"Mark","non-dropping-particle":"","parse-names":false,"suffix":""}],"container-title":"Neuropsychologia","id":"ITEM-1","issued":{"date-parts":[["2015"]]},"page":"77-84","publisher":"Elsevier","title":"Creativity and sensory gating indexed by the P50: Selective versus leaky sensory gating in divergent thinkers and creative achievers","type":"article-journal","volume":"69"},"uris":["http://www.mendeley.com/documents/?uuid=5c181257-3337-4037-8a6b-b9d029d546e9"]},{"id":"ITEM-2","itemData":{"DOI":"10.3758/s13421-015-0569-4","ISSN":"0090-502X","abstract":"Creativity has been putatively linked to distinct forms of attention, but which aspects of creativity and which components of attention remains unclear. Two experiments examined how divergent thinking and creative achievement relate to visual attention. In both experiments, participants identified target letters (S or H) within hierarchical stimuli (global letters made of local letters), after being cued to either the local or global level. In Experiment 1, participants identi-fied the targets more quickly following valid cues (80 % of trials) than following invalid cues. However, this smaller va-lidity effect was associated with higher divergent thinking, suggesting that divergent thinking was related to quicker over-coming of invalid cues, and thus to flexible attention. Creative achievement was unrelated to the validity effect. Experiment 2 examined whether divergent thinking (or creative achieve-ment) is related to \" leaky attention, \" so that when cued to one level of a stimulus, some information is still processed, or leaks in, from the non-cued level. In this case, the cued stimulus level always contained a target, and the non-cued level was congruent, neutral, or incongruent with the target. Divergent thinking did not relate to stimulus congruency. In contrast, high creative achievement was related to quicker responses to the congruent than to the incongruent stimuli, suggesting that real-world creative achievement is indeed associated with leaky attention, whereas standard laboratory tests of divergent thinking are not. Together, these results elucidate distinct patterns of attention for different measures of creativity. Specifically, creative achievers may have leaky attention, as suggested by previous literature, whereas diver-gent thinkers have selective yet flexible attention.","author":[{"dropping-particle":"","family":"Zabelina","given":"Darya L.","non-dropping-particle":"","parse-names":false,"suffix":""},{"dropping-particle":"","family":"Saporta","given":"Arielle","non-dropping-particle":"","parse-names":false,"suffix":""},{"dropping-particle":"","family":"Beeman","given":"Mark","non-dropping-particle":"","parse-names":false,"suffix":""}],"container-title":"Memory &amp; Cognition","id":"ITEM-2","issue":"3","issued":{"date-parts":[["2016"]]},"page":"488-498","title":"Flexible or leaky attention in creative people? Distinct patterns of attention for different types of creative thinking","type":"article-journal","volume":"44"},"uris":["http://www.mendeley.com/documents/?uuid=3da36e6f-e4c8-4c01-942f-964647bbcd29"]},{"id":"ITEM-3","itemData":{"DOI":"https://doi.org/10.1017/9781316556238.010","ISBN":"9781107147614","author":[{"dropping-particle":"","family":"Zabelina","given":"Darya L.","non-dropping-particle":"","parse-names":false,"suffix":""}],"container-title":"The Cambridge Handbook of the Neuroscience of Creativity","editor":[{"dropping-particle":"","family":"Jung","given":"Rex E.","non-dropping-particle":"","parse-names":false,"suffix":""},{"dropping-particle":"","family":"Vartanian","given":"Oshin","non-dropping-particle":"","parse-names":false,"suffix":""}],"id":"ITEM-3","issued":{"date-parts":[["2018"]]},"page":"161-179","publisher":"Cambridge University Press","title":"Attention and Creativity","type":"chapter"},"uris":["http://www.mendeley.com/documents/?uuid=ecc8f80c-840c-49e3-8551-70735040aca1"]}],"mendeley":{"formattedCitation":"(Zabelina, 2018; Zabelina et al., 2015, 2016)","manualFormatting":"(i.e., \"leaky attention\"; Zabelina, 2018; Zabelina et al., 2015, 2016)","plainTextFormattedCitation":"(Zabelina, 2018; Zabelina et al., 2015, 2016)","previouslyFormattedCitation":"(Zabelina, 2018; Zabelina et al., 2015, 2016)"},"properties":{"noteIndex":0},"schema":"https://github.com/citation-style-language/schema/raw/master/csl-citation.json"}</w:instrText>
      </w:r>
      <w:r w:rsidRPr="0086262F">
        <w:fldChar w:fldCharType="separate"/>
      </w:r>
      <w:r w:rsidRPr="00DF0C17">
        <w:rPr>
          <w:noProof/>
        </w:rPr>
        <w:t>(</w:t>
      </w:r>
      <w:r w:rsidRPr="0086262F">
        <w:rPr>
          <w:noProof/>
        </w:rPr>
        <w:t xml:space="preserve">i.e., "leaky attention"; </w:t>
      </w:r>
      <w:r w:rsidRPr="00DF0C17">
        <w:rPr>
          <w:noProof/>
        </w:rPr>
        <w:t>Zabelina, 2018; Zabelina et al., 2015, 2016)</w:t>
      </w:r>
      <w:r w:rsidRPr="0086262F">
        <w:fldChar w:fldCharType="end"/>
      </w:r>
      <w:r w:rsidRPr="0086262F">
        <w:t xml:space="preserve">. However, </w:t>
      </w:r>
      <w:proofErr w:type="spellStart"/>
      <w:r w:rsidRPr="0086262F">
        <w:t>Zabelina</w:t>
      </w:r>
      <w:proofErr w:type="spellEnd"/>
      <w:r w:rsidRPr="0086262F">
        <w:t xml:space="preserve"> et al. </w:t>
      </w:r>
      <w:r>
        <w:t xml:space="preserve">(2016) </w:t>
      </w:r>
      <w:r w:rsidRPr="0086262F">
        <w:t xml:space="preserve">found that </w:t>
      </w:r>
      <w:r w:rsidRPr="0086262F">
        <w:rPr>
          <w:i/>
          <w:iCs/>
        </w:rPr>
        <w:t xml:space="preserve">scientific </w:t>
      </w:r>
      <w:r w:rsidRPr="0086262F">
        <w:t xml:space="preserve">creative achievement was not related to latent inhibition, </w:t>
      </w:r>
      <w:r>
        <w:t xml:space="preserve">again </w:t>
      </w:r>
      <w:r w:rsidRPr="0086262F">
        <w:t>suggest</w:t>
      </w:r>
      <w:r>
        <w:t>ing</w:t>
      </w:r>
      <w:r w:rsidRPr="0086262F">
        <w:t xml:space="preserve"> that the </w:t>
      </w:r>
      <w:r>
        <w:t xml:space="preserve">relationship </w:t>
      </w:r>
      <w:r w:rsidRPr="0086262F">
        <w:t>may not apply to creativity globally.</w:t>
      </w:r>
      <w:r>
        <w:t xml:space="preserve"> </w:t>
      </w:r>
    </w:p>
    <w:p w14:paraId="47D71E5B" w14:textId="2F7FCF57" w:rsidR="00830A37" w:rsidRDefault="00830A37" w:rsidP="00830A37">
      <w:pPr>
        <w:spacing w:line="480" w:lineRule="auto"/>
        <w:rPr>
          <w:b/>
          <w:bCs/>
        </w:rPr>
      </w:pPr>
      <w:r w:rsidRPr="00D10C71">
        <w:rPr>
          <w:b/>
          <w:bCs/>
        </w:rPr>
        <w:t>Limitations and Directions for Future Research</w:t>
      </w:r>
    </w:p>
    <w:p w14:paraId="22B47435" w14:textId="280D0591" w:rsidR="00830A37" w:rsidRDefault="00830A37" w:rsidP="00830A37">
      <w:pPr>
        <w:spacing w:line="480" w:lineRule="auto"/>
      </w:pPr>
      <w:r>
        <w:rPr>
          <w:b/>
          <w:bCs/>
        </w:rPr>
        <w:tab/>
      </w:r>
      <w:r w:rsidRPr="000B735A">
        <w:t xml:space="preserve">Although </w:t>
      </w:r>
      <w:r>
        <w:t xml:space="preserve">the current study fills important gaps in our understanding of how IQ and </w:t>
      </w:r>
      <w:r>
        <w:rPr>
          <w:rFonts w:eastAsia="Times New Roman"/>
        </w:rPr>
        <w:t>EF</w:t>
      </w:r>
      <w:r>
        <w:t xml:space="preserve"> relate to creativity, there are </w:t>
      </w:r>
      <w:r w:rsidRPr="00AD3C2A">
        <w:t xml:space="preserve">several limitations </w:t>
      </w:r>
      <w:r>
        <w:t>to consider</w:t>
      </w:r>
      <w:r w:rsidRPr="00AD3C2A">
        <w:t xml:space="preserve"> </w:t>
      </w:r>
      <w:r>
        <w:t>for</w:t>
      </w:r>
      <w:r w:rsidRPr="00AD3C2A">
        <w:t xml:space="preserve"> future research.</w:t>
      </w:r>
      <w:r>
        <w:t xml:space="preserve"> The current study is unique from other studies assessing </w:t>
      </w:r>
      <w:r w:rsidR="00882122">
        <w:t xml:space="preserve">problems with </w:t>
      </w:r>
      <w:r>
        <w:t xml:space="preserve">daily </w:t>
      </w:r>
      <w:r>
        <w:rPr>
          <w:rFonts w:eastAsia="Times New Roman"/>
        </w:rPr>
        <w:t>EF</w:t>
      </w:r>
      <w:r>
        <w:t xml:space="preserve"> and creativity in non-clinical </w:t>
      </w:r>
      <w:r w:rsidR="00882122">
        <w:t>samples</w:t>
      </w:r>
      <w:r>
        <w:t xml:space="preserve"> </w:t>
      </w:r>
      <w:r>
        <w:fldChar w:fldCharType="begin" w:fldLock="1"/>
      </w:r>
      <w:r w:rsidR="005D2EE5">
        <w:instrText>ADDIN CSL_CITATION {"citationItems":[{"id":"ITEM-1","itemData":{"DOI":"https://doi.org/10.1002/jocb.370","ISSN":"21626057","abstract":"Although the relationship between creativity and ADHD is uncertain, recent studies examining how dimensionally assessed characteristics of ADHD relate to creativity and divergent thinking in adults suggest an occasional positive, linear relationship between the constructs. However, the executive functions proposed to underlie characteristics of ADHD have not been examined in relation to creativity. This study was conducted to determine how different characteristics of ADHD related to executive functioning (as assessed by the Brown ADD Scales) predict different components of figural divergent thinking, intellectual risk-taking, and creative self-efficacy. Undergraduate engineering students (N = 60) completed the Brown ADD Scales, a figural divergent thinking task, and self-report measures of intellectual risk-taking and creative self-efficacy. A series of multivariate regression models demonstrated that several components of divergent thinking (i.e., fluency, originality, and resistance to closure) were predicted by different characteristics of ADHD. Although fluency was predicted by affect only and originality was predicted by activation only, resistance to closure was predicted by activation, effort, and attention. Additionally, intellectual risk-taking was predicted by memory, effort, and activation, whereas creative self-efficacy was predicted by effort. The implications of these results relating to the relationship between ADHD and creativity, as well as for engineering undergraduate education are discussed.","author":[{"dropping-particle":"","family":"Taylor","given":"Christa L.","non-dropping-particle":"","parse-names":false,"suffix":""},{"dropping-particle":"","family":"Zaghi","given":"Arash E.","non-dropping-particle":"","parse-names":false,"suffix":""},{"dropping-particle":"","family":"Kaufman","given":"James C.","non-dropping-particle":"","parse-names":false,"suffix":""},{"dropping-particle":"","family":"Reis","given":"Sally M.","non-dropping-particle":"","parse-names":false,"suffix":""},{"dropping-particle":"","family":"Renzulli","given":"Joseph S.","non-dropping-particle":"","parse-names":false,"suffix":""}],"container-title":"Journal of Creative Behavior","id":"ITEM-1","issue":"2","issued":{"date-parts":[["2020"]]},"page":"350-362","title":"Characteristics of ADHD Related to Executive Function: Differential Predictions for Creativity-Related Traits","type":"article-journal","volume":"54"},"uris":["http://www.mendeley.com/documents/?uuid=0f3ed41d-d8d3-4120-ba32-0de569072f1d"]},{"id":"ITEM-2","itemData":{"DOI":"10.3389/fpsyg.2014.01029","ISSN":"1664-1078","author":[{"dropping-particle":"","family":"Zabelina","given":"Darya L.","non-dropping-particle":"","parse-names":false,"suffix":""},{"dropping-particle":"","family":"Condon","given":"David","non-dropping-particle":"","parse-names":false,"suffix":""},{"dropping-particle":"","family":"Beeman","given":"Mark","non-dropping-particle":"","parse-names":false,"suffix":""}],"container-title":"Frontiers in Psychology","id":"ITEM-2","issue":"September","issued":{"date-parts":[["2014"]]},"page":"1-11","title":"Do dimensional psychopathology measures relate to creative achievement or divergent thinking?","type":"article-journal","volume":"5"},"uris":["http://www.mendeley.com/documents/?uuid=059271c1-11d2-4822-a326-73ff58eb189e"]},{"id":"ITEM-3","itemData":{"DOI":"10.1016/j.paid.2017.03.050","ISSN":"01918869","abstract":"Attention-deficit/hyperactivity disorder (ADHD) is a neurodevelopmental disorder characterized by distractibility, hyperactivity, and impulsive behavior. Although ADHD generally associates with a range of cognitive impairments, evidence suggests that people with ADHD may be more creative than people without the disorder. However, the exact relationship between specific ADHD symptoms and different creative processes is unclear. In three studies, we investigated the relationship between subclinical symptoms of ADHD and flexible versus persistent creative processes. Although effect sizes were small, we found that ADHD symptoms in general were associated with enhanced self-reported creative behavior and more publically recognized creative achievements in daily life, in line with our hypotheses. Moreover, these symptoms were associated with enhanced divergent thinking and with a more original, but less practical, reconstruction of complex problems. Our results indicate that these relationships were mainly driven by hyperactive–impulsive rather than inattention symptoms of ADHD.","author":[{"dropping-particle":"","family":"Boot","given":"Nathalie","non-dropping-particle":"","parse-names":false,"suffix":""},{"dropping-particle":"","family":"Nevicka","given":"Barbara","non-dropping-particle":"","parse-names":false,"suffix":""},{"dropping-particle":"","family":"Baas","given":"Matthijs","non-dropping-particle":"","parse-names":false,"suffix":""}],"container-title":"Personality and Individual Differences","id":"ITEM-3","issued":{"date-parts":[["2017"]]},"page":"73-81","publisher":"Elsevier Ltd","title":"Subclinical symptoms of attention-deficit/hyperactivity disorder (ADHD) are associated with specific creative processes","type":"article-journal","volume":"114"},"uris":["http://www.mendeley.com/documents/?uuid=7f9c1c8e-9c16-4d76-92d6-07e36b342f6f"]}],"mendeley":{"formattedCitation":"(Boot et al., 2017; Taylor et al., 2020a; Zabelina et al., 2014)","plainTextFormattedCitation":"(Boot et al., 2017; Taylor et al., 2020a; Zabelina et al., 2014)","previouslyFormattedCitation":"(Boot et al., 2017; Taylor et al., 2020a; Zabelina et al., 2014)"},"properties":{"noteIndex":0},"schema":"https://github.com/citation-style-language/schema/raw/master/csl-citation.json"}</w:instrText>
      </w:r>
      <w:r>
        <w:fldChar w:fldCharType="separate"/>
      </w:r>
      <w:r w:rsidR="00B128D5" w:rsidRPr="00B128D5">
        <w:rPr>
          <w:noProof/>
        </w:rPr>
        <w:t>(Boot et al., 2017; Taylor et al., 2020a; Zabelina et al., 2014)</w:t>
      </w:r>
      <w:r>
        <w:fldChar w:fldCharType="end"/>
      </w:r>
      <w:r>
        <w:t xml:space="preserve"> in that both figural and verbal divergent thinking were assessed. However, the interaction between </w:t>
      </w:r>
      <w:r w:rsidR="00882122">
        <w:t>IQ</w:t>
      </w:r>
      <w:r>
        <w:t xml:space="preserve"> and </w:t>
      </w:r>
      <w:r>
        <w:rPr>
          <w:rFonts w:eastAsia="Times New Roman"/>
        </w:rPr>
        <w:t>EF</w:t>
      </w:r>
      <w:r>
        <w:t xml:space="preserve"> may relate differently to other indicators of creativity. Indicator-based differences may be inferred from previous studies demonstrating that latent disinhibition interacts with IQ to predict creative achievement </w:t>
      </w:r>
      <w:r w:rsidRPr="00A654EB">
        <w:rPr>
          <w:noProof/>
        </w:rPr>
        <w:t>(Carson et al., 2003; Kéri, 2011</w:t>
      </w:r>
      <w:r>
        <w:rPr>
          <w:noProof/>
        </w:rPr>
        <w:t xml:space="preserve">) and has distinct direct associations with different </w:t>
      </w:r>
      <w:r>
        <w:rPr>
          <w:noProof/>
        </w:rPr>
        <w:lastRenderedPageBreak/>
        <w:t>indicators of creativity (i.e., creative achievement vs. divergent thinking</w:t>
      </w:r>
      <w:r>
        <w:t xml:space="preserve">; </w:t>
      </w:r>
      <w:r>
        <w:fldChar w:fldCharType="begin" w:fldLock="1"/>
      </w:r>
      <w:r>
        <w:instrText>ADDIN CSL_CITATION {"citationItems":[{"id":"ITEM-1","itemData":{"DOI":"10.3758/s13421-015-0569-4","ISSN":"0090-502X","abstract":"Creativity has been putatively linked to distinct forms of attention, but which aspects of creativity and which components of attention remains unclear. Two experiments examined how divergent thinking and creative achievement relate to visual attention. In both experiments, participants identified target letters (S or H) within hierarchical stimuli (global letters made of local letters), after being cued to either the local or global level. In Experiment 1, participants identi-fied the targets more quickly following valid cues (80 % of trials) than following invalid cues. However, this smaller va-lidity effect was associated with higher divergent thinking, suggesting that divergent thinking was related to quicker over-coming of invalid cues, and thus to flexible attention. Creative achievement was unrelated to the validity effect. Experiment 2 examined whether divergent thinking (or creative achieve-ment) is related to \" leaky attention, \" so that when cued to one level of a stimulus, some information is still processed, or leaks in, from the non-cued level. In this case, the cued stimulus level always contained a target, and the non-cued level was congruent, neutral, or incongruent with the target. Divergent thinking did not relate to stimulus congruency. In contrast, high creative achievement was related to quicker responses to the congruent than to the incongruent stimuli, suggesting that real-world creative achievement is indeed associated with leaky attention, whereas standard laboratory tests of divergent thinking are not. Together, these results elucidate distinct patterns of attention for different measures of creativity. Specifically, creative achievers may have leaky attention, as suggested by previous literature, whereas diver-gent thinkers have selective yet flexible attention.","author":[{"dropping-particle":"","family":"Zabelina","given":"Darya L.","non-dropping-particle":"","parse-names":false,"suffix":""},{"dropping-particle":"","family":"Saporta","given":"Arielle","non-dropping-particle":"","parse-names":false,"suffix":""},{"dropping-particle":"","family":"Beeman","given":"Mark","non-dropping-particle":"","parse-names":false,"suffix":""}],"container-title":"Memory &amp; Cognition","id":"ITEM-1","issue":"3","issued":{"date-parts":[["2016"]]},"page":"488-498","title":"Flexible or leaky attention in creative people? Distinct patterns of attention for different types of creative thinking","type":"article-journal","volume":"44"},"uris":["http://www.mendeley.com/documents/?uuid=3da36e6f-e4c8-4c01-942f-964647bbcd29"]},{"id":"ITEM-2","itemData":{"DOI":"10.1016/j.neuropsychologia.2015.01.034","ISBN":"0028-3932","ISSN":"18733514","PMID":"25623426","abstract":"Creativity has previously been linked with atypical attention, but it is not clear what aspects of attention, or what types of creativity are associated. Here we investigated specific neural markers of a very early form of attention, namely sensory gating, indexed by the P50 ERP, and how it relates to two measures of creativity: divergent thinking and real-world creative achievement. Data from 84 participants revealed that divergent thinking (assessed with the Torrance Test of Creative Thinking) was associated with selective sensory gating, whereas real-world creative achievement was associated with \"leaky\" sensory gating, both in zero-order correlations and when controlling for academic test scores in a regression. Thus both creativity measures related to sensory gating, but in opposite directions. Additionally, divergent thinking and real-world creative achievement did not interact in predicting P50 sensory gating, suggesting that these two creativity measures orthogonally relate to P50 sensory gating. Finally, the ERP effect was specific to the P50 -neither divergent thinking nor creative achievement were related to later components, such as the N100 and P200. Overall results suggest that leaky sensory gating may help people integrate ideas that are outside of focus of attention, leading to creativity in the real world; whereas divergent thinking, measured by divergent thinking tests which emphasize numerous responses within a limited time, may require selective sensory processing more than previously thought.","author":[{"dropping-particle":"","family":"Zabelina","given":"Darya L.","non-dropping-particle":"","parse-names":false,"suffix":""},{"dropping-particle":"","family":"O'Leary","given":"Daniel","non-dropping-particle":"","parse-names":false,"suffix":""},{"dropping-particle":"","family":"Pornpattananangkul","given":"Narun","non-dropping-particle":"","parse-names":false,"suffix":""},{"dropping-particle":"","family":"Nusslock","given":"Robin","non-dropping-particle":"","parse-names":false,"suffix":""},{"dropping-particle":"","family":"Beeman","given":"Mark","non-dropping-particle":"","parse-names":false,"suffix":""}],"container-title":"Neuropsychologia","id":"ITEM-2","issued":{"date-parts":[["2015"]]},"page":"77-84","publisher":"Elsevier","title":"Creativity and sensory gating indexed by the P50: Selective versus leaky sensory gating in divergent thinkers and creative achievers","type":"article-journal","volume":"69"},"uris":["http://www.mendeley.com/documents/?uuid=5c181257-3337-4037-8a6b-b9d029d546e9"]}],"mendeley":{"formattedCitation":"(Zabelina et al., 2015, 2016)","manualFormatting":"Zabelina et al., 2015, 2016)","plainTextFormattedCitation":"(Zabelina et al., 2015, 2016)","previouslyFormattedCitation":"(Zabelina et al., 2015, 2016)"},"properties":{"noteIndex":0},"schema":"https://github.com/citation-style-language/schema/raw/master/csl-citation.json"}</w:instrText>
      </w:r>
      <w:r>
        <w:fldChar w:fldCharType="separate"/>
      </w:r>
      <w:r w:rsidRPr="0029091C">
        <w:rPr>
          <w:noProof/>
        </w:rPr>
        <w:t>Zabelina et al.</w:t>
      </w:r>
      <w:r>
        <w:rPr>
          <w:noProof/>
        </w:rPr>
        <w:t xml:space="preserve">, </w:t>
      </w:r>
      <w:r w:rsidRPr="0029091C">
        <w:rPr>
          <w:noProof/>
        </w:rPr>
        <w:t>2015, 2016)</w:t>
      </w:r>
      <w:r>
        <w:fldChar w:fldCharType="end"/>
      </w:r>
      <w:r>
        <w:t xml:space="preserve">. Thus, our results are limited to divergent thinking, and future studies should include other assessments measuring creative potential and ability. Similarly, latent disinhibition has been found to relate to creativity in distinct ways for different domains on the same assessment </w:t>
      </w:r>
      <w:r>
        <w:fldChar w:fldCharType="begin" w:fldLock="1"/>
      </w:r>
      <w:r>
        <w:instrText>ADDIN CSL_CITATION {"citationItems":[{"id":"ITEM-1","itemData":{"DOI":"10.3758/s13421-015-0569-4","ISSN":"0090-502X","abstract":"Creativity has been putatively linked to distinct forms of attention, but which aspects of creativity and which components of attention remains unclear. Two experiments examined how divergent thinking and creative achievement relate to visual attention. In both experiments, participants identified target letters (S or H) within hierarchical stimuli (global letters made of local letters), after being cued to either the local or global level. In Experiment 1, participants identi-fied the targets more quickly following valid cues (80 % of trials) than following invalid cues. However, this smaller va-lidity effect was associated with higher divergent thinking, suggesting that divergent thinking was related to quicker over-coming of invalid cues, and thus to flexible attention. Creative achievement was unrelated to the validity effect. Experiment 2 examined whether divergent thinking (or creative achieve-ment) is related to \" leaky attention, \" so that when cued to one level of a stimulus, some information is still processed, or leaks in, from the non-cued level. In this case, the cued stimulus level always contained a target, and the non-cued level was congruent, neutral, or incongruent with the target. Divergent thinking did not relate to stimulus congruency. In contrast, high creative achievement was related to quicker responses to the congruent than to the incongruent stimuli, suggesting that real-world creative achievement is indeed associated with leaky attention, whereas standard laboratory tests of divergent thinking are not. Together, these results elucidate distinct patterns of attention for different measures of creativity. Specifically, creative achievers may have leaky attention, as suggested by previous literature, whereas diver-gent thinkers have selective yet flexible attention.","author":[{"dropping-particle":"","family":"Zabelina","given":"Darya L.","non-dropping-particle":"","parse-names":false,"suffix":""},{"dropping-particle":"","family":"Saporta","given":"Arielle","non-dropping-particle":"","parse-names":false,"suffix":""},{"dropping-particle":"","family":"Beeman","given":"Mark","non-dropping-particle":"","parse-names":false,"suffix":""}],"container-title":"Memory &amp; Cognition","id":"ITEM-1","issue":"3","issued":{"date-parts":[["2016"]]},"page":"488-498","title":"Flexible or leaky attention in creative people? Distinct patterns of attention for different types of creative thinking","type":"article-journal","volume":"44"},"uris":["http://www.mendeley.com/documents/?uuid=3da36e6f-e4c8-4c01-942f-964647bbcd29"]}],"mendeley":{"formattedCitation":"(Zabelina et al., 2016)","manualFormatting":"(e.g., artistic vs. scientific creative achievement; Zabelina et al., 2016)","plainTextFormattedCitation":"(Zabelina et al., 2016)","previouslyFormattedCitation":"(Zabelina et al., 2016)"},"properties":{"noteIndex":0},"schema":"https://github.com/citation-style-language/schema/raw/master/csl-citation.json"}</w:instrText>
      </w:r>
      <w:r>
        <w:fldChar w:fldCharType="separate"/>
      </w:r>
      <w:r w:rsidRPr="004F3830">
        <w:rPr>
          <w:noProof/>
        </w:rPr>
        <w:t>(</w:t>
      </w:r>
      <w:r>
        <w:rPr>
          <w:noProof/>
        </w:rPr>
        <w:t xml:space="preserve">e.g., artistic vs. scientific creative achievement; </w:t>
      </w:r>
      <w:r w:rsidRPr="004F3830">
        <w:rPr>
          <w:noProof/>
        </w:rPr>
        <w:t>Zabelina et al., 2016)</w:t>
      </w:r>
      <w:r>
        <w:fldChar w:fldCharType="end"/>
      </w:r>
      <w:r>
        <w:t>. Along with our results demonstrating differential functioning for verbal and figural divergent thinking, this suggests that future research should also include additional creative domains.</w:t>
      </w:r>
    </w:p>
    <w:p w14:paraId="0B9D8E35" w14:textId="0AA6BB37" w:rsidR="00830A37" w:rsidRPr="009449E2" w:rsidRDefault="00830A37" w:rsidP="00830A37">
      <w:pPr>
        <w:pStyle w:val="NormalWeb"/>
        <w:spacing w:before="0" w:beforeAutospacing="0" w:after="0" w:afterAutospacing="0" w:line="480" w:lineRule="auto"/>
        <w:ind w:firstLine="720"/>
      </w:pPr>
      <w:r>
        <w:t xml:space="preserve">Our use of a self-report measure of </w:t>
      </w:r>
      <w:r w:rsidRPr="005B0356">
        <w:t xml:space="preserve">EF </w:t>
      </w:r>
      <w:r>
        <w:t xml:space="preserve">was necessary to examine behaviorally defined </w:t>
      </w:r>
      <w:r w:rsidR="00882122">
        <w:t>problems</w:t>
      </w:r>
      <w:r>
        <w:t xml:space="preserve"> in functioning, rather than more targeted executive functions. However, self-report scales are frequently criticized, in part because they are vulnerable to being influenced by several well-established biases </w:t>
      </w:r>
      <w:r>
        <w:fldChar w:fldCharType="begin" w:fldLock="1"/>
      </w:r>
      <w:r>
        <w:instrText>ADDIN CSL_CITATION {"citationItems":[{"id":"ITEM-1","itemData":{"ISBN":"1606236121","abstract":"Bringing together leading investigators, this comprehensive handbook is a one-stop reference for anyone planning or conducting research on personality. It provides up-to-date analyses of the rich array of methodological tools available today, giving particular attention to real-world theoretical and logistical challenges and how to overcome them. In chapters filled with detailed, practical examples, readers are shown step by step how to formulate a suitable research design, select and use high-quality measures, and manage the complexities of data analysis and interpretation. Coverage ranges from classic methods like self-report inventories and observational procedures to such recent innovations as neuroimaging and genetic analyses.","author":[{"dropping-particle":"","family":"Paulhus","given":"D.L.","non-dropping-particle":"","parse-names":false,"suffix":""},{"dropping-particle":"","family":"Vazire","given":"S.","non-dropping-particle":"","parse-names":false,"suffix":""}],"container-title":"Handbook of research methods in personality psychology","editor":[{"dropping-particle":"","family":"Robins","given":"R. W.","non-dropping-particle":"","parse-names":false,"suffix":""},{"dropping-particle":"","family":"Fraley","given":"R. C.","non-dropping-particle":"","parse-names":false,"suffix":""},{"dropping-particle":"","family":"Krueger","given":"R. F.","non-dropping-particle":"","parse-names":false,"suffix":""}],"id":"ITEM-1","issued":{"date-parts":[["2005"]]},"page":"224-239","title":"The Self-Report Method","type":"chapter"},"uris":["http://www.mendeley.com/documents/?uuid=9f8008b5-38c9-49d3-bf0f-8cb1eed1e7f6"]},{"id":"ITEM-2","itemData":{"DOI":"http://doi.org/10.14786/flr.v8i3.623","author":[{"dropping-particle":"","family":"Fryer","given":"L. K.","non-dropping-particle":"","parse-names":false,"suffix":""},{"dropping-particle":"","family":"Dinsmore","given":"D. L.","non-dropping-particle":"","parse-names":false,"suffix":""}],"container-title":"Frontline Learning Research","id":"ITEM-2","issue":"3","issued":{"date-parts":[["2020"]]},"page":"1-9","title":"The promise and pitfalls of self-report: Development, research design and analysis issues, and multiple methods.","type":"article-journal","volume":"8"},"uris":["http://www.mendeley.com/documents/?uuid=57781bb6-10f0-4772-8cde-14fa7c067dbb"]}],"mendeley":{"formattedCitation":"(Fryer &amp; Dinsmore, 2020; Paulhus &amp; Vazire, 2005)","plainTextFormattedCitation":"(Fryer &amp; Dinsmore, 2020; Paulhus &amp; Vazire, 2005)","previouslyFormattedCitation":"(Fryer &amp; Dinsmore, 2020; Paulhus &amp; Vazire, 2005)"},"properties":{"noteIndex":0},"schema":"https://github.com/citation-style-language/schema/raw/master/csl-citation.json"}</w:instrText>
      </w:r>
      <w:r>
        <w:fldChar w:fldCharType="separate"/>
      </w:r>
      <w:r w:rsidRPr="00854DC9">
        <w:rPr>
          <w:noProof/>
        </w:rPr>
        <w:t>(Fryer &amp; Dinsmore, 2020; Paulhus &amp; Vazire, 2005)</w:t>
      </w:r>
      <w:r>
        <w:fldChar w:fldCharType="end"/>
      </w:r>
      <w:r>
        <w:t xml:space="preserve">. Although self-report scales of EF have been shown to be valid indicators of impaired functioning </w:t>
      </w:r>
      <w:r>
        <w:fldChar w:fldCharType="begin" w:fldLock="1"/>
      </w:r>
      <w:r>
        <w:instrText>ADDIN CSL_CITATION {"citationItems":[{"id":"ITEM-1","itemData":{"DOI":"10.1097/01.nmd.0000243968.06789.73","ISBN":"0022-3018 (Print)\\r0022-3018 (Linking)","ISSN":"0022-3018","PMID":"17468684","abstract":"One of the suspected sources of negative outcomes associated with attention-deficit/hyperactivity disorder (ADHD) has been a deficit in executive functions (EFD). Although self-report questionnaires purport to assess behavioral concomitants of EFDs, little is known about their informativeness. The aim was to examine the association between self-reported behavioral concomitants of EFDs and functional outcomes among adults with ADHD. Subjects were adults with (N ϭ 200) and without (N ϭ 138) DSM-IV criteria for ADHD. The Current Behavior Scale (CBS) was used as a proxy for EFDs. The 50th percentile of the ADHD subjects' total CBS scores explained the most variance in the functional outcomes compared with other cutoffs, and it identified subjects with more impaired global functioning, more comorbidities, and lower socio-economic status. Scores on the CBS above the 50th percentile identify adults with ADHD at significantly higher risk for functional morbidity beyond that conferred by the diagnosis of ADHD alone. E merging epidemiologic data document that at least 4% of the adult population in this country suffers from ADHD, and its presence is associated with severe morbidity and disability (Kessler et al., 2006). Converging evidence from phenotypic, family aggregation, and neuroimaging studies supports the syndromatic continuity of ADHD across the life cycle (Faraone, 2000, 2004a, 2004b). One of the suspected sources of the morbidity and disability associated with ADHD has been deficits in a group of neuropsychological functions known as executive func-tions (EFs). The executive functions are a group of higher cortical functions that are thought to enable a person to engage in independent, purposeful behaviors. In general, EFs are a collection of related yet distinct abilities that provide for intentional, goal-directed, problem-solving action. Executive functions are conceptualized as metacognition in the sense that they orchestrate numerous subdomains of thought and action. Specific areas of executive functioning include initi-ation, inhibition, shifting, planning, organization, emotional control, and working memory. Hervey et al. (2004) and Seidman et al. (2004) reviewed published studies addressing neuropsychological test performance in adults with ADHD and found that similar patterns of neuropsychological deficits were observed in adults as have previously been reported in children (Barkley, 1997c; Pennington and Ozonoff, 1996; Seidman et al., 1997, 20…","author":[{"dropping-particle":"","family":"Biederman","given":"Joseph","non-dropping-particle":"","parse-names":false,"suffix":""},{"dropping-particle":"","family":"Petty","given":"Carter R","non-dropping-particle":"","parse-names":false,"suffix":""},{"dropping-particle":"","family":"Fried","given":"Ronna","non-dropping-particle":"","parse-names":false,"suffix":""},{"dropping-particle":"","family":"Fontanella","given":"Jessie","non-dropping-particle":"","parse-names":false,"suffix":""},{"dropping-particle":"","family":"Doyle","given":"Alysa E","non-dropping-particle":"","parse-names":false,"suffix":""},{"dropping-particle":"","family":"Seidman","given":"Larry J","non-dropping-particle":"","parse-names":false,"suffix":""},{"dropping-particle":"V","family":"Faraone","given":"Stephen","non-dropping-particle":"","parse-names":false,"suffix":""}],"container-title":"The Journal of Nervous and Mental Disease","id":"ITEM-1","issue":"3","issued":{"date-parts":[["2007"]]},"page":"240-246","title":"Can self-reported behavioral scales assess executive function deficits?","type":"article-journal","volume":"195"},"uris":["http://www.mendeley.com/documents/?uuid=8aa1e679-2f9d-43e3-a33d-20532ae01d2b"]}],"mendeley":{"formattedCitation":"(Biederman et al., 2007)","plainTextFormattedCitation":"(Biederman et al., 2007)","previouslyFormattedCitation":"(Biederman et al., 2007)"},"properties":{"noteIndex":0},"schema":"https://github.com/citation-style-language/schema/raw/master/csl-citation.json"}</w:instrText>
      </w:r>
      <w:r>
        <w:fldChar w:fldCharType="separate"/>
      </w:r>
      <w:r w:rsidRPr="00C05B3A">
        <w:rPr>
          <w:noProof/>
        </w:rPr>
        <w:t>(Biederman et al., 2007)</w:t>
      </w:r>
      <w:r>
        <w:fldChar w:fldCharType="end"/>
      </w:r>
      <w:r>
        <w:t xml:space="preserve">, an additional option in future studies would be to use reports of participants’ behavior by those close to them, in addition to self-report. Indeed, the self-report scale used in the current study (i.e., the BDEFS) is also available in an informer-report format </w:t>
      </w:r>
      <w:r>
        <w:fldChar w:fldCharType="begin" w:fldLock="1"/>
      </w:r>
      <w:r>
        <w:instrText>ADDIN CSL_CITATION {"citationItems":[{"id":"ITEM-1","itemData":{"author":[{"dropping-particle":"","family":"Barkley","given":"Russell A.","non-dropping-particle":"","parse-names":false,"suffix":""}],"id":"ITEM-1","issued":{"date-parts":[["2011"]]},"publisher":"Guilford Press","title":"Barkley Deficits in Executive Functioning Scale (BDEFS)","type":"book"},"uris":["http://www.mendeley.com/documents/?uuid=2b8e5d3b-421c-4068-be27-f2db6f80fd9c"]}],"mendeley":{"formattedCitation":"(Barkley, 2011)","plainTextFormattedCitation":"(Barkley, 2011)","previouslyFormattedCitation":"(Barkley, 2011)"},"properties":{"noteIndex":0},"schema":"https://github.com/citation-style-language/schema/raw/master/csl-citation.json"}</w:instrText>
      </w:r>
      <w:r>
        <w:fldChar w:fldCharType="separate"/>
      </w:r>
      <w:r w:rsidRPr="0081197D">
        <w:rPr>
          <w:noProof/>
        </w:rPr>
        <w:t>(Barkley, 2011)</w:t>
      </w:r>
      <w:r>
        <w:fldChar w:fldCharType="end"/>
      </w:r>
      <w:r>
        <w:t xml:space="preserve">. </w:t>
      </w:r>
      <w:r w:rsidRPr="00952F40">
        <w:t xml:space="preserve">It is also worth noting that scores on EF tasks and self-rated scales of EF are rarely associated with one </w:t>
      </w:r>
      <w:r w:rsidRPr="00952F40">
        <w:rPr>
          <w:color w:val="000000" w:themeColor="text1"/>
        </w:rPr>
        <w:t xml:space="preserve">another </w:t>
      </w:r>
      <w:r w:rsidRPr="00952F40">
        <w:rPr>
          <w:color w:val="000000" w:themeColor="text1"/>
        </w:rPr>
        <w:fldChar w:fldCharType="begin" w:fldLock="1"/>
      </w:r>
      <w:r w:rsidRPr="00952F40">
        <w:rPr>
          <w:color w:val="000000" w:themeColor="text1"/>
        </w:rPr>
        <w:instrText>ADDIN CSL_CITATION {"citationItems":[{"id":"ITEM-1","itemData":{"DOI":"10.1037/pas0000006","ISSN":"1939134X","abstract":"Adults with attention-deficit/hyperactivity disorder (ADHD) exhibit variable impairments on executive function (EF) tasks. Due to this variability, ratings of EF (rather than tasks) have been proposed as an alternative method that better captures symptom severity and impairment among adults with ADHD. However, few studies have jointly examined performance across multiple neuropsychological domains and EF ratings as predictors of severity and impairment among adults with ADHD. Adults (N = 273) ages 18-38 years (M = 22.6 years, 55.3% male, 62.2% with ADHD) completed a comprehensive diagnostic and neurocognitive assessment, which included self and informant ratings of ADHD symptom severity and EF and tasks of arousal/activation, response inhibition, set shifting, interference control, and working memory. Hierarchical linear regression models indicated that tasks of arousal/activation and response inhibition uniquely predicted ADHD symptom dimensions and related impairments. Over and above EF task performance, EF ratings of time management significantly predicted increased inattention (β = 209, p &lt; .001, ΔR2 = 3.9%), whereas ratings of restraint predicted increased hyperactivity/impulsivity (β = 259, p &lt; .001, ΔR2 = 6.4%). Furthermore, EF ratings of time management, restraint, and emotion regulation incrementally accounted for variance in relationship, professional, and daily living impairments over and above EF task performance (ΔR2 range = 1.7-7.7%). Results may help refine neurobiological theories and assessment of adult ADHD.","author":[{"dropping-particle":"","family":"Kamradt","given":"Jaclyn M.","non-dropping-particle":"","parse-names":false,"suffix":""},{"dropping-particle":"","family":"Ullsperger","given":"Josie M.","non-dropping-particle":"","parse-names":false,"suffix":""},{"dropping-particle":"","family":"Nikolas","given":"Molly A.","non-dropping-particle":"","parse-names":false,"suffix":""}],"container-title":"Psychological Assessment","id":"ITEM-1","issue":"4","issued":{"date-parts":[["2014"]]},"page":"1095-1105","title":"Executive function assessment and adult attention-deficit/hyperactivity disorder: Tasks versus ratings on the barkley deficits in executive functioning scale","type":"article-journal","volume":"26"},"uris":["http://www.mendeley.com/documents/?uuid=1dada216-9fcd-4964-b2dc-dc0b091d6804"]},{"id":"ITEM-2","itemData":{"DOI":"10.1093/acprof:oso/9780199980864.003.0011","abstract":"This chapter discusses a number of issues related to measuring poverty over time. It highlights some of the key normative decisions that have to be taken, in particular, the role of compensation over time (whether poverty spells can be compensated for by non-poverty spells); the issue of the discount rate (whether each spell should be given an equal weight); and the issue of the role of persistence (whether repeated spells should be given a higher weight). It offers a number of plausible poverty measures, each with different assumptions regarding these key issues, and shows how these insights can be used to construct a forward-looking measure of vulnerability. The chapter applies a number of these measures to data from rural Ethiopia, and shows that while correlations are high, there would still be considerable differences in ranking households by poverty according to different measures, especially those that have different views on the role of compensation","author":[{"dropping-particle":"","family":"Toplak","given":"Maggie E.","non-dropping-particle":"","parse-names":false,"suffix":""},{"dropping-particle":"","family":"West","given":"Richard F.","non-dropping-particle":"","parse-names":false,"suffix":""},{"dropping-particle":"","family":"Stanovich","given":"Keith E.","non-dropping-particle":"","parse-names":false,"suffix":""}],"container-title":"Executive Functions in Children's Everyday Lives: A Handbook for Professionals in Applied Psychology","id":"ITEM-2","issued":{"date-parts":[["2017","3","23"]]},"page":"157-174","publisher":"Oxford University Press","title":"The Assessment of Executive Functions in Attention-Deficit/Hyperactivity Disorder (ADHD): Performance-based Measures Versus Ratings of Behavior","type":"chapter"},"uris":["http://www.mendeley.com/documents/?uuid=11f29348-94cd-370a-b98e-14ef25d25544"]}],"mendeley":{"formattedCitation":"(Kamradt et al., 2014; Toplak et al., 2017)","manualFormatting":"(e.g., Kamradt et al., 2014; Toplak et al., 2017)","plainTextFormattedCitation":"(Kamradt et al., 2014; Toplak et al., 2017)","previouslyFormattedCitation":"(Kamradt et al., 2014; Toplak et al., 2017)"},"properties":{"noteIndex":0},"schema":"https://github.com/citation-style-language/schema/raw/master/csl-citation.json"}</w:instrText>
      </w:r>
      <w:r w:rsidRPr="00952F40">
        <w:rPr>
          <w:color w:val="000000" w:themeColor="text1"/>
        </w:rPr>
        <w:fldChar w:fldCharType="separate"/>
      </w:r>
      <w:r w:rsidRPr="00952F40">
        <w:rPr>
          <w:noProof/>
          <w:color w:val="000000" w:themeColor="text1"/>
        </w:rPr>
        <w:t>(e.g., Kamradt et al., 2014; Toplak et al., 2017)</w:t>
      </w:r>
      <w:r w:rsidRPr="00952F40">
        <w:rPr>
          <w:color w:val="000000" w:themeColor="text1"/>
        </w:rPr>
        <w:fldChar w:fldCharType="end"/>
      </w:r>
      <w:r w:rsidRPr="00952F40">
        <w:rPr>
          <w:color w:val="000000" w:themeColor="text1"/>
        </w:rPr>
        <w:t>.</w:t>
      </w:r>
      <w:r w:rsidRPr="00952F40">
        <w:rPr>
          <w:b/>
          <w:bCs/>
          <w:color w:val="000000" w:themeColor="text1"/>
        </w:rPr>
        <w:t xml:space="preserve"> </w:t>
      </w:r>
      <w:r w:rsidRPr="00952F40">
        <w:t xml:space="preserve">EF tasks have their own set of criticisms, such as contamination by cognitive processes that are not considered EF </w:t>
      </w:r>
      <w:r w:rsidRPr="00952F40">
        <w:fldChar w:fldCharType="begin" w:fldLock="1"/>
      </w:r>
      <w:r w:rsidRPr="00952F40">
        <w:instrText>ADDIN CSL_CITATION {"citationItems":[{"id":"ITEM-1","itemData":{"ISSN":"1355-6177","abstract":"Neuropsychological Evaluation as a Means to Direct Psychiatric Interve ntion. Question: When is a psychiatrist like a blind man touching an elephant? Answer: When the patient has a refractory psychiatric disorder. Treatment targeted to a presenting symptom, such as depression, may not be working because the patient's condition is neuropsychiatrically complex, \" a different animal. \" One way to shine a brighter light on the patient's illness is to utilize neuropsychological assessment. Patients with prominent mood or behavioral symptoms may in fact have a primary dysfunction of neurocognitive networks, due to developmental or acquired injury, that helps account for their presenting symptoms and indicates a different course of treatment. Neuropsychological evaluation of refractory psychiatric patients i s helpful to both the patient and the referring psychiatrist for several reasons. First, it allows for a detailed analysis of behavioral symptoms, inclusive of mood, personality, and cognitive abnormalities, which may not be evident on psychiatric exam. Additionally, a neuropsychological assessment quantifies behavior, which is important in order to evaluate changes with treatment and over time. Neuropsychological test protocols for this p atient population will be outlined. In addition, research investigat ing neuropsychological abnormalities on the Rey Complex Figure in a group of diverse psychiatric patients will be presented. The argument will be made that patient characterization incorporating the neurocognitive profile, in combination with neurophysiological and neuroanatomical abnormalities, will permit the clinician to see the big picture and utilize more effective treatment than the traditional nosology and interview-based diagnosis would suggest. L. KONOPKA . Functional Neuroimaging, qEEG and SPECT, as a Means to Direct Psychiatric Intervention. The use of quantitative analytical tools in neuropsychiatry is becoming more routine. These tools include neuroimaging as well as neurobehavioral analysis and testing. Each individual modality has inherent strengths and weaknesses, and no one tool is sufficient to","author":[{"dropping-particle":"","family":"Burgess","given":"P.W.","non-dropping-particle":"","parse-names":false,"suffix":""},{"dropping-particle":"","family":"Alderman","given":"Nick","non-dropping-particle":"","parse-names":false,"suffix":""},{"dropping-particle":"","family":"Forbes","given":"Catrin","non-dropping-particle":"","parse-names":false,"suffix":""},{"dropping-particle":"","family":"Costello","given":"Angela","non-dropping-particle":"","parse-names":false,"suffix":""},{"dropping-particle":"","family":"MA. COATES","given":"L.","non-dropping-particle":"","parse-names":false,"suffix":""},{"dropping-particle":"","family":"Dawson","given":"D.R.","non-dropping-particle":"","parse-names":false,"suffix":""},{"dropping-particle":"","family":"Anderson","given":"Nicole D.","non-dropping-particle":"","parse-names":false,"suffix":""},{"dropping-particle":"","family":"Gilbert","given":"S.J.","non-dropping-particle":"","parse-names":false,"suffix":""},{"dropping-particle":"","family":"Dumontheil","given":"Iroise","non-dropping-particle":"","parse-names":false,"suffix":""},{"dropping-particle":"","family":"Channon","given":"Shelley","non-dropping-particle":"","parse-names":false,"suffix":""}],"container-title":"Journal of the International Neuropsychological Society","id":"ITEM-1","issue":"02","issued":{"date-parts":[["2006"]]},"page":"194–209","title":"The case for the development and use of “ecologically valid” measures of executive function in experimental and clinical neuropsychology","type":"article-journal","volume":"12"},"uris":["http://www.mendeley.com/documents/?uuid=d268e218-7f39-4d8d-8ff2-8e837f744e4d"]}],"mendeley":{"formattedCitation":"(Burgess et al., 2006)","manualFormatting":"(see Burgess et al., 2006)","plainTextFormattedCitation":"(Burgess et al., 2006)","previouslyFormattedCitation":"(Burgess et al., 2006)"},"properties":{"noteIndex":0},"schema":"https://github.com/citation-style-language/schema/raw/master/csl-citation.json"}</w:instrText>
      </w:r>
      <w:r w:rsidRPr="00952F40">
        <w:fldChar w:fldCharType="separate"/>
      </w:r>
      <w:r w:rsidRPr="00952F40">
        <w:rPr>
          <w:noProof/>
        </w:rPr>
        <w:t>(see Burgess et al., 2006)</w:t>
      </w:r>
      <w:r w:rsidRPr="00952F40">
        <w:fldChar w:fldCharType="end"/>
      </w:r>
      <w:r w:rsidRPr="00952F40">
        <w:t xml:space="preserve"> or by general cognitive ability </w:t>
      </w:r>
      <w:r w:rsidRPr="00952F40">
        <w:fldChar w:fldCharType="begin" w:fldLock="1"/>
      </w:r>
      <w:r>
        <w:instrText>ADDIN CSL_CITATION {"citationItems":[{"id":"ITEM-1","itemData":{"DOI":"10.1177/1087054707305111","ISSN":"10870547","PMID":"17934182","abstract":"Objective: One suspected source of negative outcomes associated with ADHD has been deficits in executive functions. Although both psychometrically defined and self-reported executive function deficits (EFDs) have been shown to be associated with poor academic and occupational outcomes, whether these two approaches define the same individuals remains unknown. Method: Participants were 194 adults with ADHD from a case-control study of ADHD. Empirically based cutoffs were ascertained for an EFD diagnosis on both psychometric tests and scores on the Current Behavior Scale. Results: Results showed a modest overlap between the psychometric and self-reported definitions of EFDs. Whereas neuropsychological testing largely identified individuals with lower IQ and achievement testing, the behavioral questionnaire largely identified individuals with higher levels of ADHD symptoms, psychiatric comorbidity, and interpersonal deficits. Conclusion: Results indicate that behavioral questionnaires cannot be used interchangeably with neuropsychological testing for the assessment of EFDs in adults with ADHD. © 2008 Sage Publications.","author":[{"dropping-particle":"","family":"Biederman","given":"Joseph","non-dropping-particle":"","parse-names":false,"suffix":""},{"dropping-particle":"","family":"Petty","given":"Carter R.","non-dropping-particle":"","parse-names":false,"suffix":""},{"dropping-particle":"","family":"Fried","given":"Ronna","non-dropping-particle":"","parse-names":false,"suffix":""},{"dropping-particle":"","family":"Black","given":"Sarah","non-dropping-particle":"","parse-names":false,"suffix":""},{"dropping-particle":"","family":"Faneuil","given":"Alicia","non-dropping-particle":"","parse-names":false,"suffix":""},{"dropping-particle":"","family":"Doyle","given":"Alysa E.","non-dropping-particle":"","parse-names":false,"suffix":""},{"dropping-particle":"","family":"Seidman","given":"Larry J.","non-dropping-particle":"","parse-names":false,"suffix":""},{"dropping-particle":"V.","family":"Faraone","given":"Stephen","non-dropping-particle":"","parse-names":false,"suffix":""}],"container-title":"Journal of Attention Disorders","id":"ITEM-1","issue":"1","issued":{"date-parts":[["2008"]]},"page":"92-102","title":"Discordance between psychometric testing and questionnaire-based definitions of executive function deficits in individuals with ADHD","type":"article-journal","volume":"12"},"uris":["http://www.mendeley.com/documents/?uuid=5580d871-92bd-4c6e-a882-6798fe19bdc0"]}],"mendeley":{"formattedCitation":"(Biederman et al., 2008)","manualFormatting":"(e.g., Biederman et al., 2008)","plainTextFormattedCitation":"(Biederman et al., 2008)","previouslyFormattedCitation":"(Biederman et al., 2008)"},"properties":{"noteIndex":0},"schema":"https://github.com/citation-style-language/schema/raw/master/csl-citation.json"}</w:instrText>
      </w:r>
      <w:r w:rsidRPr="00952F40">
        <w:fldChar w:fldCharType="separate"/>
      </w:r>
      <w:r w:rsidRPr="00952F40">
        <w:rPr>
          <w:noProof/>
        </w:rPr>
        <w:t>(e.g., Biederman et al., 2008)</w:t>
      </w:r>
      <w:r w:rsidRPr="00952F40">
        <w:fldChar w:fldCharType="end"/>
      </w:r>
      <w:r w:rsidRPr="00952F40">
        <w:t xml:space="preserve">. Additionally, because tasks are used to assess narrow abilities of EF in lab settings, self-report measures may have better ecological validity </w:t>
      </w:r>
      <w:r w:rsidRPr="00952F40">
        <w:fldChar w:fldCharType="begin" w:fldLock="1"/>
      </w:r>
      <w:r w:rsidRPr="00952F40">
        <w:instrText>ADDIN CSL_CITATION {"citationItems":[{"id":"ITEM-1","itemData":{"DOI":"10.1007/s10862-011-9217-x","ISSN":"08822689","abstract":"Although attention-deficit/hyperactivity disorder (ADHD) is believed to impair EF, research using EF tests shows such deficits exist in only a minority of those with ADHD. This study hypothesized that this disparity is largely due to the low ecological validity of these EF tests. A 91-item rating scale of EF was constructed based on EF theories and found to represent 5 underlying dimensions: Self-Management to Time, Self-Organization/Problem-Solving, Self-Discipline, Self-Motivation, and Self-Activation/Concentration. Three groups were compared on these scales: Adults with ADHD (N=146), Clinical control adults not diagnosed with ADHD (N=97), and a Community control group (N=109). The ADHD group had more severe EF ratings than did the Clinical group and Community control groups on all 5 scales using both self and other-reported versions. Relationships between the EF scales and tests were low and mostly not significant. Most ADHD adults were clinically impaired on the EF ratings but only a small minority were so on the tests. The EF ratings were more highly associated with measures of deviant behavior (antisocial acts, crime diversity, negative driving outcomes) than the EF tests, most of which were unrelated to such behavior. These results agree with previous research showing that EF tests are largely unrelated to EF ratings and that EF ratings are more strongly associated with impairment in major life activities, in this case deviant or antisocial behavior. Contrary to earlier conclusions based on EF tests, adult ADHD involves substantial problems in EF in daily life. © 2011 Springer Science+Business Media, LLC.","author":[{"dropping-particle":"","family":"Barkley","given":"Russell A.","non-dropping-particle":"","parse-names":false,"suffix":""},{"dropping-particle":"","family":"Murphy","given":"Kevin R.","non-dropping-particle":"","parse-names":false,"suffix":""}],"container-title":"Journal of Psychopathology and Behavioral Assessment","id":"ITEM-1","issue":"2","issued":{"date-parts":[["2011"]]},"page":"137-158","title":"The nature of Executive Function (EF) deficits in daily life activities in adults with ADHD and their relationship to performance on EF tests","type":"article-journal","volume":"33"},"uris":["http://www.mendeley.com/documents/?uuid=d84bee14-9561-43be-ba58-9f6506ee5dc8"]}],"mendeley":{"formattedCitation":"(Barkley &amp; Murphy, 2011)","manualFormatting":"(e.g., Barkley &amp; Murphy, 2011)","plainTextFormattedCitation":"(Barkley &amp; Murphy, 2011)","previouslyFormattedCitation":"(Barkley &amp; Murphy, 2011)"},"properties":{"noteIndex":0},"schema":"https://github.com/citation-style-language/schema/raw/master/csl-citation.json"}</w:instrText>
      </w:r>
      <w:r w:rsidRPr="00952F40">
        <w:fldChar w:fldCharType="separate"/>
      </w:r>
      <w:r w:rsidRPr="00952F40">
        <w:rPr>
          <w:noProof/>
        </w:rPr>
        <w:t>(e.g., Barkley &amp; Murphy, 2011)</w:t>
      </w:r>
      <w:r w:rsidRPr="00952F40">
        <w:fldChar w:fldCharType="end"/>
      </w:r>
      <w:r w:rsidRPr="00952F40">
        <w:t>.</w:t>
      </w:r>
      <w:r>
        <w:t xml:space="preserve"> However, it would be interesting to include both EF tasks and self-assessments in future studies to examine if they interact with IQ in different ways to predict creativity.</w:t>
      </w:r>
    </w:p>
    <w:p w14:paraId="366538EF" w14:textId="77777777" w:rsidR="00830A37" w:rsidRDefault="00830A37" w:rsidP="00830A37">
      <w:pPr>
        <w:spacing w:line="480" w:lineRule="auto"/>
        <w:rPr>
          <w:b/>
          <w:bCs/>
        </w:rPr>
      </w:pPr>
      <w:r>
        <w:rPr>
          <w:b/>
          <w:bCs/>
        </w:rPr>
        <w:lastRenderedPageBreak/>
        <w:t xml:space="preserve">Conclusion </w:t>
      </w:r>
    </w:p>
    <w:p w14:paraId="27F5DE9F" w14:textId="77777777" w:rsidR="0059359A" w:rsidRPr="0059359A" w:rsidRDefault="0059359A" w:rsidP="0059359A">
      <w:pPr>
        <w:spacing w:line="480" w:lineRule="auto"/>
        <w:ind w:firstLine="720"/>
      </w:pPr>
      <w:r w:rsidRPr="0059359A">
        <w:t xml:space="preserve">The present study found that EF interacts with different components of IQ to predict figural and verbal divergent thinking in distinct ways, with different patterns also emerging from different methods of scoring DT. Results for traditional DT scores showed that EF interacts with different components of IQ to predict DT in distinct ways; Only </w:t>
      </w:r>
      <w:r w:rsidRPr="0059359A">
        <w:rPr>
          <w:i/>
          <w:iCs/>
        </w:rPr>
        <w:t xml:space="preserve">Gf </w:t>
      </w:r>
      <w:r w:rsidRPr="0059359A">
        <w:t xml:space="preserve">(as opposed to </w:t>
      </w:r>
      <w:r w:rsidRPr="0059359A">
        <w:rPr>
          <w:i/>
          <w:iCs/>
        </w:rPr>
        <w:t>Gc</w:t>
      </w:r>
      <w:r w:rsidRPr="0059359A">
        <w:t xml:space="preserve">) significantly moderated the relationship between EF and these scores on both verbal and figural DT tasks. In contrast, results using originality ratios, which mitigate the confounding effects of fluency in DT tasks and more closely align with conceptualizations of creativity </w:t>
      </w:r>
      <w:r w:rsidRPr="0059359A">
        <w:fldChar w:fldCharType="begin" w:fldLock="1"/>
      </w:r>
      <w:r w:rsidRPr="0059359A">
        <w:instrText>ADDIN CSL_CITATION {"citationItems":[{"id":"ITEM-1","itemData":{"DOI":"10.1037/aca0000196","ISSN":"1931390X","abstract":"Divergent thinking tasks are the cornerstone of creative thinking assessment. Besides fluency, the number of generated ideas, several other scores have been used to measure different aspects of idea generation in divergent thinking tasks. However, between all such scores high correlations are quite common. These correlations, in particular high correlations of any score with fluency, were interpreted as evidence for unidimensionality of divergent thinking, or as evidence for equal odds. On the other hand, it has been argued that common scores do not properly adjust for fluency. Moreover, it has been assumed that high correlations are artifactual, that is, caused by same task method-bias. In this article, the confounding of additive scorings by fluency is quantitavely and theoretically analyzed. We show that the raw correlations between fluency and qualitiy alone cannot distinguish between different concurring theories about idea generation. We propose a formal definition of purely artifactual correlation that is oriented toward the generation process and allows to test for these conflicting theories. The performance of the test is carefully evaluated by a thorough simulation study and its application exemplified by a reevaluation of past results. We conclude with recommendations for the design and analysis of future studies.","author":[{"dropping-particle":"","family":"Forthmann","given":"Boris","non-dropping-particle":"","parse-names":false,"suffix":""},{"dropping-particle":"","family":"Szardenings","given":"Carsten","non-dropping-particle":"","parse-names":false,"suffix":""},{"dropping-particle":"","family":"Holling","given":"Heinz","non-dropping-particle":"","parse-names":false,"suffix":""}],"container-title":"Psychology of Aesthetics, Creativity, and the Arts","id":"ITEM-1","issue":"1","issued":{"date-parts":[["2020"]]},"page":"94-112","title":"Understanding the confounding effect of fluency in divergent thinking scores: Revisiting average scores to quantify artifactual correlation","type":"article-journal","volume":"14"},"uris":["http://www.mendeley.com/documents/?uuid=05ba3165-9056-49e1-a6dd-888aed299215"]}],"mendeley":{"formattedCitation":"(Forthmann et al., 2020)","plainTextFormattedCitation":"(Forthmann et al., 2020)","previouslyFormattedCitation":"(Forthmann et al., 2020)"},"properties":{"noteIndex":0},"schema":"https://github.com/citation-style-language/schema/raw/master/csl-citation.json"}</w:instrText>
      </w:r>
      <w:r w:rsidRPr="0059359A">
        <w:fldChar w:fldCharType="separate"/>
      </w:r>
      <w:r w:rsidRPr="0059359A">
        <w:t>(e.g., Forthmann et al., 2020)</w:t>
      </w:r>
      <w:r w:rsidRPr="0059359A">
        <w:fldChar w:fldCharType="end"/>
      </w:r>
      <w:r w:rsidRPr="0059359A">
        <w:t xml:space="preserve">, showed that EF interacts with IQ to predict different assessments of DT in distinct ways; </w:t>
      </w:r>
      <w:r w:rsidRPr="0059359A">
        <w:rPr>
          <w:i/>
          <w:iCs/>
        </w:rPr>
        <w:t>Gf</w:t>
      </w:r>
      <w:r w:rsidRPr="0059359A">
        <w:t xml:space="preserve"> and </w:t>
      </w:r>
      <w:r w:rsidRPr="0059359A">
        <w:rPr>
          <w:i/>
          <w:iCs/>
        </w:rPr>
        <w:t xml:space="preserve">Gc </w:t>
      </w:r>
      <w:r w:rsidRPr="0059359A">
        <w:t>significantly moderated the relationship between EF and verbal, but not figural, originality ratios. Thus, this study highlights several nuances in the relationship between creativity, IQ, and executive functioning, providing multiple avenues for future research.</w:t>
      </w:r>
    </w:p>
    <w:p w14:paraId="6996CB52" w14:textId="77777777" w:rsidR="00830A37" w:rsidRDefault="00830A37" w:rsidP="0059359A">
      <w:pPr>
        <w:spacing w:line="480" w:lineRule="auto"/>
        <w:rPr>
          <w:highlight w:val="yellow"/>
        </w:rPr>
      </w:pPr>
    </w:p>
    <w:p w14:paraId="5902F463" w14:textId="77777777" w:rsidR="00830A37" w:rsidRDefault="00830A37" w:rsidP="00830A37"/>
    <w:p w14:paraId="79F8524B" w14:textId="77777777" w:rsidR="00CE399B" w:rsidRDefault="00CE399B">
      <w:pPr>
        <w:rPr>
          <w:rFonts w:eastAsia="Times New Roman"/>
          <w:b/>
          <w:bCs/>
        </w:rPr>
      </w:pPr>
      <w:r>
        <w:rPr>
          <w:b/>
          <w:bCs/>
        </w:rPr>
        <w:br w:type="page"/>
      </w:r>
    </w:p>
    <w:p w14:paraId="1569B072" w14:textId="77777777" w:rsidR="00E65EBD" w:rsidRPr="00E9382E" w:rsidRDefault="00E65EBD" w:rsidP="00E65EBD">
      <w:pPr>
        <w:pStyle w:val="NormalWeb"/>
        <w:spacing w:before="0" w:beforeAutospacing="0" w:after="0" w:afterAutospacing="0" w:line="480" w:lineRule="auto"/>
        <w:ind w:left="720" w:hanging="720"/>
        <w:jc w:val="center"/>
        <w:rPr>
          <w:b/>
          <w:bCs/>
        </w:rPr>
      </w:pPr>
      <w:r w:rsidRPr="00E9382E">
        <w:rPr>
          <w:b/>
          <w:bCs/>
        </w:rPr>
        <w:lastRenderedPageBreak/>
        <w:t>References</w:t>
      </w:r>
    </w:p>
    <w:p w14:paraId="12A2BDFD" w14:textId="77777777" w:rsidR="00E65EBD" w:rsidRPr="002A6B7C" w:rsidRDefault="00E65EBD" w:rsidP="00E65EBD">
      <w:pPr>
        <w:widowControl w:val="0"/>
        <w:autoSpaceDE w:val="0"/>
        <w:autoSpaceDN w:val="0"/>
        <w:adjustRightInd w:val="0"/>
        <w:spacing w:line="480" w:lineRule="auto"/>
        <w:ind w:left="720" w:hanging="720"/>
        <w:rPr>
          <w:noProof/>
        </w:rPr>
      </w:pPr>
      <w:r w:rsidRPr="003D42A9">
        <w:rPr>
          <w:rFonts w:ascii="Calibri" w:hAnsi="Calibri" w:cs="Calibri"/>
        </w:rPr>
        <w:t>﻿</w:t>
      </w:r>
      <w:r w:rsidRPr="002A6B7C">
        <w:rPr>
          <w:noProof/>
        </w:rPr>
        <w:t xml:space="preserve">Abraham, A., Windmann, S., Siefen, R., Daum, I., &amp; Güntürkün, O. (2006). Creative Thinking in Adolescents with Attention Deficit Hyperactivity Disorder (ADHD). </w:t>
      </w:r>
      <w:r w:rsidRPr="002A6B7C">
        <w:rPr>
          <w:i/>
          <w:iCs/>
          <w:noProof/>
        </w:rPr>
        <w:t>Child Neuropsychology</w:t>
      </w:r>
      <w:r w:rsidRPr="002A6B7C">
        <w:rPr>
          <w:noProof/>
        </w:rPr>
        <w:t xml:space="preserve">, </w:t>
      </w:r>
      <w:r w:rsidRPr="002A6B7C">
        <w:rPr>
          <w:i/>
          <w:iCs/>
          <w:noProof/>
        </w:rPr>
        <w:t>12</w:t>
      </w:r>
      <w:r w:rsidRPr="002A6B7C">
        <w:rPr>
          <w:noProof/>
        </w:rPr>
        <w:t>(2), 111–123. https://doi.org/10.1080/09297040500320691</w:t>
      </w:r>
    </w:p>
    <w:p w14:paraId="085F4BB6"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Barkley, R. A. (1997). Behavioral innhibition, sustained attention, and executive functions: Constructing a unifying theory of ADHD. </w:t>
      </w:r>
      <w:r w:rsidRPr="002A6B7C">
        <w:rPr>
          <w:i/>
          <w:iCs/>
          <w:noProof/>
        </w:rPr>
        <w:t>Psychological Bulletin</w:t>
      </w:r>
      <w:r w:rsidRPr="002A6B7C">
        <w:rPr>
          <w:noProof/>
        </w:rPr>
        <w:t xml:space="preserve">, </w:t>
      </w:r>
      <w:r w:rsidRPr="002A6B7C">
        <w:rPr>
          <w:i/>
          <w:iCs/>
          <w:noProof/>
        </w:rPr>
        <w:t>121</w:t>
      </w:r>
      <w:r w:rsidRPr="002A6B7C">
        <w:rPr>
          <w:noProof/>
        </w:rPr>
        <w:t>(1), 65–94. https://doi.org/10.1037/0033-2909.121.1.65</w:t>
      </w:r>
    </w:p>
    <w:p w14:paraId="4AE82C74"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Barkley, R. A. (2011). </w:t>
      </w:r>
      <w:r w:rsidRPr="002A6B7C">
        <w:rPr>
          <w:i/>
          <w:iCs/>
          <w:noProof/>
        </w:rPr>
        <w:t>Barkley Deficits in Executive Functioning Scale (BDEFS)</w:t>
      </w:r>
      <w:r w:rsidRPr="002A6B7C">
        <w:rPr>
          <w:noProof/>
        </w:rPr>
        <w:t>. Guilford Press.</w:t>
      </w:r>
    </w:p>
    <w:p w14:paraId="47FE45D7"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Barkley, R. A. (2014). The assessment of exectuive functioning using the Barkley Deficits in Executive Functioning Scales. In S. Goldstein &amp; J. A. Naglieri (Eds.), </w:t>
      </w:r>
      <w:r w:rsidRPr="002A6B7C">
        <w:rPr>
          <w:i/>
          <w:iCs/>
          <w:noProof/>
        </w:rPr>
        <w:t>Handbook of Executive Functioning</w:t>
      </w:r>
      <w:r w:rsidRPr="002A6B7C">
        <w:rPr>
          <w:noProof/>
        </w:rPr>
        <w:t xml:space="preserve"> (pp. 245–263). Springer New York. https://doi.org/10.1007/978-1-4614-8106-5</w:t>
      </w:r>
    </w:p>
    <w:p w14:paraId="00CA31EF"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Barkley, R. A., &amp; Murphy, K. R. (2011). The nature of Executive Function (EF) deficits in daily life activities in adults with ADHD and their relationship to performance on EF tests. </w:t>
      </w:r>
      <w:r w:rsidRPr="002A6B7C">
        <w:rPr>
          <w:i/>
          <w:iCs/>
          <w:noProof/>
        </w:rPr>
        <w:t>Journal of Psychopathology and Behavioral Assessment</w:t>
      </w:r>
      <w:r w:rsidRPr="002A6B7C">
        <w:rPr>
          <w:noProof/>
        </w:rPr>
        <w:t xml:space="preserve">, </w:t>
      </w:r>
      <w:r w:rsidRPr="002A6B7C">
        <w:rPr>
          <w:i/>
          <w:iCs/>
          <w:noProof/>
        </w:rPr>
        <w:t>33</w:t>
      </w:r>
      <w:r w:rsidRPr="002A6B7C">
        <w:rPr>
          <w:noProof/>
        </w:rPr>
        <w:t>(2), 137–158. https://doi.org/10.1007/s10862-011-9217-x</w:t>
      </w:r>
    </w:p>
    <w:p w14:paraId="67EA55B8"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Barron, F. (1969). </w:t>
      </w:r>
      <w:r w:rsidRPr="002A6B7C">
        <w:rPr>
          <w:i/>
          <w:iCs/>
          <w:noProof/>
        </w:rPr>
        <w:t>Creative person and creative process</w:t>
      </w:r>
      <w:r w:rsidRPr="002A6B7C">
        <w:rPr>
          <w:noProof/>
        </w:rPr>
        <w:t>. Holt, Rinehart, &amp; Winston.</w:t>
      </w:r>
    </w:p>
    <w:p w14:paraId="23E76104"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Bauer, D. J., Curran, P. J., &amp; Thurstone, L. L. (2005). Probing interactions in fixed and multilevel regression: Inferential and graphical techniques. </w:t>
      </w:r>
      <w:r w:rsidRPr="002A6B7C">
        <w:rPr>
          <w:i/>
          <w:iCs/>
          <w:noProof/>
        </w:rPr>
        <w:t>Multivariate Behavioral Research</w:t>
      </w:r>
      <w:r w:rsidRPr="002A6B7C">
        <w:rPr>
          <w:noProof/>
        </w:rPr>
        <w:t xml:space="preserve">, </w:t>
      </w:r>
      <w:r w:rsidRPr="002A6B7C">
        <w:rPr>
          <w:i/>
          <w:iCs/>
          <w:noProof/>
        </w:rPr>
        <w:t>40</w:t>
      </w:r>
      <w:r w:rsidRPr="002A6B7C">
        <w:rPr>
          <w:noProof/>
        </w:rPr>
        <w:t>(3), 373–400. https://doi.org/10.1207/s15327906mbr4003_5</w:t>
      </w:r>
    </w:p>
    <w:p w14:paraId="7E81AE57"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Beaty, R. E., &amp; Silvia, P. J. (2013). Metaphorically speaking: Cognitive abilities and the production of figurative language. </w:t>
      </w:r>
      <w:r w:rsidRPr="002A6B7C">
        <w:rPr>
          <w:i/>
          <w:iCs/>
          <w:noProof/>
        </w:rPr>
        <w:t>Memory and Cognition</w:t>
      </w:r>
      <w:r w:rsidRPr="002A6B7C">
        <w:rPr>
          <w:noProof/>
        </w:rPr>
        <w:t xml:space="preserve">, </w:t>
      </w:r>
      <w:r w:rsidRPr="002A6B7C">
        <w:rPr>
          <w:i/>
          <w:iCs/>
          <w:noProof/>
        </w:rPr>
        <w:t>41</w:t>
      </w:r>
      <w:r w:rsidRPr="002A6B7C">
        <w:rPr>
          <w:noProof/>
        </w:rPr>
        <w:t>(2), 255–267. https://doi.org/10.3758/s13421-012-0258-5</w:t>
      </w:r>
    </w:p>
    <w:p w14:paraId="500A4248"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lastRenderedPageBreak/>
        <w:t xml:space="preserve">Beaty, R. E., Silvia, P. J., Nusbaum, E. C., Jauk, E., &amp; Benedek, M. (2014a). The roles of associative and executive processes in creative cognition. </w:t>
      </w:r>
      <w:r w:rsidRPr="002A6B7C">
        <w:rPr>
          <w:i/>
          <w:iCs/>
          <w:noProof/>
        </w:rPr>
        <w:t>Memory &amp; Cognition</w:t>
      </w:r>
      <w:r w:rsidRPr="002A6B7C">
        <w:rPr>
          <w:noProof/>
        </w:rPr>
        <w:t xml:space="preserve">, </w:t>
      </w:r>
      <w:r w:rsidRPr="002A6B7C">
        <w:rPr>
          <w:i/>
          <w:iCs/>
          <w:noProof/>
        </w:rPr>
        <w:t>42</w:t>
      </w:r>
      <w:r w:rsidRPr="002A6B7C">
        <w:rPr>
          <w:noProof/>
        </w:rPr>
        <w:t>(7), 1186–1197. https://doi.org/10.3758/s13421-014-0428-8</w:t>
      </w:r>
    </w:p>
    <w:p w14:paraId="349D959B"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Beaty, R. E., Silvia, P. J., Nusbaum, E. C., Jauk, E., &amp; Benedek, M. (2014b). The roles of associative and executive processes in creative cognition. </w:t>
      </w:r>
      <w:r w:rsidRPr="002A6B7C">
        <w:rPr>
          <w:i/>
          <w:iCs/>
          <w:noProof/>
        </w:rPr>
        <w:t>Memory and Cognition</w:t>
      </w:r>
      <w:r w:rsidRPr="002A6B7C">
        <w:rPr>
          <w:noProof/>
        </w:rPr>
        <w:t xml:space="preserve">, </w:t>
      </w:r>
      <w:r w:rsidRPr="002A6B7C">
        <w:rPr>
          <w:i/>
          <w:iCs/>
          <w:noProof/>
        </w:rPr>
        <w:t>42</w:t>
      </w:r>
      <w:r w:rsidRPr="002A6B7C">
        <w:rPr>
          <w:noProof/>
        </w:rPr>
        <w:t>(7), 1186–1197. https://doi.org/10.3758/s13421-014-0428-8</w:t>
      </w:r>
    </w:p>
    <w:p w14:paraId="1C811FCC"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Benedek, M., Franz, F., Heene, M., &amp; Neubauer, A. C. (2012). Differential effects of cognitive inhibition and intelligence on creativity. </w:t>
      </w:r>
      <w:r w:rsidRPr="002A6B7C">
        <w:rPr>
          <w:i/>
          <w:iCs/>
          <w:noProof/>
        </w:rPr>
        <w:t>Personality and Individual Differences</w:t>
      </w:r>
      <w:r w:rsidRPr="002A6B7C">
        <w:rPr>
          <w:noProof/>
        </w:rPr>
        <w:t xml:space="preserve">, </w:t>
      </w:r>
      <w:r w:rsidRPr="002A6B7C">
        <w:rPr>
          <w:i/>
          <w:iCs/>
          <w:noProof/>
        </w:rPr>
        <w:t>53</w:t>
      </w:r>
      <w:r w:rsidRPr="002A6B7C">
        <w:rPr>
          <w:noProof/>
        </w:rPr>
        <w:t>(4), 480–485. https://doi.org/10.1016/j.paid.2012.04.014</w:t>
      </w:r>
    </w:p>
    <w:p w14:paraId="20AD8956"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Benedek, M., &amp; Jauk, E. (2019). Creativity and Cognitive Control. In J. C. Kaufman &amp; R. J. Sternberg (Eds.), </w:t>
      </w:r>
      <w:r w:rsidRPr="002A6B7C">
        <w:rPr>
          <w:i/>
          <w:iCs/>
          <w:noProof/>
        </w:rPr>
        <w:t>The Cambridge Handbook of Creativity</w:t>
      </w:r>
      <w:r w:rsidRPr="002A6B7C">
        <w:rPr>
          <w:noProof/>
        </w:rPr>
        <w:t xml:space="preserve"> (2nd ed., pp. 200–223). Cambridge University Press. https://doi.org/10.1017/9781316979839.012</w:t>
      </w:r>
    </w:p>
    <w:p w14:paraId="3C7A72DF"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Benedek, M., Jauk, E., Sommer, M., Arendasy, M., &amp; Neubauer, A. C. (2014). Intelligence, creativity, and cognitive control: The common and differential involvement of executive functions in intelligence and creativity. </w:t>
      </w:r>
      <w:r w:rsidRPr="002A6B7C">
        <w:rPr>
          <w:i/>
          <w:iCs/>
          <w:noProof/>
        </w:rPr>
        <w:t>Intelligence</w:t>
      </w:r>
      <w:r w:rsidRPr="002A6B7C">
        <w:rPr>
          <w:noProof/>
        </w:rPr>
        <w:t xml:space="preserve">, </w:t>
      </w:r>
      <w:r w:rsidRPr="002A6B7C">
        <w:rPr>
          <w:i/>
          <w:iCs/>
          <w:noProof/>
        </w:rPr>
        <w:t>46</w:t>
      </w:r>
      <w:r w:rsidRPr="002A6B7C">
        <w:rPr>
          <w:noProof/>
        </w:rPr>
        <w:t>, 73–83. https://doi.org/10.1016/j.intell.2014.05.007</w:t>
      </w:r>
    </w:p>
    <w:p w14:paraId="4095AB8E"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Benedek, M., Kenett, Y. N., Umdasch, K., Anaki, D., Faust, M., &amp; Neubauer, A. C. (2017). How semantic memory structure and intelligence contribute to creative thought: a network science approach. </w:t>
      </w:r>
      <w:r w:rsidRPr="002A6B7C">
        <w:rPr>
          <w:i/>
          <w:iCs/>
          <w:noProof/>
        </w:rPr>
        <w:t>Thinking and Reasoning</w:t>
      </w:r>
      <w:r w:rsidRPr="002A6B7C">
        <w:rPr>
          <w:noProof/>
        </w:rPr>
        <w:t xml:space="preserve">, </w:t>
      </w:r>
      <w:r w:rsidRPr="002A6B7C">
        <w:rPr>
          <w:i/>
          <w:iCs/>
          <w:noProof/>
        </w:rPr>
        <w:t>23</w:t>
      </w:r>
      <w:r w:rsidRPr="002A6B7C">
        <w:rPr>
          <w:noProof/>
        </w:rPr>
        <w:t>(2), 158–183. https://doi.org/10.1080/13546783.2016.1278034</w:t>
      </w:r>
    </w:p>
    <w:p w14:paraId="48E3388F"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Benedek, M., Könen, T., &amp; Neubauer, A. C. (2012). Associative abilities underlying creativity. </w:t>
      </w:r>
      <w:r w:rsidRPr="002A6B7C">
        <w:rPr>
          <w:i/>
          <w:iCs/>
          <w:noProof/>
        </w:rPr>
        <w:t>Psychology of Aesthetics, Creativity, and the Arts</w:t>
      </w:r>
      <w:r w:rsidRPr="002A6B7C">
        <w:rPr>
          <w:noProof/>
        </w:rPr>
        <w:t xml:space="preserve">, </w:t>
      </w:r>
      <w:r w:rsidRPr="002A6B7C">
        <w:rPr>
          <w:i/>
          <w:iCs/>
          <w:noProof/>
        </w:rPr>
        <w:t>6</w:t>
      </w:r>
      <w:r w:rsidRPr="002A6B7C">
        <w:rPr>
          <w:noProof/>
        </w:rPr>
        <w:t>(3), 273–281. https://doi.org/10.1037/a0027059</w:t>
      </w:r>
    </w:p>
    <w:p w14:paraId="4FFD94D9"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lastRenderedPageBreak/>
        <w:t xml:space="preserve">Biederman, J., Petty, C., Fried, R., Fontanella, J., Doyle, A. E., Seidman, L. J., &amp; Faraone, S. V. (2006). Impact of psychometrically defined deficits of executive functioning in adults with attention deficit hyperactivity disorder. </w:t>
      </w:r>
      <w:r w:rsidRPr="002A6B7C">
        <w:rPr>
          <w:i/>
          <w:iCs/>
          <w:noProof/>
        </w:rPr>
        <w:t>American Journal of Psychiatry</w:t>
      </w:r>
      <w:r w:rsidRPr="002A6B7C">
        <w:rPr>
          <w:noProof/>
        </w:rPr>
        <w:t xml:space="preserve">, </w:t>
      </w:r>
      <w:r w:rsidRPr="002A6B7C">
        <w:rPr>
          <w:i/>
          <w:iCs/>
          <w:noProof/>
        </w:rPr>
        <w:t>163</w:t>
      </w:r>
      <w:r w:rsidRPr="002A6B7C">
        <w:rPr>
          <w:noProof/>
        </w:rPr>
        <w:t>(10), 1730–1738. https://doi.org/10.1176/ajp.2006.163.10.1730</w:t>
      </w:r>
    </w:p>
    <w:p w14:paraId="4E442CF0"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Biederman, J., Petty, C. R., Fried, R., Black, S., Faneuil, A., Doyle, A. E., Seidman, L. J., &amp; Faraone, S. V. (2008). Discordance between psychometric testing and questionnaire-based definitions of executive function deficits in individuals with ADHD. </w:t>
      </w:r>
      <w:r w:rsidRPr="002A6B7C">
        <w:rPr>
          <w:i/>
          <w:iCs/>
          <w:noProof/>
        </w:rPr>
        <w:t>Journal of Attention Disorders</w:t>
      </w:r>
      <w:r w:rsidRPr="002A6B7C">
        <w:rPr>
          <w:noProof/>
        </w:rPr>
        <w:t xml:space="preserve">, </w:t>
      </w:r>
      <w:r w:rsidRPr="002A6B7C">
        <w:rPr>
          <w:i/>
          <w:iCs/>
          <w:noProof/>
        </w:rPr>
        <w:t>12</w:t>
      </w:r>
      <w:r w:rsidRPr="002A6B7C">
        <w:rPr>
          <w:noProof/>
        </w:rPr>
        <w:t>(1), 92–102. https://doi.org/10.1177/1087054707305111</w:t>
      </w:r>
    </w:p>
    <w:p w14:paraId="287CC071"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Biederman, J., Petty, C. R., Fried, R., Fontanella, J., Doyle, A. E., Seidman, L. J., &amp; Faraone, S. V. (2007). Can self-reported behavioral scales assess executive function deficits? </w:t>
      </w:r>
      <w:r w:rsidRPr="002A6B7C">
        <w:rPr>
          <w:i/>
          <w:iCs/>
          <w:noProof/>
        </w:rPr>
        <w:t>The Journal of Nervous and Mental Disease</w:t>
      </w:r>
      <w:r w:rsidRPr="002A6B7C">
        <w:rPr>
          <w:noProof/>
        </w:rPr>
        <w:t xml:space="preserve">, </w:t>
      </w:r>
      <w:r w:rsidRPr="002A6B7C">
        <w:rPr>
          <w:i/>
          <w:iCs/>
          <w:noProof/>
        </w:rPr>
        <w:t>195</w:t>
      </w:r>
      <w:r w:rsidRPr="002A6B7C">
        <w:rPr>
          <w:noProof/>
        </w:rPr>
        <w:t>(3), 240–246. https://doi.org/10.1097/01.nmd.0000243968.06789.73</w:t>
      </w:r>
    </w:p>
    <w:p w14:paraId="54EF6CF1"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Boot, N., Nevicka, B., &amp; Baas, M. (2017). Subclinical symptoms of attention-deficit/hyperactivity disorder (ADHD) are associated with specific creative processes. </w:t>
      </w:r>
      <w:r w:rsidRPr="002A6B7C">
        <w:rPr>
          <w:i/>
          <w:iCs/>
          <w:noProof/>
        </w:rPr>
        <w:t>Personality and Individual Differences</w:t>
      </w:r>
      <w:r w:rsidRPr="002A6B7C">
        <w:rPr>
          <w:noProof/>
        </w:rPr>
        <w:t xml:space="preserve">, </w:t>
      </w:r>
      <w:r w:rsidRPr="002A6B7C">
        <w:rPr>
          <w:i/>
          <w:iCs/>
          <w:noProof/>
        </w:rPr>
        <w:t>114</w:t>
      </w:r>
      <w:r w:rsidRPr="002A6B7C">
        <w:rPr>
          <w:noProof/>
        </w:rPr>
        <w:t>, 73–81. https://doi.org/10.1016/j.paid.2017.03.050</w:t>
      </w:r>
    </w:p>
    <w:p w14:paraId="003334BE"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Burch, G. S. J., Hemsley, D. R., Pavelis, C., &amp; Corr, P. J. (2006). Personality, creativity and latent inhibition. </w:t>
      </w:r>
      <w:r w:rsidRPr="002A6B7C">
        <w:rPr>
          <w:i/>
          <w:iCs/>
          <w:noProof/>
        </w:rPr>
        <w:t>European Journal of Personality</w:t>
      </w:r>
      <w:r w:rsidRPr="002A6B7C">
        <w:rPr>
          <w:noProof/>
        </w:rPr>
        <w:t xml:space="preserve">, </w:t>
      </w:r>
      <w:r w:rsidRPr="002A6B7C">
        <w:rPr>
          <w:i/>
          <w:iCs/>
          <w:noProof/>
        </w:rPr>
        <w:t>20</w:t>
      </w:r>
      <w:r w:rsidRPr="002A6B7C">
        <w:rPr>
          <w:noProof/>
        </w:rPr>
        <w:t>(2), 107–122. https://doi.org/10.1002/per.572</w:t>
      </w:r>
    </w:p>
    <w:p w14:paraId="477B12AC"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Burgess, P. W., Alderman, N., Forbes, C., Costello, A., MA. COATES, L., Dawson, D. R., Anderson, N. D., Gilbert, S. J., Dumontheil, I., &amp; Channon, S. (2006). The case for the development and use of “ecologically valid” measures of executive function in experimental and clinical neuropsychology. </w:t>
      </w:r>
      <w:r w:rsidRPr="002A6B7C">
        <w:rPr>
          <w:i/>
          <w:iCs/>
          <w:noProof/>
        </w:rPr>
        <w:t xml:space="preserve">Journal of the International </w:t>
      </w:r>
      <w:r w:rsidRPr="002A6B7C">
        <w:rPr>
          <w:i/>
          <w:iCs/>
          <w:noProof/>
        </w:rPr>
        <w:lastRenderedPageBreak/>
        <w:t>Neuropsychological Society</w:t>
      </w:r>
      <w:r w:rsidRPr="002A6B7C">
        <w:rPr>
          <w:noProof/>
        </w:rPr>
        <w:t xml:space="preserve">, </w:t>
      </w:r>
      <w:r w:rsidRPr="002A6B7C">
        <w:rPr>
          <w:i/>
          <w:iCs/>
          <w:noProof/>
        </w:rPr>
        <w:t>12</w:t>
      </w:r>
      <w:r w:rsidRPr="002A6B7C">
        <w:rPr>
          <w:noProof/>
        </w:rPr>
        <w:t>(02), 194–209. http://journals.cambridge.org/abstract_S1355617706060310</w:t>
      </w:r>
    </w:p>
    <w:p w14:paraId="57882C6C"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Camarda, A., Borst, G., Agogué, M., Habib, M., Weil, B., Houdé, O., &amp; Cassotti, M. (2018). Do we need inhibitory control to be creative? Evidence from a dual-task paradigm. </w:t>
      </w:r>
      <w:r w:rsidRPr="002A6B7C">
        <w:rPr>
          <w:i/>
          <w:iCs/>
          <w:noProof/>
        </w:rPr>
        <w:t>Psychology of Aesthetics, Creativity, and the Arts</w:t>
      </w:r>
      <w:r w:rsidRPr="002A6B7C">
        <w:rPr>
          <w:noProof/>
        </w:rPr>
        <w:t xml:space="preserve">, </w:t>
      </w:r>
      <w:r w:rsidRPr="002A6B7C">
        <w:rPr>
          <w:i/>
          <w:iCs/>
          <w:noProof/>
        </w:rPr>
        <w:t>12</w:t>
      </w:r>
      <w:r w:rsidRPr="002A6B7C">
        <w:rPr>
          <w:noProof/>
        </w:rPr>
        <w:t>(3), 351–358. https://doi.org/10.1037/aca0000140</w:t>
      </w:r>
    </w:p>
    <w:p w14:paraId="1E1D0E97"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Carson, S. H. (2011). Creativity and psychopathology: A shared vulnerability model. </w:t>
      </w:r>
      <w:r w:rsidRPr="002A6B7C">
        <w:rPr>
          <w:i/>
          <w:iCs/>
          <w:noProof/>
        </w:rPr>
        <w:t>Canadian Journal of Psychiatry</w:t>
      </w:r>
      <w:r w:rsidRPr="002A6B7C">
        <w:rPr>
          <w:noProof/>
        </w:rPr>
        <w:t xml:space="preserve">, </w:t>
      </w:r>
      <w:r w:rsidRPr="002A6B7C">
        <w:rPr>
          <w:i/>
          <w:iCs/>
          <w:noProof/>
        </w:rPr>
        <w:t>56</w:t>
      </w:r>
      <w:r w:rsidRPr="002A6B7C">
        <w:rPr>
          <w:noProof/>
        </w:rPr>
        <w:t>(3), 144–153.</w:t>
      </w:r>
    </w:p>
    <w:p w14:paraId="5BC58B26"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Carson, S. H., Peterson, J. B., &amp; Higgins, D. M. (2003). Decreased latent inhibition is associated with increased creative achievement in high-functioning individuals. </w:t>
      </w:r>
      <w:r w:rsidRPr="002A6B7C">
        <w:rPr>
          <w:i/>
          <w:iCs/>
          <w:noProof/>
        </w:rPr>
        <w:t>Journal of Personality and Social Psychology</w:t>
      </w:r>
      <w:r w:rsidRPr="002A6B7C">
        <w:rPr>
          <w:noProof/>
        </w:rPr>
        <w:t xml:space="preserve">, </w:t>
      </w:r>
      <w:r w:rsidRPr="002A6B7C">
        <w:rPr>
          <w:i/>
          <w:iCs/>
          <w:noProof/>
        </w:rPr>
        <w:t>85</w:t>
      </w:r>
      <w:r w:rsidRPr="002A6B7C">
        <w:rPr>
          <w:noProof/>
        </w:rPr>
        <w:t>(3), 499–506. https://doi.org/10.1037/0022-3514.85.3.499</w:t>
      </w:r>
    </w:p>
    <w:p w14:paraId="447817E8"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Carson, S. H., Peterson, J. B., &amp; Higgins, D. M. (2005). Reliability, validity, and factor structure of the Creative Achievement Questionnaire. </w:t>
      </w:r>
      <w:r w:rsidRPr="002A6B7C">
        <w:rPr>
          <w:i/>
          <w:iCs/>
          <w:noProof/>
        </w:rPr>
        <w:t>Creativity Research Journal</w:t>
      </w:r>
      <w:r w:rsidRPr="002A6B7C">
        <w:rPr>
          <w:noProof/>
        </w:rPr>
        <w:t xml:space="preserve">, </w:t>
      </w:r>
      <w:r w:rsidRPr="002A6B7C">
        <w:rPr>
          <w:i/>
          <w:iCs/>
          <w:noProof/>
        </w:rPr>
        <w:t>14</w:t>
      </w:r>
      <w:r w:rsidRPr="002A6B7C">
        <w:rPr>
          <w:noProof/>
        </w:rPr>
        <w:t>(1), 37–50. https://doi.org/10.1207/s15326934crj1701</w:t>
      </w:r>
    </w:p>
    <w:p w14:paraId="4E39F6B9"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Cho, S. H., Nijenhuis, J. Te, Vianen, A. E. M., Kim, H.-B., &amp; Lee, K. H. (2010). The Relationship Between Diverse Components of Intelligence and Creativity. </w:t>
      </w:r>
      <w:r w:rsidRPr="002A6B7C">
        <w:rPr>
          <w:i/>
          <w:iCs/>
          <w:noProof/>
        </w:rPr>
        <w:t>The Journal of Creative Behavior</w:t>
      </w:r>
      <w:r w:rsidRPr="002A6B7C">
        <w:rPr>
          <w:noProof/>
        </w:rPr>
        <w:t xml:space="preserve">, </w:t>
      </w:r>
      <w:r w:rsidRPr="002A6B7C">
        <w:rPr>
          <w:i/>
          <w:iCs/>
          <w:noProof/>
        </w:rPr>
        <w:t>44</w:t>
      </w:r>
      <w:r w:rsidRPr="002A6B7C">
        <w:rPr>
          <w:noProof/>
        </w:rPr>
        <w:t>(2), 125–137. https://doi.org/10.1002/j.2162-6057.2010.tb01329.x</w:t>
      </w:r>
    </w:p>
    <w:p w14:paraId="20BAF013"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Diamond, A. (2013). Executive functions. </w:t>
      </w:r>
      <w:r w:rsidRPr="002A6B7C">
        <w:rPr>
          <w:i/>
          <w:iCs/>
          <w:noProof/>
        </w:rPr>
        <w:t>The Annual Review of Psychology</w:t>
      </w:r>
      <w:r w:rsidRPr="002A6B7C">
        <w:rPr>
          <w:noProof/>
        </w:rPr>
        <w:t xml:space="preserve">, </w:t>
      </w:r>
      <w:r w:rsidRPr="002A6B7C">
        <w:rPr>
          <w:i/>
          <w:iCs/>
          <w:noProof/>
        </w:rPr>
        <w:t>64</w:t>
      </w:r>
      <w:r w:rsidRPr="002A6B7C">
        <w:rPr>
          <w:noProof/>
        </w:rPr>
        <w:t>, 135–168. https://doi.org/10.1146/annurev-psych-113011-143750</w:t>
      </w:r>
    </w:p>
    <w:p w14:paraId="3E98CCB6"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Faul, F., Erdfelder, E., Buchner, A., &amp; Lang, A.-G. (2009). Statistical power analyses using G*Power 3.1: Tests for correlation and regression analyses. </w:t>
      </w:r>
      <w:r w:rsidRPr="002A6B7C">
        <w:rPr>
          <w:i/>
          <w:iCs/>
          <w:noProof/>
        </w:rPr>
        <w:t>Behavior Research Methods</w:t>
      </w:r>
      <w:r w:rsidRPr="002A6B7C">
        <w:rPr>
          <w:noProof/>
        </w:rPr>
        <w:t xml:space="preserve">, </w:t>
      </w:r>
      <w:r w:rsidRPr="002A6B7C">
        <w:rPr>
          <w:i/>
          <w:iCs/>
          <w:noProof/>
        </w:rPr>
        <w:t>41</w:t>
      </w:r>
      <w:r w:rsidRPr="002A6B7C">
        <w:rPr>
          <w:noProof/>
        </w:rPr>
        <w:t>(4), 1149–1160. https://doi.org/10.3758/BRM.41.4.1149</w:t>
      </w:r>
    </w:p>
    <w:p w14:paraId="06F24AB9"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lastRenderedPageBreak/>
        <w:t xml:space="preserve">Forthmann, B., Holling, H., Çelik, P., Storme, M., &amp; Lubart, T. (2017). Typing Speed as a Confounding Variable and the Measurement of Quality in Divergent Thinking. </w:t>
      </w:r>
      <w:r w:rsidRPr="002A6B7C">
        <w:rPr>
          <w:i/>
          <w:iCs/>
          <w:noProof/>
        </w:rPr>
        <w:t>Creativity Research Journal</w:t>
      </w:r>
      <w:r w:rsidRPr="002A6B7C">
        <w:rPr>
          <w:noProof/>
        </w:rPr>
        <w:t xml:space="preserve">, </w:t>
      </w:r>
      <w:r w:rsidRPr="002A6B7C">
        <w:rPr>
          <w:i/>
          <w:iCs/>
          <w:noProof/>
        </w:rPr>
        <w:t>29</w:t>
      </w:r>
      <w:r w:rsidRPr="002A6B7C">
        <w:rPr>
          <w:noProof/>
        </w:rPr>
        <w:t>(3), 257–269. https://doi.org/10.1080/10400419.2017.1360059</w:t>
      </w:r>
    </w:p>
    <w:p w14:paraId="18293E34"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Forthmann, B., Jendryczko, D., Scharfen, J., Kleinkorres, R., Benedek, M., &amp; Holling, H. (2019). Creative ideation, broad retrieval ability, and processing speed: A confirmatory study of nested cognitive abilities. </w:t>
      </w:r>
      <w:r w:rsidRPr="002A6B7C">
        <w:rPr>
          <w:i/>
          <w:iCs/>
          <w:noProof/>
        </w:rPr>
        <w:t>Intelligence</w:t>
      </w:r>
      <w:r w:rsidRPr="002A6B7C">
        <w:rPr>
          <w:noProof/>
        </w:rPr>
        <w:t xml:space="preserve">, </w:t>
      </w:r>
      <w:r w:rsidRPr="002A6B7C">
        <w:rPr>
          <w:i/>
          <w:iCs/>
          <w:noProof/>
        </w:rPr>
        <w:t>75</w:t>
      </w:r>
      <w:r w:rsidRPr="002A6B7C">
        <w:rPr>
          <w:noProof/>
        </w:rPr>
        <w:t>, 59–72. https://doi.org/10.1016/j.intell.2019.04.006</w:t>
      </w:r>
    </w:p>
    <w:p w14:paraId="0143FDB4"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Forthmann, B., Szardenings, C., &amp; Holling, H. (2020). Understanding the confounding effect of fluency in divergent thinking scores: Revisiting average scores to quantify artifactual correlation. </w:t>
      </w:r>
      <w:r w:rsidRPr="002A6B7C">
        <w:rPr>
          <w:i/>
          <w:iCs/>
          <w:noProof/>
        </w:rPr>
        <w:t>Psychology of Aesthetics, Creativity, and the Arts</w:t>
      </w:r>
      <w:r w:rsidRPr="002A6B7C">
        <w:rPr>
          <w:noProof/>
        </w:rPr>
        <w:t xml:space="preserve">, </w:t>
      </w:r>
      <w:r w:rsidRPr="002A6B7C">
        <w:rPr>
          <w:i/>
          <w:iCs/>
          <w:noProof/>
        </w:rPr>
        <w:t>14</w:t>
      </w:r>
      <w:r w:rsidRPr="002A6B7C">
        <w:rPr>
          <w:noProof/>
        </w:rPr>
        <w:t>(1), 94–112. https://doi.org/10.1037/aca0000196</w:t>
      </w:r>
    </w:p>
    <w:p w14:paraId="28688755"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Friedman, N. P., &amp; Miyake, A. (2017). Unity and diversity of executive functions: Individual differences as a window on cognitive structure. </w:t>
      </w:r>
      <w:r w:rsidRPr="002A6B7C">
        <w:rPr>
          <w:i/>
          <w:iCs/>
          <w:noProof/>
        </w:rPr>
        <w:t>Cortex</w:t>
      </w:r>
      <w:r w:rsidRPr="002A6B7C">
        <w:rPr>
          <w:noProof/>
        </w:rPr>
        <w:t xml:space="preserve">, </w:t>
      </w:r>
      <w:r w:rsidRPr="002A6B7C">
        <w:rPr>
          <w:i/>
          <w:iCs/>
          <w:noProof/>
        </w:rPr>
        <w:t>86</w:t>
      </w:r>
      <w:r w:rsidRPr="002A6B7C">
        <w:rPr>
          <w:noProof/>
        </w:rPr>
        <w:t>, 186–204. https://doi.org/10.1016/j.cortex.2016.04.023</w:t>
      </w:r>
    </w:p>
    <w:p w14:paraId="4D1C9069"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Fryer, L. K., &amp; Dinsmore, D. L. (2020). The promise and pitfalls of self-report: Development, research design and analysis issues, and multiple methods. </w:t>
      </w:r>
      <w:r w:rsidRPr="002A6B7C">
        <w:rPr>
          <w:i/>
          <w:iCs/>
          <w:noProof/>
        </w:rPr>
        <w:t>Frontline Learning Research</w:t>
      </w:r>
      <w:r w:rsidRPr="002A6B7C">
        <w:rPr>
          <w:noProof/>
        </w:rPr>
        <w:t xml:space="preserve">, </w:t>
      </w:r>
      <w:r w:rsidRPr="002A6B7C">
        <w:rPr>
          <w:i/>
          <w:iCs/>
          <w:noProof/>
        </w:rPr>
        <w:t>8</w:t>
      </w:r>
      <w:r w:rsidRPr="002A6B7C">
        <w:rPr>
          <w:noProof/>
        </w:rPr>
        <w:t>(3), 1–9. https://doi.org/http://doi.org/10.14786/flr.v8i3.623</w:t>
      </w:r>
    </w:p>
    <w:p w14:paraId="5BDCEAE4"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Gilhooly, K. J., Fioratou, E., Anthony, S. H., &amp; Wynn, V. (2007). Divergent thinking: Strategies and executive involvement in generating novel uses for familiar objects. </w:t>
      </w:r>
      <w:r w:rsidRPr="002A6B7C">
        <w:rPr>
          <w:i/>
          <w:iCs/>
          <w:noProof/>
        </w:rPr>
        <w:t>British Journal of Psychology</w:t>
      </w:r>
      <w:r w:rsidRPr="002A6B7C">
        <w:rPr>
          <w:noProof/>
        </w:rPr>
        <w:t xml:space="preserve">, </w:t>
      </w:r>
      <w:r w:rsidRPr="002A6B7C">
        <w:rPr>
          <w:i/>
          <w:iCs/>
          <w:noProof/>
        </w:rPr>
        <w:t>98</w:t>
      </w:r>
      <w:r w:rsidRPr="002A6B7C">
        <w:rPr>
          <w:noProof/>
        </w:rPr>
        <w:t>(4), 611–625. https://doi.org/10.1348/096317907X173421</w:t>
      </w:r>
    </w:p>
    <w:p w14:paraId="452C0DC9"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Hayes, A. F. (2018). </w:t>
      </w:r>
      <w:r w:rsidRPr="002A6B7C">
        <w:rPr>
          <w:i/>
          <w:iCs/>
          <w:noProof/>
        </w:rPr>
        <w:t>Introduction to mediation, moderation, and conditional process analysis: A regression based approach</w:t>
      </w:r>
      <w:r w:rsidRPr="002A6B7C">
        <w:rPr>
          <w:noProof/>
        </w:rPr>
        <w:t xml:space="preserve"> (2nd ed.). Guilford Press.</w:t>
      </w:r>
    </w:p>
    <w:p w14:paraId="4619B382"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Hervey, A. S., Epstein, J. N., &amp; Curry, J. F. (2004). Neuropsychology of Adults With Attention-</w:t>
      </w:r>
      <w:r w:rsidRPr="002A6B7C">
        <w:rPr>
          <w:noProof/>
        </w:rPr>
        <w:lastRenderedPageBreak/>
        <w:t xml:space="preserve">Deficit/Hyperactivity Disorder: A Meta-Analytic Review. </w:t>
      </w:r>
      <w:r w:rsidRPr="002A6B7C">
        <w:rPr>
          <w:i/>
          <w:iCs/>
          <w:noProof/>
        </w:rPr>
        <w:t>Neuropsychology</w:t>
      </w:r>
      <w:r w:rsidRPr="002A6B7C">
        <w:rPr>
          <w:noProof/>
        </w:rPr>
        <w:t xml:space="preserve">, </w:t>
      </w:r>
      <w:r w:rsidRPr="002A6B7C">
        <w:rPr>
          <w:i/>
          <w:iCs/>
          <w:noProof/>
        </w:rPr>
        <w:t>18</w:t>
      </w:r>
      <w:r w:rsidRPr="002A6B7C">
        <w:rPr>
          <w:noProof/>
        </w:rPr>
        <w:t>(3), 485–503. https://doi.org/10.1037/0894-4105.18.3.485</w:t>
      </w:r>
    </w:p>
    <w:p w14:paraId="630853BF"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Horn, J. L., &amp; Noll, J. (1997). Human cognitive capabilities: Gf-Gc theory. In D. P. Flanagan, J. L. Genshaft, &amp; P. L. Harrison (Eds.), </w:t>
      </w:r>
      <w:r w:rsidRPr="002A6B7C">
        <w:rPr>
          <w:i/>
          <w:iCs/>
          <w:noProof/>
        </w:rPr>
        <w:t>Contemporary intellectual assessment: Theories, tests, and issues</w:t>
      </w:r>
      <w:r w:rsidRPr="002A6B7C">
        <w:rPr>
          <w:noProof/>
        </w:rPr>
        <w:t xml:space="preserve"> (pp. 53–91). Guilford Press.</w:t>
      </w:r>
    </w:p>
    <w:p w14:paraId="5181B834"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Jarosz, A. F., Colflesh, G. J. H., &amp; Wiley, J. (2012). Uncorking the muse: Alcohol intoxication facilitates creative problem solving. </w:t>
      </w:r>
      <w:r w:rsidRPr="002A6B7C">
        <w:rPr>
          <w:i/>
          <w:iCs/>
          <w:noProof/>
        </w:rPr>
        <w:t>Consciousness and Cognition</w:t>
      </w:r>
      <w:r w:rsidRPr="002A6B7C">
        <w:rPr>
          <w:noProof/>
        </w:rPr>
        <w:t xml:space="preserve">, </w:t>
      </w:r>
      <w:r w:rsidRPr="002A6B7C">
        <w:rPr>
          <w:i/>
          <w:iCs/>
          <w:noProof/>
        </w:rPr>
        <w:t>21</w:t>
      </w:r>
      <w:r w:rsidRPr="002A6B7C">
        <w:rPr>
          <w:noProof/>
        </w:rPr>
        <w:t>(1), 487–493. https://doi.org/10.1016/j.concog.2012.01.002</w:t>
      </w:r>
    </w:p>
    <w:p w14:paraId="7884795B"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Jauk, E., Benedek, M., Dunst, B., &amp; Neubauer, A. C. (2013). The relationship between intelligence and creativity: New support for the threshold hypothesis by means of empirical breakpoint detection. </w:t>
      </w:r>
      <w:r w:rsidRPr="002A6B7C">
        <w:rPr>
          <w:i/>
          <w:iCs/>
          <w:noProof/>
        </w:rPr>
        <w:t>Intelligence</w:t>
      </w:r>
      <w:r w:rsidRPr="002A6B7C">
        <w:rPr>
          <w:noProof/>
        </w:rPr>
        <w:t xml:space="preserve">, </w:t>
      </w:r>
      <w:r w:rsidRPr="002A6B7C">
        <w:rPr>
          <w:i/>
          <w:iCs/>
          <w:noProof/>
        </w:rPr>
        <w:t>41</w:t>
      </w:r>
      <w:r w:rsidRPr="002A6B7C">
        <w:rPr>
          <w:noProof/>
        </w:rPr>
        <w:t>(4), 212–221. https://doi.org/10.1016/j.intell.2013.03.003</w:t>
      </w:r>
    </w:p>
    <w:p w14:paraId="0D30896E"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Jauk, E., Benedek, M., &amp; Neubauer, A. C. (2014). The road to creative achievement: A latent variable model of ability and personality predictors. </w:t>
      </w:r>
      <w:r w:rsidRPr="002A6B7C">
        <w:rPr>
          <w:i/>
          <w:iCs/>
          <w:noProof/>
        </w:rPr>
        <w:t>European Journal of Personality</w:t>
      </w:r>
      <w:r w:rsidRPr="002A6B7C">
        <w:rPr>
          <w:noProof/>
        </w:rPr>
        <w:t>. https://doi.org/10.1002/per.1941</w:t>
      </w:r>
    </w:p>
    <w:p w14:paraId="1A14EDB2"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Kamradt, J. M., Nikolas, M. A., Burns, G. L., Garner, A. A., Jarrett, M. A., Luebbe, A. M., &amp; Becker, S. P. (2019). Barkley Deficits in Executive Functioning Scale (BDEFS): Validation in a large multisite college sample. </w:t>
      </w:r>
      <w:r w:rsidRPr="002A6B7C">
        <w:rPr>
          <w:i/>
          <w:iCs/>
          <w:noProof/>
        </w:rPr>
        <w:t>Assessment</w:t>
      </w:r>
      <w:r w:rsidRPr="002A6B7C">
        <w:rPr>
          <w:noProof/>
        </w:rPr>
        <w:t xml:space="preserve">, </w:t>
      </w:r>
      <w:r w:rsidRPr="002A6B7C">
        <w:rPr>
          <w:i/>
          <w:iCs/>
          <w:noProof/>
        </w:rPr>
        <w:t>Advance on</w:t>
      </w:r>
      <w:r w:rsidRPr="002A6B7C">
        <w:rPr>
          <w:noProof/>
        </w:rPr>
        <w:t>. https://doi.org/10.1177/1073191119869823</w:t>
      </w:r>
    </w:p>
    <w:p w14:paraId="2FEF8A00"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Kamradt, J. M., Ullsperger, J. M., &amp; Nikolas, M. A. (2014). Executive function assessment and adult attention-deficit/hyperactivity disorder: Tasks versus ratings on the barkley deficits in executive functioning scale. </w:t>
      </w:r>
      <w:r w:rsidRPr="002A6B7C">
        <w:rPr>
          <w:i/>
          <w:iCs/>
          <w:noProof/>
        </w:rPr>
        <w:t>Psychological Assessment</w:t>
      </w:r>
      <w:r w:rsidRPr="002A6B7C">
        <w:rPr>
          <w:noProof/>
        </w:rPr>
        <w:t xml:space="preserve">, </w:t>
      </w:r>
      <w:r w:rsidRPr="002A6B7C">
        <w:rPr>
          <w:i/>
          <w:iCs/>
          <w:noProof/>
        </w:rPr>
        <w:t>26</w:t>
      </w:r>
      <w:r w:rsidRPr="002A6B7C">
        <w:rPr>
          <w:noProof/>
        </w:rPr>
        <w:t>(4), 1095–1105. https://doi.org/10.1037/pas0000006</w:t>
      </w:r>
    </w:p>
    <w:p w14:paraId="138DEEA8"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lastRenderedPageBreak/>
        <w:t xml:space="preserve">Karwowski, M., Dul, J., Gralewski, J., Jauk, E., Jankowska, D. M., Gajda, A., Chruszczewski, M. H., &amp; Benedek, M. (2016). Is creativity without intelligence possible? A Necessary Condition Analysis. </w:t>
      </w:r>
      <w:r w:rsidRPr="002A6B7C">
        <w:rPr>
          <w:i/>
          <w:iCs/>
          <w:noProof/>
        </w:rPr>
        <w:t>Intelligence</w:t>
      </w:r>
      <w:r w:rsidRPr="002A6B7C">
        <w:rPr>
          <w:noProof/>
        </w:rPr>
        <w:t xml:space="preserve">, </w:t>
      </w:r>
      <w:r w:rsidRPr="002A6B7C">
        <w:rPr>
          <w:i/>
          <w:iCs/>
          <w:noProof/>
        </w:rPr>
        <w:t>57</w:t>
      </w:r>
      <w:r w:rsidRPr="002A6B7C">
        <w:rPr>
          <w:noProof/>
        </w:rPr>
        <w:t>, 105–117. https://doi.org/10.1016/j.intell.2016.04.006</w:t>
      </w:r>
    </w:p>
    <w:p w14:paraId="47094F8A"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Kaufman, A. S. (2009). </w:t>
      </w:r>
      <w:r w:rsidRPr="002A6B7C">
        <w:rPr>
          <w:i/>
          <w:iCs/>
          <w:noProof/>
        </w:rPr>
        <w:t>IQ testing 101</w:t>
      </w:r>
      <w:r w:rsidRPr="002A6B7C">
        <w:rPr>
          <w:noProof/>
        </w:rPr>
        <w:t>. Springer.</w:t>
      </w:r>
    </w:p>
    <w:p w14:paraId="4B3D36ED"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Keith, T. Z., &amp; Reynolds, M. R. (2010). Cattell-Horn-Carroll abilities and cognitive tests: What we’ve learned from 20 years of research. </w:t>
      </w:r>
      <w:r w:rsidRPr="002A6B7C">
        <w:rPr>
          <w:i/>
          <w:iCs/>
          <w:noProof/>
        </w:rPr>
        <w:t>Psychology in the Schools</w:t>
      </w:r>
      <w:r w:rsidRPr="002A6B7C">
        <w:rPr>
          <w:noProof/>
        </w:rPr>
        <w:t xml:space="preserve">, </w:t>
      </w:r>
      <w:r w:rsidRPr="002A6B7C">
        <w:rPr>
          <w:i/>
          <w:iCs/>
          <w:noProof/>
        </w:rPr>
        <w:t>47</w:t>
      </w:r>
      <w:r w:rsidRPr="002A6B7C">
        <w:rPr>
          <w:noProof/>
        </w:rPr>
        <w:t>(7), 635–650. https://doi.org/10.1002/pits.20496</w:t>
      </w:r>
    </w:p>
    <w:p w14:paraId="0670FB1E"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Kenett, Y. N., Beaty, R. E., Silvia, P. J., Anaki, D., &amp; Faust, M. (2016). Structure and flexibility: Investigating the relation between the structure of the mental lexicon, fluid intelligence, and creative achievement. </w:t>
      </w:r>
      <w:r w:rsidRPr="002A6B7C">
        <w:rPr>
          <w:i/>
          <w:iCs/>
          <w:noProof/>
        </w:rPr>
        <w:t>Psychology of Aesthetics, Creativity, and the Arts</w:t>
      </w:r>
      <w:r w:rsidRPr="002A6B7C">
        <w:rPr>
          <w:noProof/>
        </w:rPr>
        <w:t xml:space="preserve">, </w:t>
      </w:r>
      <w:r w:rsidRPr="002A6B7C">
        <w:rPr>
          <w:i/>
          <w:iCs/>
          <w:noProof/>
        </w:rPr>
        <w:t>10</w:t>
      </w:r>
      <w:r w:rsidRPr="002A6B7C">
        <w:rPr>
          <w:noProof/>
        </w:rPr>
        <w:t>(4), 377–388. https://doi.org/10.1037/aca0000056</w:t>
      </w:r>
    </w:p>
    <w:p w14:paraId="375E5948"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Kéri, S. (2011). Solitary minds and social capital: Latent inhibition, general intellectual functions and social network size predict creative achievements. </w:t>
      </w:r>
      <w:r w:rsidRPr="002A6B7C">
        <w:rPr>
          <w:i/>
          <w:iCs/>
          <w:noProof/>
        </w:rPr>
        <w:t>Psychology of Aesthetics, Creativity, and the Arts</w:t>
      </w:r>
      <w:r w:rsidRPr="002A6B7C">
        <w:rPr>
          <w:noProof/>
        </w:rPr>
        <w:t xml:space="preserve">, </w:t>
      </w:r>
      <w:r w:rsidRPr="002A6B7C">
        <w:rPr>
          <w:i/>
          <w:iCs/>
          <w:noProof/>
        </w:rPr>
        <w:t>5</w:t>
      </w:r>
      <w:r w:rsidRPr="002A6B7C">
        <w:rPr>
          <w:noProof/>
        </w:rPr>
        <w:t>(3), 215–221. https://doi.org/10.1037/a0022000</w:t>
      </w:r>
    </w:p>
    <w:p w14:paraId="3993FF84"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Kim, K. H. (2005). Can Only Intelligent People Be Creative? </w:t>
      </w:r>
      <w:r w:rsidRPr="002A6B7C">
        <w:rPr>
          <w:i/>
          <w:iCs/>
          <w:noProof/>
        </w:rPr>
        <w:t>The Journal of Secondary Gifted Education</w:t>
      </w:r>
      <w:r w:rsidRPr="002A6B7C">
        <w:rPr>
          <w:noProof/>
        </w:rPr>
        <w:t xml:space="preserve">, </w:t>
      </w:r>
      <w:r w:rsidRPr="002A6B7C">
        <w:rPr>
          <w:i/>
          <w:iCs/>
          <w:noProof/>
        </w:rPr>
        <w:t>16</w:t>
      </w:r>
      <w:r w:rsidRPr="002A6B7C">
        <w:rPr>
          <w:noProof/>
        </w:rPr>
        <w:t>(2), 57–66. https://doi.org/10.4219/jsge-2005-473</w:t>
      </w:r>
    </w:p>
    <w:p w14:paraId="7DBE350E"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Kim, K. H. (2008). Meta-analyses of the relationship of creative achievement to both IQ and divergent thinking test scores. </w:t>
      </w:r>
      <w:r w:rsidRPr="002A6B7C">
        <w:rPr>
          <w:i/>
          <w:iCs/>
          <w:noProof/>
        </w:rPr>
        <w:t>Journal of Creative Behavior</w:t>
      </w:r>
      <w:r w:rsidRPr="002A6B7C">
        <w:rPr>
          <w:noProof/>
        </w:rPr>
        <w:t xml:space="preserve">, </w:t>
      </w:r>
      <w:r w:rsidRPr="002A6B7C">
        <w:rPr>
          <w:i/>
          <w:iCs/>
          <w:noProof/>
        </w:rPr>
        <w:t>42</w:t>
      </w:r>
      <w:r w:rsidRPr="002A6B7C">
        <w:rPr>
          <w:noProof/>
        </w:rPr>
        <w:t>(2), 106–130. https://doi.org/10.1002/j.2162-6057.2008.tb01290.x</w:t>
      </w:r>
    </w:p>
    <w:p w14:paraId="05064C95"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Krumm, G., Arán Filippetti, V., &amp; Gutierrez, M. (2018). The contribution of executive functions to creativity in children: What is the role of crystallized and fluid intelligence? </w:t>
      </w:r>
      <w:r w:rsidRPr="002A6B7C">
        <w:rPr>
          <w:i/>
          <w:iCs/>
          <w:noProof/>
        </w:rPr>
        <w:t>Thinking Skills and Creativity</w:t>
      </w:r>
      <w:r w:rsidRPr="002A6B7C">
        <w:rPr>
          <w:noProof/>
        </w:rPr>
        <w:t xml:space="preserve">, </w:t>
      </w:r>
      <w:r w:rsidRPr="002A6B7C">
        <w:rPr>
          <w:i/>
          <w:iCs/>
          <w:noProof/>
        </w:rPr>
        <w:t>29</w:t>
      </w:r>
      <w:r w:rsidRPr="002A6B7C">
        <w:rPr>
          <w:noProof/>
        </w:rPr>
        <w:t>, 185–195. https://doi.org/10.1016/j.tsc.2018.07.006</w:t>
      </w:r>
    </w:p>
    <w:p w14:paraId="5DB49238"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lastRenderedPageBreak/>
        <w:t xml:space="preserve">McGrew, K. S. (2005). The Cattell-Horn-Carroll Theory of Cognitive Abilities: Past, Present, and Future. In D. P. Flanagan &amp; P. L. Harrison (Eds.), </w:t>
      </w:r>
      <w:r w:rsidRPr="002A6B7C">
        <w:rPr>
          <w:i/>
          <w:iCs/>
          <w:noProof/>
        </w:rPr>
        <w:t>Contemporary intellectual assessment: Theories, tests, and issues</w:t>
      </w:r>
      <w:r w:rsidRPr="002A6B7C">
        <w:rPr>
          <w:noProof/>
        </w:rPr>
        <w:t xml:space="preserve"> (pp. 136–181). Guilford Press.</w:t>
      </w:r>
    </w:p>
    <w:p w14:paraId="735A60FB"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McGrew, K. S. (2009). CHC theory and the human cognitive abilities project: Standing on the shoulders of the giants of psychometric intelligence research. </w:t>
      </w:r>
      <w:r w:rsidRPr="002A6B7C">
        <w:rPr>
          <w:i/>
          <w:iCs/>
          <w:noProof/>
        </w:rPr>
        <w:t>Intelligence</w:t>
      </w:r>
      <w:r w:rsidRPr="002A6B7C">
        <w:rPr>
          <w:noProof/>
        </w:rPr>
        <w:t xml:space="preserve">, </w:t>
      </w:r>
      <w:r w:rsidRPr="002A6B7C">
        <w:rPr>
          <w:i/>
          <w:iCs/>
          <w:noProof/>
        </w:rPr>
        <w:t>37</w:t>
      </w:r>
      <w:r w:rsidRPr="002A6B7C">
        <w:rPr>
          <w:noProof/>
        </w:rPr>
        <w:t>(1), 1–10. https://doi.org/10.1016/j.intell.2008.08.004</w:t>
      </w:r>
    </w:p>
    <w:p w14:paraId="6D4779F0"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Mednick, S. A. (1962). The associative basis of the creative process. </w:t>
      </w:r>
      <w:r w:rsidRPr="002A6B7C">
        <w:rPr>
          <w:i/>
          <w:iCs/>
          <w:noProof/>
        </w:rPr>
        <w:t>Psychological Review</w:t>
      </w:r>
      <w:r w:rsidRPr="002A6B7C">
        <w:rPr>
          <w:noProof/>
        </w:rPr>
        <w:t xml:space="preserve">, </w:t>
      </w:r>
      <w:r w:rsidRPr="002A6B7C">
        <w:rPr>
          <w:i/>
          <w:iCs/>
          <w:noProof/>
        </w:rPr>
        <w:t>69</w:t>
      </w:r>
      <w:r w:rsidRPr="002A6B7C">
        <w:rPr>
          <w:noProof/>
        </w:rPr>
        <w:t>(3), 220–232. https://doi.org/10.1037/h0048850</w:t>
      </w:r>
    </w:p>
    <w:p w14:paraId="6A1DD6A9"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Norlander, T. (1999). Inebriation and inspiration? A review of the research on alcohol and creativity. </w:t>
      </w:r>
      <w:r w:rsidRPr="002A6B7C">
        <w:rPr>
          <w:i/>
          <w:iCs/>
          <w:noProof/>
        </w:rPr>
        <w:t>The Journal of Creative Behavior</w:t>
      </w:r>
      <w:r w:rsidRPr="002A6B7C">
        <w:rPr>
          <w:noProof/>
        </w:rPr>
        <w:t xml:space="preserve">, </w:t>
      </w:r>
      <w:r w:rsidRPr="002A6B7C">
        <w:rPr>
          <w:i/>
          <w:iCs/>
          <w:noProof/>
        </w:rPr>
        <w:t>33</w:t>
      </w:r>
      <w:r w:rsidRPr="002A6B7C">
        <w:rPr>
          <w:noProof/>
        </w:rPr>
        <w:t>(1), 22–44. https://doi.org/10.1002/j.2162-6057.1999.tb01036.x</w:t>
      </w:r>
    </w:p>
    <w:p w14:paraId="15C0EF95"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Nusbaum, E. C., &amp; Silvia, P. J. (2011). Are intelligence and creativity really so different? Fluid intelligence, executive processes, and strategy use in divergent thinking. </w:t>
      </w:r>
      <w:r w:rsidRPr="002A6B7C">
        <w:rPr>
          <w:i/>
          <w:iCs/>
          <w:noProof/>
        </w:rPr>
        <w:t>Intelligence</w:t>
      </w:r>
      <w:r w:rsidRPr="002A6B7C">
        <w:rPr>
          <w:noProof/>
        </w:rPr>
        <w:t xml:space="preserve">, </w:t>
      </w:r>
      <w:r w:rsidRPr="002A6B7C">
        <w:rPr>
          <w:i/>
          <w:iCs/>
          <w:noProof/>
        </w:rPr>
        <w:t>39</w:t>
      </w:r>
      <w:r w:rsidRPr="002A6B7C">
        <w:rPr>
          <w:noProof/>
        </w:rPr>
        <w:t>(1), 36–45. https://doi.org/10.1016/j.intell.2010.11.002</w:t>
      </w:r>
    </w:p>
    <w:p w14:paraId="25B3E6F8"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Pan, X., &amp; Yu, H. (2018). Different Effects of Cognitive Shifting and Intelligence on Creativity. </w:t>
      </w:r>
      <w:r w:rsidRPr="002A6B7C">
        <w:rPr>
          <w:i/>
          <w:iCs/>
          <w:noProof/>
        </w:rPr>
        <w:t>Journal of Creative Behavior</w:t>
      </w:r>
      <w:r w:rsidRPr="002A6B7C">
        <w:rPr>
          <w:noProof/>
        </w:rPr>
        <w:t xml:space="preserve">, </w:t>
      </w:r>
      <w:r w:rsidRPr="002A6B7C">
        <w:rPr>
          <w:i/>
          <w:iCs/>
          <w:noProof/>
        </w:rPr>
        <w:t>52</w:t>
      </w:r>
      <w:r w:rsidRPr="002A6B7C">
        <w:rPr>
          <w:noProof/>
        </w:rPr>
        <w:t>(3), 212–225. https://doi.org/10.1002/jocb.144</w:t>
      </w:r>
    </w:p>
    <w:p w14:paraId="01B088A5"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Paulhus, D. L., &amp; Vazire, S. (2005). The Self-Report Method. In R. W. Robins, R. C. Fraley, &amp; R. F. Krueger (Eds.), </w:t>
      </w:r>
      <w:r w:rsidRPr="002A6B7C">
        <w:rPr>
          <w:i/>
          <w:iCs/>
          <w:noProof/>
        </w:rPr>
        <w:t>Handbook of research methods in personality psychology</w:t>
      </w:r>
      <w:r w:rsidRPr="002A6B7C">
        <w:rPr>
          <w:noProof/>
        </w:rPr>
        <w:t xml:space="preserve"> (pp. 224–239).</w:t>
      </w:r>
    </w:p>
    <w:p w14:paraId="6C76DF88"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Plucker, J. A., &amp; Esping, A. (2015). Intelligence and creativity: A complex but important relationship. </w:t>
      </w:r>
      <w:r w:rsidRPr="002A6B7C">
        <w:rPr>
          <w:i/>
          <w:iCs/>
          <w:noProof/>
        </w:rPr>
        <w:t>Asia Pacific Education Review</w:t>
      </w:r>
      <w:r w:rsidRPr="002A6B7C">
        <w:rPr>
          <w:noProof/>
        </w:rPr>
        <w:t xml:space="preserve">, </w:t>
      </w:r>
      <w:r w:rsidRPr="002A6B7C">
        <w:rPr>
          <w:i/>
          <w:iCs/>
          <w:noProof/>
        </w:rPr>
        <w:t>16</w:t>
      </w:r>
      <w:r w:rsidRPr="002A6B7C">
        <w:rPr>
          <w:noProof/>
        </w:rPr>
        <w:t>(2), 153–159. https://doi.org/10.1007/s12564-015-9374-9</w:t>
      </w:r>
    </w:p>
    <w:p w14:paraId="276A4A17"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Preckel, F., Holling, H., &amp; Wiese, M. (2006). Relationship of intelligence and creativity in gifted </w:t>
      </w:r>
      <w:r w:rsidRPr="002A6B7C">
        <w:rPr>
          <w:noProof/>
        </w:rPr>
        <w:lastRenderedPageBreak/>
        <w:t xml:space="preserve">and non-gifted students: An investigation of threshold theory. </w:t>
      </w:r>
      <w:r w:rsidRPr="002A6B7C">
        <w:rPr>
          <w:i/>
          <w:iCs/>
          <w:noProof/>
        </w:rPr>
        <w:t>Personality and Individual Differences</w:t>
      </w:r>
      <w:r w:rsidRPr="002A6B7C">
        <w:rPr>
          <w:noProof/>
        </w:rPr>
        <w:t xml:space="preserve">, </w:t>
      </w:r>
      <w:r w:rsidRPr="002A6B7C">
        <w:rPr>
          <w:i/>
          <w:iCs/>
          <w:noProof/>
        </w:rPr>
        <w:t>40</w:t>
      </w:r>
      <w:r w:rsidRPr="002A6B7C">
        <w:rPr>
          <w:noProof/>
        </w:rPr>
        <w:t>(1), 159–170. https://doi.org/10.1016/j.paid.2005.06.022</w:t>
      </w:r>
    </w:p>
    <w:p w14:paraId="33A90B21"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Rey-Mermet, A., Gade, M., Souza, A. S., von Bastian, C. C., &amp; Oberauer, K. (2019). Is executive control related to working memory capacity and fluid intelligence? </w:t>
      </w:r>
      <w:r w:rsidRPr="002A6B7C">
        <w:rPr>
          <w:i/>
          <w:iCs/>
          <w:noProof/>
        </w:rPr>
        <w:t>Journal of Experimental Psychology: General</w:t>
      </w:r>
      <w:r w:rsidRPr="002A6B7C">
        <w:rPr>
          <w:noProof/>
        </w:rPr>
        <w:t xml:space="preserve">, </w:t>
      </w:r>
      <w:r w:rsidRPr="002A6B7C">
        <w:rPr>
          <w:i/>
          <w:iCs/>
          <w:noProof/>
        </w:rPr>
        <w:t>148</w:t>
      </w:r>
      <w:r w:rsidRPr="002A6B7C">
        <w:rPr>
          <w:noProof/>
        </w:rPr>
        <w:t>(8), 1335–1372. https://doi.org/10.1037/xge0000593</w:t>
      </w:r>
    </w:p>
    <w:p w14:paraId="771CC25B"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Runco, M. A., &amp; Acar, S. (2012). Divergent thinking as an indicator of creative potential. </w:t>
      </w:r>
      <w:r w:rsidRPr="002A6B7C">
        <w:rPr>
          <w:i/>
          <w:iCs/>
          <w:noProof/>
        </w:rPr>
        <w:t>Creativity Research Journal</w:t>
      </w:r>
      <w:r w:rsidRPr="002A6B7C">
        <w:rPr>
          <w:noProof/>
        </w:rPr>
        <w:t xml:space="preserve">, </w:t>
      </w:r>
      <w:r w:rsidRPr="002A6B7C">
        <w:rPr>
          <w:i/>
          <w:iCs/>
          <w:noProof/>
        </w:rPr>
        <w:t>24</w:t>
      </w:r>
      <w:r w:rsidRPr="002A6B7C">
        <w:rPr>
          <w:noProof/>
        </w:rPr>
        <w:t>(1), 66–75. https://doi.org/10.1080/10400419.2012.652929</w:t>
      </w:r>
    </w:p>
    <w:p w14:paraId="2559274E"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Runco, M. A., &amp; Jaeger, G. J. (2012). The standard definition of creativity. </w:t>
      </w:r>
      <w:r w:rsidRPr="002A6B7C">
        <w:rPr>
          <w:i/>
          <w:iCs/>
          <w:noProof/>
        </w:rPr>
        <w:t>Creativity Research Journal</w:t>
      </w:r>
      <w:r w:rsidRPr="002A6B7C">
        <w:rPr>
          <w:noProof/>
        </w:rPr>
        <w:t xml:space="preserve">, </w:t>
      </w:r>
      <w:r w:rsidRPr="002A6B7C">
        <w:rPr>
          <w:i/>
          <w:iCs/>
          <w:noProof/>
        </w:rPr>
        <w:t>24</w:t>
      </w:r>
      <w:r w:rsidRPr="002A6B7C">
        <w:rPr>
          <w:noProof/>
        </w:rPr>
        <w:t>(1), 92–96. https://doi.org/10.1080/10400419.2012.650092</w:t>
      </w:r>
    </w:p>
    <w:p w14:paraId="684593C1"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Schneider, W. J., &amp; McGrew, K. S. (2012). The Cattell-Horn-Carroll theory of cognitive abilities. In D. P. Flanagan &amp; P. L. Harrison (Eds.), </w:t>
      </w:r>
      <w:r w:rsidRPr="002A6B7C">
        <w:rPr>
          <w:i/>
          <w:iCs/>
          <w:noProof/>
        </w:rPr>
        <w:t>Contemporary intellectual assessment: Theories, tests, and issues</w:t>
      </w:r>
      <w:r w:rsidRPr="002A6B7C">
        <w:rPr>
          <w:noProof/>
        </w:rPr>
        <w:t xml:space="preserve"> (3rd ed., pp. 99–144). Guilford Press.</w:t>
      </w:r>
    </w:p>
    <w:p w14:paraId="50424AB3"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Silvia, P. J. (2008). Another look at creativity and intelligence: Exploring higher-order models and probable confounds. </w:t>
      </w:r>
      <w:r w:rsidRPr="002A6B7C">
        <w:rPr>
          <w:i/>
          <w:iCs/>
          <w:noProof/>
        </w:rPr>
        <w:t>Personality and Individual Differences</w:t>
      </w:r>
      <w:r w:rsidRPr="002A6B7C">
        <w:rPr>
          <w:noProof/>
        </w:rPr>
        <w:t xml:space="preserve">, </w:t>
      </w:r>
      <w:r w:rsidRPr="002A6B7C">
        <w:rPr>
          <w:i/>
          <w:iCs/>
          <w:noProof/>
        </w:rPr>
        <w:t>44</w:t>
      </w:r>
      <w:r w:rsidRPr="002A6B7C">
        <w:rPr>
          <w:noProof/>
        </w:rPr>
        <w:t>(4), 1012–1021. https://doi.org/10.1016/j.paid.2007.10.027</w:t>
      </w:r>
    </w:p>
    <w:p w14:paraId="1A388AF9"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Silvia, P. J., Beaty, R. E., &amp; Nusbaum, E. C. (2013). Verbal fluency and creativity: General and specific contributions of broad retrieval ability (Gr) factors to divergent thinking. </w:t>
      </w:r>
      <w:r w:rsidRPr="002A6B7C">
        <w:rPr>
          <w:i/>
          <w:iCs/>
          <w:noProof/>
        </w:rPr>
        <w:t>Intelligence</w:t>
      </w:r>
      <w:r w:rsidRPr="002A6B7C">
        <w:rPr>
          <w:noProof/>
        </w:rPr>
        <w:t xml:space="preserve">, </w:t>
      </w:r>
      <w:r w:rsidRPr="002A6B7C">
        <w:rPr>
          <w:i/>
          <w:iCs/>
          <w:noProof/>
        </w:rPr>
        <w:t>41</w:t>
      </w:r>
      <w:r w:rsidRPr="002A6B7C">
        <w:rPr>
          <w:noProof/>
        </w:rPr>
        <w:t>(5), 328–340. https://doi.org/10.1016/j.intell.2013.05.004</w:t>
      </w:r>
    </w:p>
    <w:p w14:paraId="0638330D"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Silvia, P. J., Winterstein, B. P., Willse, J. T., Barona, C. M., Cram, J. T., Hess, K. I., Martinez, J. L., &amp; Richard, C. a. (2008). Assessing creativity with divergent thinking tasks: Exploring the reliability and validity of new subjective scoring methods. </w:t>
      </w:r>
      <w:r w:rsidRPr="002A6B7C">
        <w:rPr>
          <w:i/>
          <w:iCs/>
          <w:noProof/>
        </w:rPr>
        <w:t xml:space="preserve">Psychology of Aesthetics, </w:t>
      </w:r>
      <w:r w:rsidRPr="002A6B7C">
        <w:rPr>
          <w:i/>
          <w:iCs/>
          <w:noProof/>
        </w:rPr>
        <w:lastRenderedPageBreak/>
        <w:t>Creativity, and the Arts</w:t>
      </w:r>
      <w:r w:rsidRPr="002A6B7C">
        <w:rPr>
          <w:noProof/>
        </w:rPr>
        <w:t xml:space="preserve">, </w:t>
      </w:r>
      <w:r w:rsidRPr="002A6B7C">
        <w:rPr>
          <w:i/>
          <w:iCs/>
          <w:noProof/>
        </w:rPr>
        <w:t>2</w:t>
      </w:r>
      <w:r w:rsidRPr="002A6B7C">
        <w:rPr>
          <w:noProof/>
        </w:rPr>
        <w:t>(2), 68–85. https://doi.org/10.1037/1931-3896.2.2.68</w:t>
      </w:r>
    </w:p>
    <w:p w14:paraId="350B1CDD"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Sternberg, R. J. (1997). The concept of intelligence and its role in lifelong learning and success. </w:t>
      </w:r>
      <w:r w:rsidRPr="002A6B7C">
        <w:rPr>
          <w:i/>
          <w:iCs/>
          <w:noProof/>
        </w:rPr>
        <w:t>American Psychological Association</w:t>
      </w:r>
      <w:r w:rsidRPr="002A6B7C">
        <w:rPr>
          <w:noProof/>
        </w:rPr>
        <w:t xml:space="preserve">, </w:t>
      </w:r>
      <w:r w:rsidRPr="002A6B7C">
        <w:rPr>
          <w:i/>
          <w:iCs/>
          <w:noProof/>
        </w:rPr>
        <w:t>52</w:t>
      </w:r>
      <w:r w:rsidRPr="002A6B7C">
        <w:rPr>
          <w:noProof/>
        </w:rPr>
        <w:t>(10), 1030–1037. http://citeseerx.ist.psu.edu/viewdoc/download?doi=10.1.1.826.5234&amp;rep=rep1&amp;type=pdf</w:t>
      </w:r>
    </w:p>
    <w:p w14:paraId="065F2B65" w14:textId="77777777" w:rsidR="00E65EBD" w:rsidRDefault="00E65EBD" w:rsidP="00E65EBD">
      <w:pPr>
        <w:widowControl w:val="0"/>
        <w:autoSpaceDE w:val="0"/>
        <w:autoSpaceDN w:val="0"/>
        <w:adjustRightInd w:val="0"/>
        <w:spacing w:line="480" w:lineRule="auto"/>
        <w:ind w:left="720" w:hanging="720"/>
        <w:rPr>
          <w:noProof/>
        </w:rPr>
      </w:pPr>
      <w:r w:rsidRPr="002A6B7C">
        <w:rPr>
          <w:noProof/>
        </w:rPr>
        <w:t xml:space="preserve">Taylor, C. L. (2019). Task instructions influence the effects of impaired self-control on creative cognition. </w:t>
      </w:r>
      <w:r w:rsidRPr="002A6B7C">
        <w:rPr>
          <w:i/>
          <w:iCs/>
          <w:noProof/>
        </w:rPr>
        <w:t>Psychology of Aesthetics, Creativity and the Arts</w:t>
      </w:r>
      <w:r w:rsidRPr="002A6B7C">
        <w:rPr>
          <w:noProof/>
        </w:rPr>
        <w:t xml:space="preserve">, </w:t>
      </w:r>
      <w:r w:rsidRPr="002A6B7C">
        <w:rPr>
          <w:i/>
          <w:iCs/>
          <w:noProof/>
        </w:rPr>
        <w:t>Advance on</w:t>
      </w:r>
      <w:r w:rsidRPr="002A6B7C">
        <w:rPr>
          <w:noProof/>
        </w:rPr>
        <w:t>. https://doi.org/10.1037/aca0000249</w:t>
      </w:r>
    </w:p>
    <w:p w14:paraId="0CA67446" w14:textId="49A5C64B" w:rsidR="00AD1996" w:rsidRPr="002A6B7C" w:rsidRDefault="00AD1996" w:rsidP="00B422CD">
      <w:pPr>
        <w:widowControl w:val="0"/>
        <w:autoSpaceDE w:val="0"/>
        <w:autoSpaceDN w:val="0"/>
        <w:adjustRightInd w:val="0"/>
        <w:spacing w:line="480" w:lineRule="auto"/>
        <w:ind w:left="720" w:hanging="720"/>
        <w:rPr>
          <w:noProof/>
        </w:rPr>
      </w:pPr>
      <w:r w:rsidRPr="002A6B7C">
        <w:rPr>
          <w:noProof/>
        </w:rPr>
        <w:t>Taylor, C. L.</w:t>
      </w:r>
      <w:r>
        <w:rPr>
          <w:noProof/>
        </w:rPr>
        <w:t xml:space="preserve"> &amp; </w:t>
      </w:r>
      <w:r w:rsidRPr="002A6B7C">
        <w:rPr>
          <w:noProof/>
        </w:rPr>
        <w:t>Zaghi, A. E.</w:t>
      </w:r>
      <w:r>
        <w:rPr>
          <w:noProof/>
        </w:rPr>
        <w:t xml:space="preserve"> (2021). </w:t>
      </w:r>
      <w:r w:rsidR="00B422CD" w:rsidRPr="00B422CD">
        <w:rPr>
          <w:i/>
          <w:iCs/>
          <w:noProof/>
        </w:rPr>
        <w:t xml:space="preserve">Predicting academic success, divergent thinking, and creative potential in engineering students: </w:t>
      </w:r>
      <w:r w:rsidR="00B422CD">
        <w:rPr>
          <w:i/>
          <w:iCs/>
          <w:noProof/>
        </w:rPr>
        <w:t>E</w:t>
      </w:r>
      <w:r w:rsidR="00B422CD" w:rsidRPr="00B422CD">
        <w:rPr>
          <w:i/>
          <w:iCs/>
          <w:noProof/>
        </w:rPr>
        <w:t xml:space="preserve">xecutive functioning, </w:t>
      </w:r>
      <w:r w:rsidR="00B422CD">
        <w:rPr>
          <w:i/>
          <w:iCs/>
          <w:noProof/>
        </w:rPr>
        <w:t>IQ</w:t>
      </w:r>
      <w:r w:rsidR="00B422CD" w:rsidRPr="00B422CD">
        <w:rPr>
          <w:i/>
          <w:iCs/>
          <w:noProof/>
        </w:rPr>
        <w:t>, and personality</w:t>
      </w:r>
      <w:r w:rsidR="00B422CD">
        <w:rPr>
          <w:i/>
          <w:iCs/>
          <w:noProof/>
        </w:rPr>
        <w:t xml:space="preserve"> </w:t>
      </w:r>
      <w:r>
        <w:rPr>
          <w:noProof/>
        </w:rPr>
        <w:t xml:space="preserve">[Manuscript in preparation]. Department of Engineering, University of Connecticut. </w:t>
      </w:r>
    </w:p>
    <w:p w14:paraId="70C1A964"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Taylor, C. L., Zaghi, A. E., Kaufman, J. C., Reis, S. M., &amp; Renzulli, J. S. (2020a). Characteristics of ADHD Related to Executive Function: Differential Predictions for Creativity-Related Traits. </w:t>
      </w:r>
      <w:r w:rsidRPr="002A6B7C">
        <w:rPr>
          <w:i/>
          <w:iCs/>
          <w:noProof/>
        </w:rPr>
        <w:t>Journal of Creative Behavior</w:t>
      </w:r>
      <w:r w:rsidRPr="002A6B7C">
        <w:rPr>
          <w:noProof/>
        </w:rPr>
        <w:t xml:space="preserve">, </w:t>
      </w:r>
      <w:r w:rsidRPr="002A6B7C">
        <w:rPr>
          <w:i/>
          <w:iCs/>
          <w:noProof/>
        </w:rPr>
        <w:t>54</w:t>
      </w:r>
      <w:r w:rsidRPr="002A6B7C">
        <w:rPr>
          <w:noProof/>
        </w:rPr>
        <w:t>(2), 350–362. https://doi.org/https://doi.org/10.1002/jocb.370</w:t>
      </w:r>
    </w:p>
    <w:p w14:paraId="508C53E5" w14:textId="50793B0B"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Taylor, C. L., </w:t>
      </w:r>
      <w:r w:rsidR="00C744C6">
        <w:rPr>
          <w:noProof/>
        </w:rPr>
        <w:t xml:space="preserve">Esmaili </w:t>
      </w:r>
      <w:r w:rsidRPr="002A6B7C">
        <w:rPr>
          <w:noProof/>
        </w:rPr>
        <w:t xml:space="preserve">Zaghi, A., Kaufman, J. C., Reis, S. M., &amp; Renzulli, J. S. (2020b). Divergent thinking and academic performance of students with attention deficit hyperactivity disorder characteristics in engineering. </w:t>
      </w:r>
      <w:r w:rsidRPr="002A6B7C">
        <w:rPr>
          <w:i/>
          <w:iCs/>
          <w:noProof/>
        </w:rPr>
        <w:t>Journal of Engineering Education</w:t>
      </w:r>
      <w:r w:rsidRPr="002A6B7C">
        <w:rPr>
          <w:noProof/>
        </w:rPr>
        <w:t xml:space="preserve">, </w:t>
      </w:r>
      <w:r w:rsidRPr="002A6B7C">
        <w:rPr>
          <w:i/>
          <w:iCs/>
          <w:noProof/>
        </w:rPr>
        <w:t>109</w:t>
      </w:r>
      <w:r w:rsidRPr="002A6B7C">
        <w:rPr>
          <w:noProof/>
        </w:rPr>
        <w:t>(2), 213–229. https://doi.org/10.1002/jee.20310</w:t>
      </w:r>
    </w:p>
    <w:p w14:paraId="327B47B1"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Toplak, M. E., West, R. F., &amp; Stanovich, K. E. (2017). The Assessment of Executive Functions in Attention-Deficit/Hyperactivity Disorder (ADHD): Performance-based Measures Versus Ratings of Behavior. In </w:t>
      </w:r>
      <w:r w:rsidRPr="002A6B7C">
        <w:rPr>
          <w:i/>
          <w:iCs/>
          <w:noProof/>
        </w:rPr>
        <w:t>Executive Functions in Children’s Everyday Lives: A Handbook for Professionals in Applied Psychology</w:t>
      </w:r>
      <w:r w:rsidRPr="002A6B7C">
        <w:rPr>
          <w:noProof/>
        </w:rPr>
        <w:t xml:space="preserve"> (pp. 157–174). Oxford University Press. https://doi.org/10.1093/acprof:oso/9780199980864.003.0011</w:t>
      </w:r>
    </w:p>
    <w:p w14:paraId="3E7A206D"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lastRenderedPageBreak/>
        <w:t xml:space="preserve">Vélez-Pastrana, M. C., González, R. A., Cardona, J. R., Baerga, P. P., Rodríguez, Á. A., &amp; Levin, F. R. (2016). Psychometric properties of the barkley deficits in executive functioning scale: A spanish-language version in a community sample of puerto rican adults. </w:t>
      </w:r>
      <w:r w:rsidRPr="002A6B7C">
        <w:rPr>
          <w:i/>
          <w:iCs/>
          <w:noProof/>
        </w:rPr>
        <w:t>Psychological Assessment</w:t>
      </w:r>
      <w:r w:rsidRPr="002A6B7C">
        <w:rPr>
          <w:noProof/>
        </w:rPr>
        <w:t xml:space="preserve">, </w:t>
      </w:r>
      <w:r w:rsidRPr="002A6B7C">
        <w:rPr>
          <w:i/>
          <w:iCs/>
          <w:noProof/>
        </w:rPr>
        <w:t>28</w:t>
      </w:r>
      <w:r w:rsidRPr="002A6B7C">
        <w:rPr>
          <w:noProof/>
        </w:rPr>
        <w:t>(5), 483–498. https://doi.org/10.1037/pas0000171</w:t>
      </w:r>
    </w:p>
    <w:p w14:paraId="6E3AC83E"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Ward, T. B., Smith, Steven, M., &amp; Vaid, J. (1997). Conceptual structures and processes in creative thought. In T. B. Ward, S. M. Smith, &amp; J. Vaid (Eds.), </w:t>
      </w:r>
      <w:r w:rsidRPr="002A6B7C">
        <w:rPr>
          <w:i/>
          <w:iCs/>
          <w:noProof/>
        </w:rPr>
        <w:t>Creative thought: An investigation of conceptual structures and processes</w:t>
      </w:r>
      <w:r w:rsidRPr="002A6B7C">
        <w:rPr>
          <w:noProof/>
        </w:rPr>
        <w:t xml:space="preserve"> (pp. 1–27). American Psychological Association. https://doi.org/10.1037/10227-000</w:t>
      </w:r>
    </w:p>
    <w:p w14:paraId="6020D9C6"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White, H. A., &amp; Shah, P. (2006). Uninhibited imaginations: Creativity in adults with Attention-Deficit/Hyperactivity Disorder. </w:t>
      </w:r>
      <w:r w:rsidRPr="002A6B7C">
        <w:rPr>
          <w:i/>
          <w:iCs/>
          <w:noProof/>
        </w:rPr>
        <w:t>Personality and Individual Differences</w:t>
      </w:r>
      <w:r w:rsidRPr="002A6B7C">
        <w:rPr>
          <w:noProof/>
        </w:rPr>
        <w:t xml:space="preserve">, </w:t>
      </w:r>
      <w:r w:rsidRPr="002A6B7C">
        <w:rPr>
          <w:i/>
          <w:iCs/>
          <w:noProof/>
        </w:rPr>
        <w:t>40</w:t>
      </w:r>
      <w:r w:rsidRPr="002A6B7C">
        <w:rPr>
          <w:noProof/>
        </w:rPr>
        <w:t>(6), 1121–1131. https://doi.org/10.1016/j.paid.2005.11.007</w:t>
      </w:r>
    </w:p>
    <w:p w14:paraId="674F6675"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White, H. A., &amp; Shah, P. (2016). Scope of semantic activation and innovative thinking in college students with ADHD. </w:t>
      </w:r>
      <w:r w:rsidRPr="002A6B7C">
        <w:rPr>
          <w:i/>
          <w:iCs/>
          <w:noProof/>
        </w:rPr>
        <w:t>Creativity Research Journal</w:t>
      </w:r>
      <w:r w:rsidRPr="002A6B7C">
        <w:rPr>
          <w:noProof/>
        </w:rPr>
        <w:t xml:space="preserve">, </w:t>
      </w:r>
      <w:r w:rsidRPr="002A6B7C">
        <w:rPr>
          <w:i/>
          <w:iCs/>
          <w:noProof/>
        </w:rPr>
        <w:t>28</w:t>
      </w:r>
      <w:r w:rsidRPr="002A6B7C">
        <w:rPr>
          <w:noProof/>
        </w:rPr>
        <w:t>(3), 275–282. https://doi.org/10.1080/10400419.2016.1195655</w:t>
      </w:r>
    </w:p>
    <w:p w14:paraId="6C1A7510"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Willcutt, E. G., Doyle, A. E., Nigg, J. T., Faraone, S. V., &amp; Pennington, B. F. (2005). Validity of the executive function theory of attention-deficit/hyperactivity disorder: A meta-analytic review. </w:t>
      </w:r>
      <w:r w:rsidRPr="002A6B7C">
        <w:rPr>
          <w:i/>
          <w:iCs/>
          <w:noProof/>
        </w:rPr>
        <w:t>Biological Psychiatry</w:t>
      </w:r>
      <w:r w:rsidRPr="002A6B7C">
        <w:rPr>
          <w:noProof/>
        </w:rPr>
        <w:t xml:space="preserve">, </w:t>
      </w:r>
      <w:r w:rsidRPr="002A6B7C">
        <w:rPr>
          <w:i/>
          <w:iCs/>
          <w:noProof/>
        </w:rPr>
        <w:t>57</w:t>
      </w:r>
      <w:r w:rsidRPr="002A6B7C">
        <w:rPr>
          <w:noProof/>
        </w:rPr>
        <w:t>(11), 1336–1346. https://doi.org/10.1016/j.biopsych.2005.02.006</w:t>
      </w:r>
    </w:p>
    <w:p w14:paraId="4E09C97E"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Zabelina, D. L. (2018). Attention and Creativity. In R. E. Jung &amp; O. Vartanian (Eds.), </w:t>
      </w:r>
      <w:r w:rsidRPr="002A6B7C">
        <w:rPr>
          <w:i/>
          <w:iCs/>
          <w:noProof/>
        </w:rPr>
        <w:t>The Cambridge Handbook of the Neuroscience of Creativity</w:t>
      </w:r>
      <w:r w:rsidRPr="002A6B7C">
        <w:rPr>
          <w:noProof/>
        </w:rPr>
        <w:t xml:space="preserve"> (pp. 161–179). Cambridge University Press. https://doi.org/https://doi.org/10.1017/9781316556238.010</w:t>
      </w:r>
    </w:p>
    <w:p w14:paraId="6883C927"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Zabelina, D. L., Condon, D., &amp; Beeman, M. (2014). Do dimensional psychopathology measures relate to creative achievement or divergent thinking? </w:t>
      </w:r>
      <w:r w:rsidRPr="002A6B7C">
        <w:rPr>
          <w:i/>
          <w:iCs/>
          <w:noProof/>
        </w:rPr>
        <w:t>Frontiers in Psychology</w:t>
      </w:r>
      <w:r w:rsidRPr="002A6B7C">
        <w:rPr>
          <w:noProof/>
        </w:rPr>
        <w:t xml:space="preserve">, </w:t>
      </w:r>
      <w:r w:rsidRPr="002A6B7C">
        <w:rPr>
          <w:i/>
          <w:iCs/>
          <w:noProof/>
        </w:rPr>
        <w:lastRenderedPageBreak/>
        <w:t>5</w:t>
      </w:r>
      <w:r w:rsidRPr="002A6B7C">
        <w:rPr>
          <w:noProof/>
        </w:rPr>
        <w:t>(September), 1–11. https://doi.org/10.3389/fpsyg.2014.01029</w:t>
      </w:r>
    </w:p>
    <w:p w14:paraId="22C8C9F7"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Zabelina, D. L., Friedman, N. P., &amp; Andrews-Hanna, J. (2019). Unity and diversity of executive functions in creativity. </w:t>
      </w:r>
      <w:r w:rsidRPr="002A6B7C">
        <w:rPr>
          <w:i/>
          <w:iCs/>
          <w:noProof/>
        </w:rPr>
        <w:t>Consciousness and Cognition</w:t>
      </w:r>
      <w:r w:rsidRPr="002A6B7C">
        <w:rPr>
          <w:noProof/>
        </w:rPr>
        <w:t xml:space="preserve">, </w:t>
      </w:r>
      <w:r w:rsidRPr="002A6B7C">
        <w:rPr>
          <w:i/>
          <w:iCs/>
          <w:noProof/>
        </w:rPr>
        <w:t>68</w:t>
      </w:r>
      <w:r w:rsidRPr="002A6B7C">
        <w:rPr>
          <w:noProof/>
        </w:rPr>
        <w:t>(September 2018), 47–56. https://doi.org/10.1016/j.concog.2018.12.005</w:t>
      </w:r>
    </w:p>
    <w:p w14:paraId="0BF8D8AF"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Zabelina, D. L., O’Leary, D., Pornpattananangkul, N., Nusslock, R., &amp; Beeman, M. (2015). Creativity and sensory gating indexed by the P50: Selective versus leaky sensory gating in divergent thinkers and creative achievers. </w:t>
      </w:r>
      <w:r w:rsidRPr="002A6B7C">
        <w:rPr>
          <w:i/>
          <w:iCs/>
          <w:noProof/>
        </w:rPr>
        <w:t>Neuropsychologia</w:t>
      </w:r>
      <w:r w:rsidRPr="002A6B7C">
        <w:rPr>
          <w:noProof/>
        </w:rPr>
        <w:t xml:space="preserve">, </w:t>
      </w:r>
      <w:r w:rsidRPr="002A6B7C">
        <w:rPr>
          <w:i/>
          <w:iCs/>
          <w:noProof/>
        </w:rPr>
        <w:t>69</w:t>
      </w:r>
      <w:r w:rsidRPr="002A6B7C">
        <w:rPr>
          <w:noProof/>
        </w:rPr>
        <w:t>, 77–84. https://doi.org/10.1016/j.neuropsychologia.2015.01.034</w:t>
      </w:r>
    </w:p>
    <w:p w14:paraId="649D5DC8" w14:textId="77777777" w:rsidR="00E65EBD" w:rsidRPr="002A6B7C" w:rsidRDefault="00E65EBD" w:rsidP="00E65EBD">
      <w:pPr>
        <w:widowControl w:val="0"/>
        <w:autoSpaceDE w:val="0"/>
        <w:autoSpaceDN w:val="0"/>
        <w:adjustRightInd w:val="0"/>
        <w:spacing w:line="480" w:lineRule="auto"/>
        <w:ind w:left="720" w:hanging="720"/>
        <w:rPr>
          <w:noProof/>
        </w:rPr>
      </w:pPr>
      <w:r w:rsidRPr="002A6B7C">
        <w:rPr>
          <w:noProof/>
        </w:rPr>
        <w:t xml:space="preserve">Zabelina, D. L., Saporta, A., &amp; Beeman, M. (2016). Flexible or leaky attention in creative people? Distinct patterns of attention for different types of creative thinking. </w:t>
      </w:r>
      <w:r w:rsidRPr="002A6B7C">
        <w:rPr>
          <w:i/>
          <w:iCs/>
          <w:noProof/>
        </w:rPr>
        <w:t>Memory &amp; Cognition</w:t>
      </w:r>
      <w:r w:rsidRPr="002A6B7C">
        <w:rPr>
          <w:noProof/>
        </w:rPr>
        <w:t xml:space="preserve">, </w:t>
      </w:r>
      <w:r w:rsidRPr="002A6B7C">
        <w:rPr>
          <w:i/>
          <w:iCs/>
          <w:noProof/>
        </w:rPr>
        <w:t>44</w:t>
      </w:r>
      <w:r w:rsidRPr="002A6B7C">
        <w:rPr>
          <w:noProof/>
        </w:rPr>
        <w:t>(3), 488–498. https://doi.org/10.3758/s13421-015-0569-4</w:t>
      </w:r>
    </w:p>
    <w:p w14:paraId="040BEBAE" w14:textId="77777777" w:rsidR="00DA52F7" w:rsidRDefault="00DA52F7" w:rsidP="00DA52F7"/>
    <w:p w14:paraId="0650DB93" w14:textId="6850276B" w:rsidR="00DA52F7" w:rsidRDefault="00DA52F7" w:rsidP="00DA52F7"/>
    <w:p w14:paraId="67043F29" w14:textId="1BB5A2FD" w:rsidR="00381591" w:rsidRDefault="00381591">
      <w:r>
        <w:br w:type="page"/>
      </w:r>
    </w:p>
    <w:p w14:paraId="2941E61F" w14:textId="77777777" w:rsidR="007E03AC" w:rsidRDefault="007E03AC" w:rsidP="003D0ED7">
      <w:pPr>
        <w:rPr>
          <w:b/>
          <w:bCs/>
          <w:color w:val="000000"/>
          <w:sz w:val="20"/>
          <w:szCs w:val="20"/>
        </w:rPr>
        <w:sectPr w:rsidR="007E03AC" w:rsidSect="00AE7388">
          <w:headerReference w:type="even" r:id="rId9"/>
          <w:headerReference w:type="default" r:id="rId10"/>
          <w:pgSz w:w="12240" w:h="15840"/>
          <w:pgMar w:top="1440" w:right="1440" w:bottom="1440" w:left="1440" w:header="720" w:footer="720" w:gutter="0"/>
          <w:cols w:space="720"/>
          <w:docGrid w:linePitch="360"/>
        </w:sectPr>
      </w:pPr>
    </w:p>
    <w:tbl>
      <w:tblPr>
        <w:tblStyle w:val="TableGrid"/>
        <w:tblW w:w="128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35"/>
        <w:gridCol w:w="1375"/>
        <w:gridCol w:w="1376"/>
        <w:gridCol w:w="1376"/>
        <w:gridCol w:w="1375"/>
        <w:gridCol w:w="1376"/>
        <w:gridCol w:w="1376"/>
        <w:gridCol w:w="1376"/>
      </w:tblGrid>
      <w:tr w:rsidR="00D86705" w:rsidRPr="00D13EAF" w14:paraId="496436AF" w14:textId="3007948D" w:rsidTr="00AC3FD0">
        <w:tc>
          <w:tcPr>
            <w:tcW w:w="12865" w:type="dxa"/>
            <w:gridSpan w:val="8"/>
            <w:tcBorders>
              <w:bottom w:val="single" w:sz="4" w:space="0" w:color="auto"/>
            </w:tcBorders>
            <w:vAlign w:val="bottom"/>
          </w:tcPr>
          <w:p w14:paraId="02107BD3" w14:textId="6E6EBC7C" w:rsidR="00D86705" w:rsidRPr="00D13EAF" w:rsidRDefault="00D86705" w:rsidP="003D0ED7">
            <w:pPr>
              <w:rPr>
                <w:b/>
                <w:bCs/>
                <w:color w:val="000000"/>
                <w:sz w:val="23"/>
                <w:szCs w:val="23"/>
              </w:rPr>
            </w:pPr>
            <w:r w:rsidRPr="00D13EAF">
              <w:rPr>
                <w:b/>
                <w:bCs/>
                <w:color w:val="000000"/>
                <w:sz w:val="23"/>
                <w:szCs w:val="23"/>
              </w:rPr>
              <w:lastRenderedPageBreak/>
              <w:t>Table 1</w:t>
            </w:r>
          </w:p>
          <w:p w14:paraId="4D6AF943" w14:textId="77777777" w:rsidR="00D86705" w:rsidRPr="00D13EAF" w:rsidRDefault="00D86705" w:rsidP="003D0ED7">
            <w:pPr>
              <w:rPr>
                <w:color w:val="000000"/>
                <w:sz w:val="23"/>
                <w:szCs w:val="23"/>
              </w:rPr>
            </w:pPr>
          </w:p>
          <w:p w14:paraId="1BE94E3F" w14:textId="77777777" w:rsidR="00D86705" w:rsidRPr="00D13EAF" w:rsidRDefault="00D86705" w:rsidP="003D0ED7">
            <w:pPr>
              <w:rPr>
                <w:i/>
                <w:iCs/>
                <w:color w:val="000000"/>
                <w:sz w:val="23"/>
                <w:szCs w:val="23"/>
              </w:rPr>
            </w:pPr>
            <w:r w:rsidRPr="00D13EAF">
              <w:rPr>
                <w:i/>
                <w:iCs/>
                <w:color w:val="000000"/>
                <w:sz w:val="23"/>
                <w:szCs w:val="23"/>
              </w:rPr>
              <w:t>Descriptive statistics and Pearson correlations for measured variables</w:t>
            </w:r>
          </w:p>
          <w:p w14:paraId="2DDAB266" w14:textId="77777777" w:rsidR="00D86705" w:rsidRPr="00D13EAF" w:rsidRDefault="00D86705" w:rsidP="003D0ED7">
            <w:pPr>
              <w:rPr>
                <w:b/>
                <w:bCs/>
                <w:color w:val="000000"/>
                <w:sz w:val="23"/>
                <w:szCs w:val="23"/>
              </w:rPr>
            </w:pPr>
          </w:p>
        </w:tc>
      </w:tr>
      <w:tr w:rsidR="00D86705" w:rsidRPr="00D13EAF" w14:paraId="17B7CB95" w14:textId="39FAD057" w:rsidTr="00AC3FD0">
        <w:tc>
          <w:tcPr>
            <w:tcW w:w="3235" w:type="dxa"/>
            <w:tcBorders>
              <w:top w:val="single" w:sz="4" w:space="0" w:color="auto"/>
              <w:bottom w:val="single" w:sz="4" w:space="0" w:color="auto"/>
            </w:tcBorders>
            <w:vAlign w:val="bottom"/>
          </w:tcPr>
          <w:p w14:paraId="2492B922" w14:textId="77777777" w:rsidR="00D86705" w:rsidRPr="00D13EAF" w:rsidRDefault="00D86705" w:rsidP="003D0ED7">
            <w:pPr>
              <w:spacing w:before="120"/>
              <w:rPr>
                <w:sz w:val="23"/>
                <w:szCs w:val="23"/>
              </w:rPr>
            </w:pPr>
            <w:r w:rsidRPr="00D13EAF">
              <w:rPr>
                <w:color w:val="000000"/>
                <w:sz w:val="23"/>
                <w:szCs w:val="23"/>
              </w:rPr>
              <w:t>Variable</w:t>
            </w:r>
          </w:p>
        </w:tc>
        <w:tc>
          <w:tcPr>
            <w:tcW w:w="1375" w:type="dxa"/>
            <w:tcBorders>
              <w:top w:val="single" w:sz="4" w:space="0" w:color="auto"/>
              <w:bottom w:val="single" w:sz="4" w:space="0" w:color="auto"/>
            </w:tcBorders>
            <w:vAlign w:val="bottom"/>
          </w:tcPr>
          <w:p w14:paraId="2BD513DC" w14:textId="77777777" w:rsidR="00D86705" w:rsidRPr="00D13EAF" w:rsidRDefault="00D86705" w:rsidP="007E03AC">
            <w:pPr>
              <w:spacing w:before="120"/>
              <w:jc w:val="center"/>
              <w:rPr>
                <w:sz w:val="23"/>
                <w:szCs w:val="23"/>
              </w:rPr>
            </w:pPr>
            <w:r w:rsidRPr="00D13EAF">
              <w:rPr>
                <w:sz w:val="23"/>
                <w:szCs w:val="23"/>
              </w:rPr>
              <w:t>1</w:t>
            </w:r>
          </w:p>
        </w:tc>
        <w:tc>
          <w:tcPr>
            <w:tcW w:w="1376" w:type="dxa"/>
            <w:tcBorders>
              <w:top w:val="single" w:sz="4" w:space="0" w:color="auto"/>
              <w:bottom w:val="single" w:sz="4" w:space="0" w:color="auto"/>
            </w:tcBorders>
            <w:vAlign w:val="bottom"/>
          </w:tcPr>
          <w:p w14:paraId="2867B5D7" w14:textId="77777777" w:rsidR="00D86705" w:rsidRPr="00D13EAF" w:rsidRDefault="00D86705" w:rsidP="007E03AC">
            <w:pPr>
              <w:spacing w:before="120"/>
              <w:jc w:val="center"/>
              <w:rPr>
                <w:sz w:val="23"/>
                <w:szCs w:val="23"/>
              </w:rPr>
            </w:pPr>
            <w:r w:rsidRPr="00D13EAF">
              <w:rPr>
                <w:color w:val="000000"/>
                <w:sz w:val="23"/>
                <w:szCs w:val="23"/>
              </w:rPr>
              <w:t>2</w:t>
            </w:r>
          </w:p>
        </w:tc>
        <w:tc>
          <w:tcPr>
            <w:tcW w:w="1376" w:type="dxa"/>
            <w:tcBorders>
              <w:top w:val="single" w:sz="4" w:space="0" w:color="auto"/>
              <w:bottom w:val="single" w:sz="4" w:space="0" w:color="auto"/>
            </w:tcBorders>
            <w:vAlign w:val="bottom"/>
          </w:tcPr>
          <w:p w14:paraId="2DB7C78F" w14:textId="77777777" w:rsidR="00D86705" w:rsidRPr="00D13EAF" w:rsidRDefault="00D86705" w:rsidP="007E03AC">
            <w:pPr>
              <w:spacing w:before="120"/>
              <w:jc w:val="center"/>
              <w:rPr>
                <w:sz w:val="23"/>
                <w:szCs w:val="23"/>
              </w:rPr>
            </w:pPr>
            <w:r w:rsidRPr="00D13EAF">
              <w:rPr>
                <w:sz w:val="23"/>
                <w:szCs w:val="23"/>
              </w:rPr>
              <w:t>3</w:t>
            </w:r>
          </w:p>
        </w:tc>
        <w:tc>
          <w:tcPr>
            <w:tcW w:w="1375" w:type="dxa"/>
            <w:tcBorders>
              <w:top w:val="single" w:sz="4" w:space="0" w:color="auto"/>
              <w:bottom w:val="single" w:sz="4" w:space="0" w:color="auto"/>
            </w:tcBorders>
            <w:vAlign w:val="bottom"/>
          </w:tcPr>
          <w:p w14:paraId="7E6F733D" w14:textId="77777777" w:rsidR="00D86705" w:rsidRPr="00D13EAF" w:rsidRDefault="00D86705" w:rsidP="007E03AC">
            <w:pPr>
              <w:spacing w:before="120"/>
              <w:jc w:val="center"/>
              <w:rPr>
                <w:sz w:val="23"/>
                <w:szCs w:val="23"/>
              </w:rPr>
            </w:pPr>
            <w:r w:rsidRPr="00D13EAF">
              <w:rPr>
                <w:color w:val="000000"/>
                <w:sz w:val="23"/>
                <w:szCs w:val="23"/>
              </w:rPr>
              <w:t>4</w:t>
            </w:r>
          </w:p>
        </w:tc>
        <w:tc>
          <w:tcPr>
            <w:tcW w:w="1376" w:type="dxa"/>
            <w:tcBorders>
              <w:top w:val="single" w:sz="4" w:space="0" w:color="auto"/>
              <w:bottom w:val="single" w:sz="4" w:space="0" w:color="auto"/>
            </w:tcBorders>
            <w:vAlign w:val="bottom"/>
          </w:tcPr>
          <w:p w14:paraId="14A4F781" w14:textId="77777777" w:rsidR="00D86705" w:rsidRPr="00D13EAF" w:rsidRDefault="00D86705" w:rsidP="007E03AC">
            <w:pPr>
              <w:spacing w:before="120"/>
              <w:jc w:val="center"/>
              <w:rPr>
                <w:sz w:val="23"/>
                <w:szCs w:val="23"/>
              </w:rPr>
            </w:pPr>
            <w:r w:rsidRPr="00D13EAF">
              <w:rPr>
                <w:color w:val="000000"/>
                <w:sz w:val="23"/>
                <w:szCs w:val="23"/>
              </w:rPr>
              <w:t>5</w:t>
            </w:r>
          </w:p>
        </w:tc>
        <w:tc>
          <w:tcPr>
            <w:tcW w:w="1376" w:type="dxa"/>
            <w:tcBorders>
              <w:top w:val="single" w:sz="4" w:space="0" w:color="auto"/>
              <w:bottom w:val="single" w:sz="4" w:space="0" w:color="auto"/>
            </w:tcBorders>
          </w:tcPr>
          <w:p w14:paraId="3614D87C" w14:textId="1BE6B01E" w:rsidR="00D86705" w:rsidRPr="00D13EAF" w:rsidRDefault="00D86705" w:rsidP="007E03AC">
            <w:pPr>
              <w:spacing w:before="120"/>
              <w:jc w:val="center"/>
              <w:rPr>
                <w:color w:val="000000"/>
                <w:sz w:val="23"/>
                <w:szCs w:val="23"/>
              </w:rPr>
            </w:pPr>
            <w:r w:rsidRPr="00D13EAF">
              <w:rPr>
                <w:color w:val="000000"/>
                <w:sz w:val="23"/>
                <w:szCs w:val="23"/>
              </w:rPr>
              <w:t>6</w:t>
            </w:r>
          </w:p>
        </w:tc>
        <w:tc>
          <w:tcPr>
            <w:tcW w:w="1376" w:type="dxa"/>
            <w:tcBorders>
              <w:top w:val="single" w:sz="4" w:space="0" w:color="auto"/>
              <w:bottom w:val="single" w:sz="4" w:space="0" w:color="auto"/>
            </w:tcBorders>
          </w:tcPr>
          <w:p w14:paraId="661778EA" w14:textId="7BFF2A77" w:rsidR="00D86705" w:rsidRPr="00D13EAF" w:rsidRDefault="00D86705" w:rsidP="007E03AC">
            <w:pPr>
              <w:spacing w:before="120"/>
              <w:jc w:val="center"/>
              <w:rPr>
                <w:color w:val="000000"/>
                <w:sz w:val="23"/>
                <w:szCs w:val="23"/>
              </w:rPr>
            </w:pPr>
            <w:r w:rsidRPr="00D13EAF">
              <w:rPr>
                <w:color w:val="000000"/>
                <w:sz w:val="23"/>
                <w:szCs w:val="23"/>
              </w:rPr>
              <w:t>7</w:t>
            </w:r>
          </w:p>
        </w:tc>
      </w:tr>
      <w:tr w:rsidR="00D86705" w:rsidRPr="00D13EAF" w14:paraId="586F994F" w14:textId="2D8684A6" w:rsidTr="00AC3FD0">
        <w:tc>
          <w:tcPr>
            <w:tcW w:w="3235" w:type="dxa"/>
            <w:tcBorders>
              <w:top w:val="single" w:sz="4" w:space="0" w:color="auto"/>
            </w:tcBorders>
          </w:tcPr>
          <w:p w14:paraId="0109E40E" w14:textId="77777777" w:rsidR="00D86705" w:rsidRPr="00D13EAF" w:rsidRDefault="00D86705" w:rsidP="003D0ED7">
            <w:pPr>
              <w:spacing w:before="120" w:line="360" w:lineRule="auto"/>
              <w:rPr>
                <w:sz w:val="23"/>
                <w:szCs w:val="23"/>
              </w:rPr>
            </w:pPr>
            <w:r w:rsidRPr="00D13EAF">
              <w:rPr>
                <w:color w:val="000000"/>
                <w:sz w:val="23"/>
                <w:szCs w:val="23"/>
              </w:rPr>
              <w:t>1. BDEFS</w:t>
            </w:r>
          </w:p>
        </w:tc>
        <w:tc>
          <w:tcPr>
            <w:tcW w:w="1375" w:type="dxa"/>
            <w:tcBorders>
              <w:top w:val="single" w:sz="4" w:space="0" w:color="auto"/>
            </w:tcBorders>
            <w:vAlign w:val="bottom"/>
          </w:tcPr>
          <w:p w14:paraId="737EA727" w14:textId="77777777" w:rsidR="00D86705" w:rsidRPr="00D13EAF" w:rsidRDefault="00D86705" w:rsidP="007E03AC">
            <w:pPr>
              <w:spacing w:before="120" w:line="360" w:lineRule="auto"/>
              <w:jc w:val="center"/>
              <w:rPr>
                <w:sz w:val="23"/>
                <w:szCs w:val="23"/>
              </w:rPr>
            </w:pPr>
            <w:r w:rsidRPr="00D13EAF">
              <w:rPr>
                <w:sz w:val="23"/>
                <w:szCs w:val="23"/>
              </w:rPr>
              <w:t>-</w:t>
            </w:r>
          </w:p>
        </w:tc>
        <w:tc>
          <w:tcPr>
            <w:tcW w:w="1376" w:type="dxa"/>
            <w:tcBorders>
              <w:top w:val="single" w:sz="4" w:space="0" w:color="auto"/>
            </w:tcBorders>
            <w:vAlign w:val="bottom"/>
          </w:tcPr>
          <w:p w14:paraId="5CDF7A9A" w14:textId="77777777" w:rsidR="00D86705" w:rsidRPr="00D13EAF" w:rsidRDefault="00D86705" w:rsidP="007E03AC">
            <w:pPr>
              <w:spacing w:before="120" w:line="360" w:lineRule="auto"/>
              <w:jc w:val="center"/>
              <w:rPr>
                <w:sz w:val="23"/>
                <w:szCs w:val="23"/>
              </w:rPr>
            </w:pPr>
          </w:p>
        </w:tc>
        <w:tc>
          <w:tcPr>
            <w:tcW w:w="1376" w:type="dxa"/>
            <w:tcBorders>
              <w:top w:val="single" w:sz="4" w:space="0" w:color="auto"/>
            </w:tcBorders>
            <w:vAlign w:val="bottom"/>
          </w:tcPr>
          <w:p w14:paraId="046F5FDC" w14:textId="77777777" w:rsidR="00D86705" w:rsidRPr="00D13EAF" w:rsidRDefault="00D86705" w:rsidP="007E03AC">
            <w:pPr>
              <w:spacing w:before="120" w:line="360" w:lineRule="auto"/>
              <w:jc w:val="center"/>
              <w:rPr>
                <w:sz w:val="23"/>
                <w:szCs w:val="23"/>
              </w:rPr>
            </w:pPr>
          </w:p>
        </w:tc>
        <w:tc>
          <w:tcPr>
            <w:tcW w:w="1375" w:type="dxa"/>
            <w:tcBorders>
              <w:top w:val="single" w:sz="4" w:space="0" w:color="auto"/>
            </w:tcBorders>
            <w:vAlign w:val="bottom"/>
          </w:tcPr>
          <w:p w14:paraId="3FBD1C57" w14:textId="77777777" w:rsidR="00D86705" w:rsidRPr="00D13EAF" w:rsidRDefault="00D86705" w:rsidP="007E03AC">
            <w:pPr>
              <w:spacing w:before="120" w:line="360" w:lineRule="auto"/>
              <w:jc w:val="center"/>
              <w:rPr>
                <w:sz w:val="23"/>
                <w:szCs w:val="23"/>
              </w:rPr>
            </w:pPr>
          </w:p>
        </w:tc>
        <w:tc>
          <w:tcPr>
            <w:tcW w:w="1376" w:type="dxa"/>
            <w:tcBorders>
              <w:top w:val="single" w:sz="4" w:space="0" w:color="auto"/>
            </w:tcBorders>
            <w:vAlign w:val="bottom"/>
          </w:tcPr>
          <w:p w14:paraId="54F50FE5" w14:textId="77777777" w:rsidR="00D86705" w:rsidRPr="00D13EAF" w:rsidRDefault="00D86705" w:rsidP="007E03AC">
            <w:pPr>
              <w:spacing w:before="120" w:line="360" w:lineRule="auto"/>
              <w:jc w:val="center"/>
              <w:rPr>
                <w:sz w:val="23"/>
                <w:szCs w:val="23"/>
              </w:rPr>
            </w:pPr>
          </w:p>
        </w:tc>
        <w:tc>
          <w:tcPr>
            <w:tcW w:w="1376" w:type="dxa"/>
            <w:tcBorders>
              <w:top w:val="single" w:sz="4" w:space="0" w:color="auto"/>
            </w:tcBorders>
          </w:tcPr>
          <w:p w14:paraId="1F50C055" w14:textId="77777777" w:rsidR="00D86705" w:rsidRPr="00D13EAF" w:rsidRDefault="00D86705" w:rsidP="007E03AC">
            <w:pPr>
              <w:spacing w:before="120" w:line="360" w:lineRule="auto"/>
              <w:jc w:val="center"/>
              <w:rPr>
                <w:sz w:val="23"/>
                <w:szCs w:val="23"/>
              </w:rPr>
            </w:pPr>
          </w:p>
        </w:tc>
        <w:tc>
          <w:tcPr>
            <w:tcW w:w="1376" w:type="dxa"/>
            <w:tcBorders>
              <w:top w:val="single" w:sz="4" w:space="0" w:color="auto"/>
            </w:tcBorders>
          </w:tcPr>
          <w:p w14:paraId="1C9B8D67" w14:textId="77777777" w:rsidR="00D86705" w:rsidRPr="00D13EAF" w:rsidRDefault="00D86705" w:rsidP="007E03AC">
            <w:pPr>
              <w:spacing w:before="120" w:line="360" w:lineRule="auto"/>
              <w:jc w:val="center"/>
              <w:rPr>
                <w:sz w:val="23"/>
                <w:szCs w:val="23"/>
              </w:rPr>
            </w:pPr>
          </w:p>
        </w:tc>
      </w:tr>
      <w:tr w:rsidR="00D86705" w:rsidRPr="00D13EAF" w14:paraId="60010DE8" w14:textId="168C6BA2" w:rsidTr="00AC3FD0">
        <w:tc>
          <w:tcPr>
            <w:tcW w:w="3235" w:type="dxa"/>
          </w:tcPr>
          <w:p w14:paraId="4C5952BA" w14:textId="7E4CEF51" w:rsidR="00D86705" w:rsidRPr="00B21326" w:rsidRDefault="00D86705" w:rsidP="003D0ED7">
            <w:pPr>
              <w:spacing w:line="360" w:lineRule="auto"/>
              <w:rPr>
                <w:sz w:val="23"/>
                <w:szCs w:val="23"/>
              </w:rPr>
            </w:pPr>
            <w:r w:rsidRPr="00D13EAF">
              <w:rPr>
                <w:color w:val="000000"/>
                <w:sz w:val="23"/>
                <w:szCs w:val="23"/>
              </w:rPr>
              <w:t>2. KBIT-2 verbal</w:t>
            </w:r>
            <w:r w:rsidR="00B21326">
              <w:rPr>
                <w:color w:val="000000"/>
                <w:sz w:val="23"/>
                <w:szCs w:val="23"/>
              </w:rPr>
              <w:t xml:space="preserve"> (</w:t>
            </w:r>
            <w:r w:rsidR="00B21326" w:rsidRPr="008F1B9F">
              <w:rPr>
                <w:i/>
                <w:iCs/>
              </w:rPr>
              <w:t>G</w:t>
            </w:r>
            <w:r w:rsidR="00B21326">
              <w:rPr>
                <w:i/>
                <w:iCs/>
              </w:rPr>
              <w:t>c</w:t>
            </w:r>
            <w:r w:rsidR="00B21326">
              <w:t>)</w:t>
            </w:r>
          </w:p>
        </w:tc>
        <w:tc>
          <w:tcPr>
            <w:tcW w:w="1375" w:type="dxa"/>
            <w:vAlign w:val="bottom"/>
          </w:tcPr>
          <w:p w14:paraId="19C77A0C" w14:textId="77777777" w:rsidR="00D86705" w:rsidRPr="00D13EAF" w:rsidRDefault="00D86705" w:rsidP="007E03AC">
            <w:pPr>
              <w:tabs>
                <w:tab w:val="decimal" w:pos="431"/>
              </w:tabs>
              <w:spacing w:line="360" w:lineRule="auto"/>
              <w:rPr>
                <w:sz w:val="23"/>
                <w:szCs w:val="23"/>
              </w:rPr>
            </w:pPr>
            <w:r w:rsidRPr="00D13EAF">
              <w:rPr>
                <w:color w:val="000000"/>
                <w:sz w:val="23"/>
                <w:szCs w:val="23"/>
              </w:rPr>
              <w:t>-.02</w:t>
            </w:r>
          </w:p>
        </w:tc>
        <w:tc>
          <w:tcPr>
            <w:tcW w:w="1376" w:type="dxa"/>
            <w:vAlign w:val="bottom"/>
          </w:tcPr>
          <w:p w14:paraId="14A1D4FC" w14:textId="77777777" w:rsidR="00D86705" w:rsidRPr="00D13EAF" w:rsidRDefault="00D86705" w:rsidP="007E03AC">
            <w:pPr>
              <w:spacing w:line="360" w:lineRule="auto"/>
              <w:jc w:val="center"/>
              <w:rPr>
                <w:sz w:val="23"/>
                <w:szCs w:val="23"/>
              </w:rPr>
            </w:pPr>
            <w:r w:rsidRPr="00D13EAF">
              <w:rPr>
                <w:sz w:val="23"/>
                <w:szCs w:val="23"/>
              </w:rPr>
              <w:t>-</w:t>
            </w:r>
          </w:p>
        </w:tc>
        <w:tc>
          <w:tcPr>
            <w:tcW w:w="1376" w:type="dxa"/>
            <w:vAlign w:val="bottom"/>
          </w:tcPr>
          <w:p w14:paraId="1F748AFC" w14:textId="77777777" w:rsidR="00D86705" w:rsidRPr="00D13EAF" w:rsidRDefault="00D86705" w:rsidP="007E03AC">
            <w:pPr>
              <w:spacing w:line="360" w:lineRule="auto"/>
              <w:jc w:val="center"/>
              <w:rPr>
                <w:sz w:val="23"/>
                <w:szCs w:val="23"/>
              </w:rPr>
            </w:pPr>
          </w:p>
        </w:tc>
        <w:tc>
          <w:tcPr>
            <w:tcW w:w="1375" w:type="dxa"/>
            <w:vAlign w:val="bottom"/>
          </w:tcPr>
          <w:p w14:paraId="5504AB4E" w14:textId="77777777" w:rsidR="00D86705" w:rsidRPr="00D13EAF" w:rsidRDefault="00D86705" w:rsidP="007E03AC">
            <w:pPr>
              <w:spacing w:line="360" w:lineRule="auto"/>
              <w:jc w:val="center"/>
              <w:rPr>
                <w:sz w:val="23"/>
                <w:szCs w:val="23"/>
              </w:rPr>
            </w:pPr>
          </w:p>
        </w:tc>
        <w:tc>
          <w:tcPr>
            <w:tcW w:w="1376" w:type="dxa"/>
            <w:vAlign w:val="bottom"/>
          </w:tcPr>
          <w:p w14:paraId="2F2CAD4C" w14:textId="77777777" w:rsidR="00D86705" w:rsidRPr="00D13EAF" w:rsidRDefault="00D86705" w:rsidP="007E03AC">
            <w:pPr>
              <w:spacing w:line="360" w:lineRule="auto"/>
              <w:jc w:val="center"/>
              <w:rPr>
                <w:sz w:val="23"/>
                <w:szCs w:val="23"/>
              </w:rPr>
            </w:pPr>
          </w:p>
        </w:tc>
        <w:tc>
          <w:tcPr>
            <w:tcW w:w="1376" w:type="dxa"/>
          </w:tcPr>
          <w:p w14:paraId="3074C9D5" w14:textId="77777777" w:rsidR="00D86705" w:rsidRPr="00D13EAF" w:rsidRDefault="00D86705" w:rsidP="007E03AC">
            <w:pPr>
              <w:spacing w:line="360" w:lineRule="auto"/>
              <w:jc w:val="center"/>
              <w:rPr>
                <w:sz w:val="23"/>
                <w:szCs w:val="23"/>
              </w:rPr>
            </w:pPr>
          </w:p>
        </w:tc>
        <w:tc>
          <w:tcPr>
            <w:tcW w:w="1376" w:type="dxa"/>
          </w:tcPr>
          <w:p w14:paraId="2409D6B5" w14:textId="77777777" w:rsidR="00D86705" w:rsidRPr="00D13EAF" w:rsidRDefault="00D86705" w:rsidP="007E03AC">
            <w:pPr>
              <w:spacing w:line="360" w:lineRule="auto"/>
              <w:jc w:val="center"/>
              <w:rPr>
                <w:sz w:val="23"/>
                <w:szCs w:val="23"/>
              </w:rPr>
            </w:pPr>
          </w:p>
        </w:tc>
      </w:tr>
      <w:tr w:rsidR="00D86705" w:rsidRPr="00D13EAF" w14:paraId="35BFEA7F" w14:textId="287EA1B7" w:rsidTr="00AC3FD0">
        <w:tc>
          <w:tcPr>
            <w:tcW w:w="3235" w:type="dxa"/>
          </w:tcPr>
          <w:p w14:paraId="237F5A32" w14:textId="776743D1" w:rsidR="00D86705" w:rsidRPr="00B21326" w:rsidRDefault="00D86705" w:rsidP="003D0ED7">
            <w:pPr>
              <w:spacing w:line="360" w:lineRule="auto"/>
              <w:rPr>
                <w:sz w:val="23"/>
                <w:szCs w:val="23"/>
              </w:rPr>
            </w:pPr>
            <w:r w:rsidRPr="00D13EAF">
              <w:rPr>
                <w:color w:val="000000"/>
                <w:sz w:val="23"/>
                <w:szCs w:val="23"/>
              </w:rPr>
              <w:t>3. KBIT-2 nonverbal</w:t>
            </w:r>
            <w:r w:rsidR="00B21326">
              <w:rPr>
                <w:color w:val="000000"/>
                <w:sz w:val="23"/>
                <w:szCs w:val="23"/>
              </w:rPr>
              <w:t xml:space="preserve"> (</w:t>
            </w:r>
            <w:r w:rsidR="00B21326" w:rsidRPr="008F1B9F">
              <w:rPr>
                <w:i/>
                <w:iCs/>
              </w:rPr>
              <w:t>G</w:t>
            </w:r>
            <w:r w:rsidR="00B21326">
              <w:rPr>
                <w:i/>
                <w:iCs/>
              </w:rPr>
              <w:t>f</w:t>
            </w:r>
            <w:r w:rsidR="00B21326">
              <w:t>)</w:t>
            </w:r>
          </w:p>
        </w:tc>
        <w:tc>
          <w:tcPr>
            <w:tcW w:w="1375" w:type="dxa"/>
            <w:vAlign w:val="bottom"/>
          </w:tcPr>
          <w:p w14:paraId="67B3ECA1" w14:textId="77777777" w:rsidR="00D86705" w:rsidRPr="00D13EAF" w:rsidRDefault="00D86705" w:rsidP="007E03AC">
            <w:pPr>
              <w:tabs>
                <w:tab w:val="decimal" w:pos="431"/>
              </w:tabs>
              <w:spacing w:line="360" w:lineRule="auto"/>
              <w:ind w:left="315"/>
              <w:rPr>
                <w:sz w:val="23"/>
                <w:szCs w:val="23"/>
              </w:rPr>
            </w:pPr>
            <w:r w:rsidRPr="00D13EAF">
              <w:rPr>
                <w:color w:val="000000"/>
                <w:sz w:val="23"/>
                <w:szCs w:val="23"/>
              </w:rPr>
              <w:t>.08</w:t>
            </w:r>
          </w:p>
        </w:tc>
        <w:tc>
          <w:tcPr>
            <w:tcW w:w="1376" w:type="dxa"/>
            <w:vAlign w:val="bottom"/>
          </w:tcPr>
          <w:p w14:paraId="7C89CCBA" w14:textId="7FDF989A" w:rsidR="00D86705" w:rsidRPr="00D13EAF" w:rsidRDefault="00D86705" w:rsidP="007E03AC">
            <w:pPr>
              <w:spacing w:line="360" w:lineRule="auto"/>
              <w:ind w:firstLine="314"/>
              <w:rPr>
                <w:sz w:val="23"/>
                <w:szCs w:val="23"/>
              </w:rPr>
            </w:pPr>
            <w:r w:rsidRPr="00D13EAF">
              <w:rPr>
                <w:color w:val="000000"/>
                <w:sz w:val="23"/>
                <w:szCs w:val="23"/>
              </w:rPr>
              <w:t>.3</w:t>
            </w:r>
            <w:r w:rsidR="00E45EF8" w:rsidRPr="00D13EAF">
              <w:rPr>
                <w:color w:val="000000"/>
                <w:sz w:val="23"/>
                <w:szCs w:val="23"/>
              </w:rPr>
              <w:t>6</w:t>
            </w:r>
            <w:r w:rsidRPr="00D13EAF">
              <w:rPr>
                <w:color w:val="000000"/>
                <w:sz w:val="23"/>
                <w:szCs w:val="23"/>
                <w:vertAlign w:val="superscript"/>
              </w:rPr>
              <w:t>**</w:t>
            </w:r>
          </w:p>
        </w:tc>
        <w:tc>
          <w:tcPr>
            <w:tcW w:w="1376" w:type="dxa"/>
            <w:vAlign w:val="bottom"/>
          </w:tcPr>
          <w:p w14:paraId="4D7FFF85" w14:textId="77777777" w:rsidR="00D86705" w:rsidRPr="00D13EAF" w:rsidRDefault="00D86705" w:rsidP="007E03AC">
            <w:pPr>
              <w:spacing w:line="360" w:lineRule="auto"/>
              <w:jc w:val="center"/>
              <w:rPr>
                <w:sz w:val="23"/>
                <w:szCs w:val="23"/>
              </w:rPr>
            </w:pPr>
            <w:r w:rsidRPr="00D13EAF">
              <w:rPr>
                <w:sz w:val="23"/>
                <w:szCs w:val="23"/>
              </w:rPr>
              <w:t>-</w:t>
            </w:r>
          </w:p>
        </w:tc>
        <w:tc>
          <w:tcPr>
            <w:tcW w:w="1375" w:type="dxa"/>
            <w:vAlign w:val="bottom"/>
          </w:tcPr>
          <w:p w14:paraId="427A6636" w14:textId="77777777" w:rsidR="00D86705" w:rsidRPr="00D13EAF" w:rsidRDefault="00D86705" w:rsidP="007E03AC">
            <w:pPr>
              <w:spacing w:line="360" w:lineRule="auto"/>
              <w:jc w:val="center"/>
              <w:rPr>
                <w:sz w:val="23"/>
                <w:szCs w:val="23"/>
              </w:rPr>
            </w:pPr>
          </w:p>
        </w:tc>
        <w:tc>
          <w:tcPr>
            <w:tcW w:w="1376" w:type="dxa"/>
            <w:vAlign w:val="bottom"/>
          </w:tcPr>
          <w:p w14:paraId="6CAFF7BC" w14:textId="77777777" w:rsidR="00D86705" w:rsidRPr="00D13EAF" w:rsidRDefault="00D86705" w:rsidP="007E03AC">
            <w:pPr>
              <w:spacing w:line="360" w:lineRule="auto"/>
              <w:jc w:val="center"/>
              <w:rPr>
                <w:sz w:val="23"/>
                <w:szCs w:val="23"/>
              </w:rPr>
            </w:pPr>
          </w:p>
        </w:tc>
        <w:tc>
          <w:tcPr>
            <w:tcW w:w="1376" w:type="dxa"/>
          </w:tcPr>
          <w:p w14:paraId="58A82F4B" w14:textId="77777777" w:rsidR="00D86705" w:rsidRPr="00D13EAF" w:rsidRDefault="00D86705" w:rsidP="007E03AC">
            <w:pPr>
              <w:spacing w:line="360" w:lineRule="auto"/>
              <w:jc w:val="center"/>
              <w:rPr>
                <w:sz w:val="23"/>
                <w:szCs w:val="23"/>
              </w:rPr>
            </w:pPr>
          </w:p>
        </w:tc>
        <w:tc>
          <w:tcPr>
            <w:tcW w:w="1376" w:type="dxa"/>
          </w:tcPr>
          <w:p w14:paraId="1D0EB9A8" w14:textId="77777777" w:rsidR="00D86705" w:rsidRPr="00D13EAF" w:rsidRDefault="00D86705" w:rsidP="007E03AC">
            <w:pPr>
              <w:spacing w:line="360" w:lineRule="auto"/>
              <w:jc w:val="center"/>
              <w:rPr>
                <w:sz w:val="23"/>
                <w:szCs w:val="23"/>
              </w:rPr>
            </w:pPr>
          </w:p>
        </w:tc>
      </w:tr>
      <w:tr w:rsidR="00D86705" w:rsidRPr="00D13EAF" w14:paraId="70A94FDA" w14:textId="58F52325" w:rsidTr="00AC3FD0">
        <w:tc>
          <w:tcPr>
            <w:tcW w:w="3235" w:type="dxa"/>
          </w:tcPr>
          <w:p w14:paraId="1E93E613" w14:textId="22805783" w:rsidR="00D86705" w:rsidRPr="00D13EAF" w:rsidRDefault="00D86705" w:rsidP="003D0ED7">
            <w:pPr>
              <w:spacing w:line="360" w:lineRule="auto"/>
              <w:rPr>
                <w:sz w:val="23"/>
                <w:szCs w:val="23"/>
              </w:rPr>
            </w:pPr>
            <w:r w:rsidRPr="00D13EAF">
              <w:rPr>
                <w:color w:val="000000"/>
                <w:sz w:val="23"/>
                <w:szCs w:val="23"/>
              </w:rPr>
              <w:t>4. TTCT-Verbal</w:t>
            </w:r>
          </w:p>
        </w:tc>
        <w:tc>
          <w:tcPr>
            <w:tcW w:w="1375" w:type="dxa"/>
            <w:vAlign w:val="bottom"/>
          </w:tcPr>
          <w:p w14:paraId="2AEE3BDF" w14:textId="74D10407" w:rsidR="00D86705" w:rsidRPr="00D13EAF" w:rsidRDefault="00D86705" w:rsidP="007E03AC">
            <w:pPr>
              <w:tabs>
                <w:tab w:val="decimal" w:pos="431"/>
              </w:tabs>
              <w:spacing w:line="360" w:lineRule="auto"/>
              <w:ind w:left="315"/>
              <w:rPr>
                <w:sz w:val="23"/>
                <w:szCs w:val="23"/>
              </w:rPr>
            </w:pPr>
            <w:r w:rsidRPr="00D13EAF">
              <w:rPr>
                <w:color w:val="000000"/>
                <w:sz w:val="23"/>
                <w:szCs w:val="23"/>
              </w:rPr>
              <w:t>-.1</w:t>
            </w:r>
            <w:r w:rsidR="009A5803" w:rsidRPr="00D13EAF">
              <w:rPr>
                <w:color w:val="000000"/>
                <w:sz w:val="23"/>
                <w:szCs w:val="23"/>
              </w:rPr>
              <w:t>2</w:t>
            </w:r>
          </w:p>
        </w:tc>
        <w:tc>
          <w:tcPr>
            <w:tcW w:w="1376" w:type="dxa"/>
            <w:vAlign w:val="bottom"/>
          </w:tcPr>
          <w:p w14:paraId="107BB31B" w14:textId="32093548" w:rsidR="00D86705" w:rsidRPr="00D13EAF" w:rsidRDefault="00D86705" w:rsidP="007E03AC">
            <w:pPr>
              <w:spacing w:line="360" w:lineRule="auto"/>
              <w:ind w:firstLine="314"/>
              <w:rPr>
                <w:sz w:val="23"/>
                <w:szCs w:val="23"/>
              </w:rPr>
            </w:pPr>
            <w:r w:rsidRPr="00D13EAF">
              <w:rPr>
                <w:color w:val="000000"/>
                <w:sz w:val="23"/>
                <w:szCs w:val="23"/>
              </w:rPr>
              <w:t>.2</w:t>
            </w:r>
            <w:r w:rsidR="00E45EF8" w:rsidRPr="00D13EAF">
              <w:rPr>
                <w:color w:val="000000"/>
                <w:sz w:val="23"/>
                <w:szCs w:val="23"/>
              </w:rPr>
              <w:t>6</w:t>
            </w:r>
            <w:r w:rsidRPr="00D13EAF">
              <w:rPr>
                <w:color w:val="000000"/>
                <w:sz w:val="23"/>
                <w:szCs w:val="23"/>
                <w:vertAlign w:val="superscript"/>
              </w:rPr>
              <w:t>**</w:t>
            </w:r>
          </w:p>
        </w:tc>
        <w:tc>
          <w:tcPr>
            <w:tcW w:w="1376" w:type="dxa"/>
            <w:vAlign w:val="bottom"/>
          </w:tcPr>
          <w:p w14:paraId="7492C528" w14:textId="77777777" w:rsidR="00D86705" w:rsidRPr="00D13EAF" w:rsidRDefault="00D86705" w:rsidP="007E03AC">
            <w:pPr>
              <w:spacing w:line="360" w:lineRule="auto"/>
              <w:ind w:firstLine="315"/>
              <w:rPr>
                <w:sz w:val="23"/>
                <w:szCs w:val="23"/>
              </w:rPr>
            </w:pPr>
            <w:r w:rsidRPr="00D13EAF">
              <w:rPr>
                <w:color w:val="000000"/>
                <w:sz w:val="23"/>
                <w:szCs w:val="23"/>
              </w:rPr>
              <w:t>-.01</w:t>
            </w:r>
          </w:p>
        </w:tc>
        <w:tc>
          <w:tcPr>
            <w:tcW w:w="1375" w:type="dxa"/>
            <w:vAlign w:val="bottom"/>
          </w:tcPr>
          <w:p w14:paraId="3DA29222" w14:textId="77777777" w:rsidR="00D86705" w:rsidRPr="00D13EAF" w:rsidRDefault="00D86705" w:rsidP="00AC3FD0">
            <w:pPr>
              <w:spacing w:line="360" w:lineRule="auto"/>
              <w:jc w:val="center"/>
              <w:rPr>
                <w:sz w:val="23"/>
                <w:szCs w:val="23"/>
              </w:rPr>
            </w:pPr>
            <w:r w:rsidRPr="00D13EAF">
              <w:rPr>
                <w:sz w:val="23"/>
                <w:szCs w:val="23"/>
              </w:rPr>
              <w:t>-</w:t>
            </w:r>
          </w:p>
        </w:tc>
        <w:tc>
          <w:tcPr>
            <w:tcW w:w="1376" w:type="dxa"/>
            <w:vAlign w:val="bottom"/>
          </w:tcPr>
          <w:p w14:paraId="20CCECE8" w14:textId="77777777" w:rsidR="00D86705" w:rsidRPr="00D13EAF" w:rsidRDefault="00D86705" w:rsidP="007E03AC">
            <w:pPr>
              <w:spacing w:line="360" w:lineRule="auto"/>
              <w:rPr>
                <w:sz w:val="23"/>
                <w:szCs w:val="23"/>
              </w:rPr>
            </w:pPr>
          </w:p>
        </w:tc>
        <w:tc>
          <w:tcPr>
            <w:tcW w:w="1376" w:type="dxa"/>
          </w:tcPr>
          <w:p w14:paraId="5FD78A32" w14:textId="77777777" w:rsidR="00D86705" w:rsidRPr="00D13EAF" w:rsidRDefault="00D86705" w:rsidP="007E03AC">
            <w:pPr>
              <w:spacing w:line="360" w:lineRule="auto"/>
              <w:rPr>
                <w:sz w:val="23"/>
                <w:szCs w:val="23"/>
              </w:rPr>
            </w:pPr>
          </w:p>
        </w:tc>
        <w:tc>
          <w:tcPr>
            <w:tcW w:w="1376" w:type="dxa"/>
          </w:tcPr>
          <w:p w14:paraId="4F52165C" w14:textId="77777777" w:rsidR="00D86705" w:rsidRPr="00D13EAF" w:rsidRDefault="00D86705" w:rsidP="007E03AC">
            <w:pPr>
              <w:spacing w:line="360" w:lineRule="auto"/>
              <w:rPr>
                <w:sz w:val="23"/>
                <w:szCs w:val="23"/>
              </w:rPr>
            </w:pPr>
          </w:p>
        </w:tc>
      </w:tr>
      <w:tr w:rsidR="00D86705" w:rsidRPr="00D13EAF" w14:paraId="7E26DB76" w14:textId="1B30B20C" w:rsidTr="00AC3FD0">
        <w:tc>
          <w:tcPr>
            <w:tcW w:w="3235" w:type="dxa"/>
          </w:tcPr>
          <w:p w14:paraId="2A695AA7" w14:textId="30A9EEA5" w:rsidR="00D86705" w:rsidRPr="00D13EAF" w:rsidRDefault="00D86705" w:rsidP="003D0ED7">
            <w:pPr>
              <w:spacing w:line="360" w:lineRule="auto"/>
              <w:rPr>
                <w:sz w:val="23"/>
                <w:szCs w:val="23"/>
              </w:rPr>
            </w:pPr>
            <w:r w:rsidRPr="00D13EAF">
              <w:rPr>
                <w:color w:val="000000"/>
                <w:sz w:val="23"/>
                <w:szCs w:val="23"/>
              </w:rPr>
              <w:t>5. TTCT-Figural</w:t>
            </w:r>
          </w:p>
        </w:tc>
        <w:tc>
          <w:tcPr>
            <w:tcW w:w="1375" w:type="dxa"/>
            <w:vAlign w:val="bottom"/>
          </w:tcPr>
          <w:p w14:paraId="26C78745" w14:textId="2605383F" w:rsidR="00D86705" w:rsidRPr="00D13EAF" w:rsidRDefault="009A5803" w:rsidP="007E03AC">
            <w:pPr>
              <w:tabs>
                <w:tab w:val="decimal" w:pos="431"/>
              </w:tabs>
              <w:spacing w:line="360" w:lineRule="auto"/>
              <w:ind w:left="315"/>
              <w:rPr>
                <w:sz w:val="23"/>
                <w:szCs w:val="23"/>
              </w:rPr>
            </w:pPr>
            <w:r w:rsidRPr="00D13EAF">
              <w:rPr>
                <w:color w:val="000000"/>
                <w:sz w:val="23"/>
                <w:szCs w:val="23"/>
              </w:rPr>
              <w:t>-</w:t>
            </w:r>
            <w:r w:rsidR="00D86705" w:rsidRPr="00D13EAF">
              <w:rPr>
                <w:color w:val="000000"/>
                <w:sz w:val="23"/>
                <w:szCs w:val="23"/>
              </w:rPr>
              <w:t>.0</w:t>
            </w:r>
            <w:r w:rsidRPr="00D13EAF">
              <w:rPr>
                <w:color w:val="000000"/>
                <w:sz w:val="23"/>
                <w:szCs w:val="23"/>
              </w:rPr>
              <w:t>2</w:t>
            </w:r>
          </w:p>
        </w:tc>
        <w:tc>
          <w:tcPr>
            <w:tcW w:w="1376" w:type="dxa"/>
            <w:vAlign w:val="bottom"/>
          </w:tcPr>
          <w:p w14:paraId="4F9D2A4C" w14:textId="264DC6F3" w:rsidR="00D86705" w:rsidRPr="00D13EAF" w:rsidRDefault="00D86705" w:rsidP="007E03AC">
            <w:pPr>
              <w:spacing w:line="360" w:lineRule="auto"/>
              <w:ind w:firstLine="314"/>
              <w:rPr>
                <w:sz w:val="23"/>
                <w:szCs w:val="23"/>
              </w:rPr>
            </w:pPr>
            <w:r w:rsidRPr="00D13EAF">
              <w:rPr>
                <w:color w:val="000000"/>
                <w:sz w:val="23"/>
                <w:szCs w:val="23"/>
              </w:rPr>
              <w:t>.14</w:t>
            </w:r>
            <w:r w:rsidR="00E45EF8" w:rsidRPr="00D13EAF">
              <w:rPr>
                <w:color w:val="000000"/>
                <w:sz w:val="23"/>
                <w:szCs w:val="23"/>
                <w:vertAlign w:val="superscript"/>
              </w:rPr>
              <w:t>*</w:t>
            </w:r>
          </w:p>
        </w:tc>
        <w:tc>
          <w:tcPr>
            <w:tcW w:w="1376" w:type="dxa"/>
            <w:vAlign w:val="bottom"/>
          </w:tcPr>
          <w:p w14:paraId="5B6C8358" w14:textId="35CE7ECD" w:rsidR="00D86705" w:rsidRPr="00D13EAF" w:rsidRDefault="00D86705" w:rsidP="007E03AC">
            <w:pPr>
              <w:spacing w:line="360" w:lineRule="auto"/>
              <w:ind w:firstLine="315"/>
              <w:rPr>
                <w:sz w:val="23"/>
                <w:szCs w:val="23"/>
              </w:rPr>
            </w:pPr>
            <w:r w:rsidRPr="00D13EAF">
              <w:rPr>
                <w:color w:val="000000"/>
                <w:sz w:val="23"/>
                <w:szCs w:val="23"/>
              </w:rPr>
              <w:t>-.0</w:t>
            </w:r>
            <w:r w:rsidR="00813B4B" w:rsidRPr="00D13EAF">
              <w:rPr>
                <w:color w:val="000000"/>
                <w:sz w:val="23"/>
                <w:szCs w:val="23"/>
              </w:rPr>
              <w:t>6</w:t>
            </w:r>
          </w:p>
        </w:tc>
        <w:tc>
          <w:tcPr>
            <w:tcW w:w="1375" w:type="dxa"/>
            <w:vAlign w:val="bottom"/>
          </w:tcPr>
          <w:p w14:paraId="6CF7A9B9" w14:textId="024B8A4A" w:rsidR="00D86705" w:rsidRPr="001852D8" w:rsidRDefault="00D86705" w:rsidP="009E6A81">
            <w:pPr>
              <w:tabs>
                <w:tab w:val="decimal" w:pos="453"/>
              </w:tabs>
              <w:spacing w:line="360" w:lineRule="auto"/>
              <w:ind w:firstLine="315"/>
              <w:rPr>
                <w:sz w:val="23"/>
                <w:szCs w:val="23"/>
              </w:rPr>
            </w:pPr>
            <w:r w:rsidRPr="001852D8">
              <w:rPr>
                <w:color w:val="000000"/>
                <w:sz w:val="23"/>
                <w:szCs w:val="23"/>
              </w:rPr>
              <w:t>.4</w:t>
            </w:r>
            <w:r w:rsidR="006C7CCA" w:rsidRPr="001852D8">
              <w:rPr>
                <w:color w:val="000000"/>
                <w:sz w:val="23"/>
                <w:szCs w:val="23"/>
              </w:rPr>
              <w:t>4</w:t>
            </w:r>
            <w:r w:rsidRPr="001852D8">
              <w:rPr>
                <w:color w:val="000000"/>
                <w:sz w:val="23"/>
                <w:szCs w:val="23"/>
                <w:vertAlign w:val="superscript"/>
              </w:rPr>
              <w:t>**</w:t>
            </w:r>
          </w:p>
        </w:tc>
        <w:tc>
          <w:tcPr>
            <w:tcW w:w="1376" w:type="dxa"/>
            <w:vAlign w:val="bottom"/>
          </w:tcPr>
          <w:p w14:paraId="7437077A" w14:textId="77777777" w:rsidR="00D86705" w:rsidRPr="001852D8" w:rsidRDefault="00D86705" w:rsidP="00AC3FD0">
            <w:pPr>
              <w:spacing w:line="360" w:lineRule="auto"/>
              <w:jc w:val="center"/>
              <w:rPr>
                <w:sz w:val="23"/>
                <w:szCs w:val="23"/>
              </w:rPr>
            </w:pPr>
            <w:r w:rsidRPr="001852D8">
              <w:rPr>
                <w:sz w:val="23"/>
                <w:szCs w:val="23"/>
              </w:rPr>
              <w:t>-</w:t>
            </w:r>
          </w:p>
        </w:tc>
        <w:tc>
          <w:tcPr>
            <w:tcW w:w="1376" w:type="dxa"/>
          </w:tcPr>
          <w:p w14:paraId="4E843FB0" w14:textId="77777777" w:rsidR="00D86705" w:rsidRPr="00D13EAF" w:rsidRDefault="00D86705" w:rsidP="007E03AC">
            <w:pPr>
              <w:spacing w:line="360" w:lineRule="auto"/>
              <w:rPr>
                <w:sz w:val="23"/>
                <w:szCs w:val="23"/>
              </w:rPr>
            </w:pPr>
          </w:p>
        </w:tc>
        <w:tc>
          <w:tcPr>
            <w:tcW w:w="1376" w:type="dxa"/>
          </w:tcPr>
          <w:p w14:paraId="362B3C0B" w14:textId="77777777" w:rsidR="00D86705" w:rsidRPr="00D13EAF" w:rsidRDefault="00D86705" w:rsidP="007E03AC">
            <w:pPr>
              <w:spacing w:line="360" w:lineRule="auto"/>
              <w:rPr>
                <w:sz w:val="23"/>
                <w:szCs w:val="23"/>
              </w:rPr>
            </w:pPr>
          </w:p>
        </w:tc>
      </w:tr>
      <w:tr w:rsidR="00D86705" w:rsidRPr="00D13EAF" w14:paraId="52E8984D" w14:textId="77777777" w:rsidTr="00AC3FD0">
        <w:tc>
          <w:tcPr>
            <w:tcW w:w="3235" w:type="dxa"/>
          </w:tcPr>
          <w:p w14:paraId="4BFC7B95" w14:textId="78118A35" w:rsidR="00D86705" w:rsidRPr="00D13EAF" w:rsidRDefault="00D86705" w:rsidP="003D0ED7">
            <w:pPr>
              <w:spacing w:line="360" w:lineRule="auto"/>
              <w:rPr>
                <w:color w:val="000000"/>
                <w:sz w:val="23"/>
                <w:szCs w:val="23"/>
              </w:rPr>
            </w:pPr>
            <w:r w:rsidRPr="00D13EAF">
              <w:rPr>
                <w:color w:val="000000"/>
                <w:sz w:val="23"/>
                <w:szCs w:val="23"/>
              </w:rPr>
              <w:t xml:space="preserve">6. Verbal </w:t>
            </w:r>
            <w:r w:rsidR="000D68AC">
              <w:rPr>
                <w:color w:val="000000"/>
                <w:sz w:val="23"/>
                <w:szCs w:val="23"/>
              </w:rPr>
              <w:t>originality ratio</w:t>
            </w:r>
          </w:p>
        </w:tc>
        <w:tc>
          <w:tcPr>
            <w:tcW w:w="1375" w:type="dxa"/>
            <w:vAlign w:val="bottom"/>
          </w:tcPr>
          <w:p w14:paraId="301DCE0F" w14:textId="55A47384" w:rsidR="00D86705" w:rsidRPr="00D13EAF" w:rsidRDefault="009A5803" w:rsidP="007E03AC">
            <w:pPr>
              <w:tabs>
                <w:tab w:val="decimal" w:pos="431"/>
              </w:tabs>
              <w:spacing w:line="360" w:lineRule="auto"/>
              <w:ind w:left="315"/>
              <w:rPr>
                <w:color w:val="000000"/>
                <w:sz w:val="23"/>
                <w:szCs w:val="23"/>
              </w:rPr>
            </w:pPr>
            <w:r w:rsidRPr="00D13EAF">
              <w:rPr>
                <w:color w:val="000000"/>
                <w:sz w:val="23"/>
                <w:szCs w:val="23"/>
              </w:rPr>
              <w:t>-.08</w:t>
            </w:r>
          </w:p>
        </w:tc>
        <w:tc>
          <w:tcPr>
            <w:tcW w:w="1376" w:type="dxa"/>
            <w:vAlign w:val="bottom"/>
          </w:tcPr>
          <w:p w14:paraId="0276E181" w14:textId="627D80EA" w:rsidR="00D86705" w:rsidRPr="00D13EAF" w:rsidRDefault="00E45EF8" w:rsidP="007E03AC">
            <w:pPr>
              <w:spacing w:line="360" w:lineRule="auto"/>
              <w:ind w:firstLine="314"/>
              <w:rPr>
                <w:color w:val="000000"/>
                <w:sz w:val="23"/>
                <w:szCs w:val="23"/>
              </w:rPr>
            </w:pPr>
            <w:r w:rsidRPr="00D13EAF">
              <w:rPr>
                <w:color w:val="000000"/>
                <w:sz w:val="23"/>
                <w:szCs w:val="23"/>
              </w:rPr>
              <w:t>.16</w:t>
            </w:r>
            <w:r w:rsidRPr="00D13EAF">
              <w:rPr>
                <w:color w:val="000000"/>
                <w:sz w:val="23"/>
                <w:szCs w:val="23"/>
                <w:vertAlign w:val="superscript"/>
              </w:rPr>
              <w:t>*</w:t>
            </w:r>
          </w:p>
        </w:tc>
        <w:tc>
          <w:tcPr>
            <w:tcW w:w="1376" w:type="dxa"/>
            <w:vAlign w:val="bottom"/>
          </w:tcPr>
          <w:p w14:paraId="25B5D35A" w14:textId="12436A68" w:rsidR="00D86705" w:rsidRPr="00D13EAF" w:rsidRDefault="00813B4B" w:rsidP="007E03AC">
            <w:pPr>
              <w:spacing w:line="360" w:lineRule="auto"/>
              <w:ind w:firstLine="315"/>
              <w:rPr>
                <w:color w:val="000000"/>
                <w:sz w:val="23"/>
                <w:szCs w:val="23"/>
              </w:rPr>
            </w:pPr>
            <w:r w:rsidRPr="00D13EAF">
              <w:rPr>
                <w:color w:val="000000"/>
                <w:sz w:val="23"/>
                <w:szCs w:val="23"/>
              </w:rPr>
              <w:t>.13</w:t>
            </w:r>
          </w:p>
        </w:tc>
        <w:tc>
          <w:tcPr>
            <w:tcW w:w="1375" w:type="dxa"/>
            <w:vAlign w:val="bottom"/>
          </w:tcPr>
          <w:p w14:paraId="4B79F418" w14:textId="57ABB490" w:rsidR="00D86705" w:rsidRPr="001852D8" w:rsidRDefault="00926A21" w:rsidP="009E6A81">
            <w:pPr>
              <w:tabs>
                <w:tab w:val="decimal" w:pos="453"/>
              </w:tabs>
              <w:spacing w:line="360" w:lineRule="auto"/>
              <w:ind w:firstLine="315"/>
              <w:rPr>
                <w:color w:val="000000"/>
                <w:sz w:val="23"/>
                <w:szCs w:val="23"/>
              </w:rPr>
            </w:pPr>
            <w:r w:rsidRPr="001852D8">
              <w:rPr>
                <w:color w:val="000000"/>
                <w:sz w:val="23"/>
                <w:szCs w:val="23"/>
              </w:rPr>
              <w:t>.48</w:t>
            </w:r>
            <w:r w:rsidRPr="001852D8">
              <w:rPr>
                <w:color w:val="000000"/>
                <w:sz w:val="23"/>
                <w:szCs w:val="23"/>
                <w:vertAlign w:val="superscript"/>
              </w:rPr>
              <w:t>**</w:t>
            </w:r>
          </w:p>
        </w:tc>
        <w:tc>
          <w:tcPr>
            <w:tcW w:w="1376" w:type="dxa"/>
            <w:vAlign w:val="bottom"/>
          </w:tcPr>
          <w:p w14:paraId="209629BE" w14:textId="3E5739D0" w:rsidR="00D86705" w:rsidRPr="001852D8" w:rsidRDefault="008344C0" w:rsidP="007E03AC">
            <w:pPr>
              <w:tabs>
                <w:tab w:val="decimal" w:pos="418"/>
              </w:tabs>
              <w:spacing w:line="360" w:lineRule="auto"/>
              <w:rPr>
                <w:sz w:val="23"/>
                <w:szCs w:val="23"/>
              </w:rPr>
            </w:pPr>
            <w:r w:rsidRPr="001852D8">
              <w:rPr>
                <w:sz w:val="23"/>
                <w:szCs w:val="23"/>
              </w:rPr>
              <w:t>.15</w:t>
            </w:r>
            <w:r w:rsidRPr="001852D8">
              <w:rPr>
                <w:sz w:val="23"/>
                <w:szCs w:val="23"/>
                <w:vertAlign w:val="superscript"/>
              </w:rPr>
              <w:t>*</w:t>
            </w:r>
          </w:p>
        </w:tc>
        <w:tc>
          <w:tcPr>
            <w:tcW w:w="1376" w:type="dxa"/>
          </w:tcPr>
          <w:p w14:paraId="3BCC1C84" w14:textId="6B46DB04" w:rsidR="00D86705" w:rsidRPr="00D13EAF" w:rsidRDefault="00D86705" w:rsidP="00AC3FD0">
            <w:pPr>
              <w:spacing w:line="360" w:lineRule="auto"/>
              <w:jc w:val="center"/>
              <w:rPr>
                <w:sz w:val="23"/>
                <w:szCs w:val="23"/>
              </w:rPr>
            </w:pPr>
            <w:r w:rsidRPr="00D13EAF">
              <w:rPr>
                <w:sz w:val="23"/>
                <w:szCs w:val="23"/>
              </w:rPr>
              <w:t>-</w:t>
            </w:r>
          </w:p>
        </w:tc>
        <w:tc>
          <w:tcPr>
            <w:tcW w:w="1376" w:type="dxa"/>
          </w:tcPr>
          <w:p w14:paraId="206EBA2A" w14:textId="77777777" w:rsidR="00D86705" w:rsidRPr="00D13EAF" w:rsidRDefault="00D86705" w:rsidP="007E03AC">
            <w:pPr>
              <w:spacing w:line="360" w:lineRule="auto"/>
              <w:rPr>
                <w:sz w:val="23"/>
                <w:szCs w:val="23"/>
              </w:rPr>
            </w:pPr>
          </w:p>
        </w:tc>
      </w:tr>
      <w:tr w:rsidR="00D86705" w:rsidRPr="00D13EAF" w14:paraId="228F846E" w14:textId="77777777" w:rsidTr="00AC3FD0">
        <w:tc>
          <w:tcPr>
            <w:tcW w:w="3235" w:type="dxa"/>
          </w:tcPr>
          <w:p w14:paraId="48A003B6" w14:textId="3DCDCE51" w:rsidR="00D86705" w:rsidRPr="00D13EAF" w:rsidRDefault="00D86705" w:rsidP="003D0ED7">
            <w:pPr>
              <w:spacing w:line="360" w:lineRule="auto"/>
              <w:rPr>
                <w:color w:val="000000"/>
                <w:sz w:val="23"/>
                <w:szCs w:val="23"/>
              </w:rPr>
            </w:pPr>
            <w:r w:rsidRPr="00D13EAF">
              <w:rPr>
                <w:color w:val="000000"/>
                <w:sz w:val="23"/>
                <w:szCs w:val="23"/>
              </w:rPr>
              <w:t xml:space="preserve">7. Figural </w:t>
            </w:r>
            <w:r w:rsidR="000D68AC">
              <w:rPr>
                <w:color w:val="000000"/>
                <w:sz w:val="23"/>
                <w:szCs w:val="23"/>
              </w:rPr>
              <w:t>originality ratio</w:t>
            </w:r>
          </w:p>
        </w:tc>
        <w:tc>
          <w:tcPr>
            <w:tcW w:w="1375" w:type="dxa"/>
            <w:vAlign w:val="bottom"/>
          </w:tcPr>
          <w:p w14:paraId="3DBB2799" w14:textId="45FB6FAE" w:rsidR="00D86705" w:rsidRPr="00D13EAF" w:rsidRDefault="009A5803" w:rsidP="007E03AC">
            <w:pPr>
              <w:tabs>
                <w:tab w:val="decimal" w:pos="431"/>
              </w:tabs>
              <w:spacing w:line="360" w:lineRule="auto"/>
              <w:ind w:left="315"/>
              <w:rPr>
                <w:color w:val="000000"/>
                <w:sz w:val="23"/>
                <w:szCs w:val="23"/>
              </w:rPr>
            </w:pPr>
            <w:r w:rsidRPr="00D13EAF">
              <w:rPr>
                <w:color w:val="000000"/>
                <w:sz w:val="23"/>
                <w:szCs w:val="23"/>
              </w:rPr>
              <w:t>.10</w:t>
            </w:r>
          </w:p>
        </w:tc>
        <w:tc>
          <w:tcPr>
            <w:tcW w:w="1376" w:type="dxa"/>
            <w:vAlign w:val="bottom"/>
          </w:tcPr>
          <w:p w14:paraId="4FEAE130" w14:textId="2A824396" w:rsidR="00D86705" w:rsidRPr="00D13EAF" w:rsidRDefault="00E45EF8" w:rsidP="007E03AC">
            <w:pPr>
              <w:spacing w:line="360" w:lineRule="auto"/>
              <w:ind w:firstLine="314"/>
              <w:rPr>
                <w:color w:val="000000"/>
                <w:sz w:val="23"/>
                <w:szCs w:val="23"/>
              </w:rPr>
            </w:pPr>
            <w:r w:rsidRPr="00D13EAF">
              <w:rPr>
                <w:color w:val="000000"/>
                <w:sz w:val="23"/>
                <w:szCs w:val="23"/>
              </w:rPr>
              <w:t>.20</w:t>
            </w:r>
            <w:r w:rsidRPr="00D13EAF">
              <w:rPr>
                <w:color w:val="000000"/>
                <w:sz w:val="23"/>
                <w:szCs w:val="23"/>
                <w:vertAlign w:val="superscript"/>
              </w:rPr>
              <w:t>**</w:t>
            </w:r>
          </w:p>
        </w:tc>
        <w:tc>
          <w:tcPr>
            <w:tcW w:w="1376" w:type="dxa"/>
            <w:vAlign w:val="bottom"/>
          </w:tcPr>
          <w:p w14:paraId="00CDC8A8" w14:textId="6267A975" w:rsidR="00D86705" w:rsidRPr="00D13EAF" w:rsidRDefault="00813B4B" w:rsidP="007E03AC">
            <w:pPr>
              <w:spacing w:line="360" w:lineRule="auto"/>
              <w:ind w:firstLine="315"/>
              <w:rPr>
                <w:color w:val="000000"/>
                <w:sz w:val="23"/>
                <w:szCs w:val="23"/>
              </w:rPr>
            </w:pPr>
            <w:r w:rsidRPr="00D13EAF">
              <w:rPr>
                <w:color w:val="000000"/>
                <w:sz w:val="23"/>
                <w:szCs w:val="23"/>
              </w:rPr>
              <w:t>.11</w:t>
            </w:r>
          </w:p>
        </w:tc>
        <w:tc>
          <w:tcPr>
            <w:tcW w:w="1375" w:type="dxa"/>
            <w:vAlign w:val="bottom"/>
          </w:tcPr>
          <w:p w14:paraId="71977CD1" w14:textId="25FB4E6F" w:rsidR="00D86705" w:rsidRPr="001852D8" w:rsidRDefault="008344C0" w:rsidP="009E6A81">
            <w:pPr>
              <w:tabs>
                <w:tab w:val="decimal" w:pos="453"/>
              </w:tabs>
              <w:spacing w:line="360" w:lineRule="auto"/>
              <w:ind w:firstLine="315"/>
              <w:rPr>
                <w:color w:val="000000"/>
                <w:sz w:val="23"/>
                <w:szCs w:val="23"/>
              </w:rPr>
            </w:pPr>
            <w:r w:rsidRPr="001852D8">
              <w:rPr>
                <w:color w:val="000000"/>
                <w:sz w:val="23"/>
                <w:szCs w:val="23"/>
              </w:rPr>
              <w:t>.09</w:t>
            </w:r>
          </w:p>
        </w:tc>
        <w:tc>
          <w:tcPr>
            <w:tcW w:w="1376" w:type="dxa"/>
            <w:vAlign w:val="bottom"/>
          </w:tcPr>
          <w:p w14:paraId="5B9C4913" w14:textId="25428C5E" w:rsidR="00D86705" w:rsidRPr="001852D8" w:rsidRDefault="008344C0" w:rsidP="007E03AC">
            <w:pPr>
              <w:tabs>
                <w:tab w:val="decimal" w:pos="418"/>
              </w:tabs>
              <w:spacing w:line="360" w:lineRule="auto"/>
              <w:rPr>
                <w:sz w:val="23"/>
                <w:szCs w:val="23"/>
              </w:rPr>
            </w:pPr>
            <w:r w:rsidRPr="001852D8">
              <w:rPr>
                <w:sz w:val="23"/>
                <w:szCs w:val="23"/>
              </w:rPr>
              <w:t>.07</w:t>
            </w:r>
          </w:p>
        </w:tc>
        <w:tc>
          <w:tcPr>
            <w:tcW w:w="1376" w:type="dxa"/>
          </w:tcPr>
          <w:p w14:paraId="15AC398B" w14:textId="487BD8D8" w:rsidR="00D86705" w:rsidRPr="00D13EAF" w:rsidRDefault="00D56C77" w:rsidP="007E03AC">
            <w:pPr>
              <w:spacing w:line="360" w:lineRule="auto"/>
              <w:jc w:val="center"/>
              <w:rPr>
                <w:sz w:val="23"/>
                <w:szCs w:val="23"/>
              </w:rPr>
            </w:pPr>
            <w:r w:rsidRPr="00D13EAF">
              <w:rPr>
                <w:sz w:val="23"/>
                <w:szCs w:val="23"/>
              </w:rPr>
              <w:t>.18</w:t>
            </w:r>
            <w:r w:rsidRPr="00D13EAF">
              <w:rPr>
                <w:sz w:val="23"/>
                <w:szCs w:val="23"/>
                <w:vertAlign w:val="superscript"/>
              </w:rPr>
              <w:t>*</w:t>
            </w:r>
          </w:p>
        </w:tc>
        <w:tc>
          <w:tcPr>
            <w:tcW w:w="1376" w:type="dxa"/>
          </w:tcPr>
          <w:p w14:paraId="0B284298" w14:textId="184D1B8C" w:rsidR="00D86705" w:rsidRPr="00D13EAF" w:rsidRDefault="00D86705" w:rsidP="00AC3FD0">
            <w:pPr>
              <w:spacing w:line="360" w:lineRule="auto"/>
              <w:jc w:val="center"/>
              <w:rPr>
                <w:sz w:val="23"/>
                <w:szCs w:val="23"/>
              </w:rPr>
            </w:pPr>
            <w:r w:rsidRPr="00D13EAF">
              <w:rPr>
                <w:sz w:val="23"/>
                <w:szCs w:val="23"/>
              </w:rPr>
              <w:t>-</w:t>
            </w:r>
          </w:p>
        </w:tc>
      </w:tr>
      <w:tr w:rsidR="00D86705" w:rsidRPr="00D13EAF" w14:paraId="3F5E7E62" w14:textId="33AB48FD" w:rsidTr="00AC3FD0">
        <w:tc>
          <w:tcPr>
            <w:tcW w:w="3235" w:type="dxa"/>
          </w:tcPr>
          <w:p w14:paraId="100F7ADD" w14:textId="77777777" w:rsidR="003579C7" w:rsidRPr="00F150F4" w:rsidRDefault="003579C7" w:rsidP="003D0ED7">
            <w:pPr>
              <w:spacing w:line="360" w:lineRule="auto"/>
              <w:rPr>
                <w:b/>
                <w:bCs/>
                <w:i/>
                <w:iCs/>
                <w:color w:val="000000"/>
                <w:sz w:val="20"/>
                <w:szCs w:val="20"/>
              </w:rPr>
            </w:pPr>
          </w:p>
          <w:p w14:paraId="33BE3FB8" w14:textId="0A8449CA" w:rsidR="00D86705" w:rsidRPr="00D13EAF" w:rsidRDefault="00D86705" w:rsidP="003D0ED7">
            <w:pPr>
              <w:spacing w:line="360" w:lineRule="auto"/>
              <w:rPr>
                <w:b/>
                <w:bCs/>
                <w:i/>
                <w:iCs/>
                <w:color w:val="000000"/>
                <w:sz w:val="23"/>
                <w:szCs w:val="23"/>
              </w:rPr>
            </w:pPr>
            <w:r w:rsidRPr="00D13EAF">
              <w:rPr>
                <w:b/>
                <w:bCs/>
                <w:i/>
                <w:iCs/>
                <w:color w:val="000000"/>
                <w:sz w:val="23"/>
                <w:szCs w:val="23"/>
              </w:rPr>
              <w:t>N</w:t>
            </w:r>
          </w:p>
        </w:tc>
        <w:tc>
          <w:tcPr>
            <w:tcW w:w="1375" w:type="dxa"/>
            <w:vAlign w:val="bottom"/>
          </w:tcPr>
          <w:p w14:paraId="249F4771" w14:textId="3DDCD0C9" w:rsidR="00D86705" w:rsidRPr="00D13EAF" w:rsidRDefault="00D86705" w:rsidP="007E03AC">
            <w:pPr>
              <w:tabs>
                <w:tab w:val="decimal" w:pos="431"/>
              </w:tabs>
              <w:spacing w:line="360" w:lineRule="auto"/>
              <w:jc w:val="center"/>
              <w:rPr>
                <w:color w:val="000000"/>
                <w:sz w:val="23"/>
                <w:szCs w:val="23"/>
              </w:rPr>
            </w:pPr>
            <w:r w:rsidRPr="00D13EAF">
              <w:rPr>
                <w:color w:val="000000"/>
                <w:sz w:val="23"/>
                <w:szCs w:val="23"/>
              </w:rPr>
              <w:t>197</w:t>
            </w:r>
          </w:p>
        </w:tc>
        <w:tc>
          <w:tcPr>
            <w:tcW w:w="1376" w:type="dxa"/>
            <w:vAlign w:val="bottom"/>
          </w:tcPr>
          <w:p w14:paraId="0D848C7A" w14:textId="4F957F45" w:rsidR="00D86705" w:rsidRPr="00D13EAF" w:rsidRDefault="00D86705" w:rsidP="007E03AC">
            <w:pPr>
              <w:spacing w:line="360" w:lineRule="auto"/>
              <w:jc w:val="center"/>
              <w:rPr>
                <w:color w:val="000000"/>
                <w:sz w:val="23"/>
                <w:szCs w:val="23"/>
              </w:rPr>
            </w:pPr>
            <w:r w:rsidRPr="00D13EAF">
              <w:rPr>
                <w:color w:val="000000"/>
                <w:sz w:val="23"/>
                <w:szCs w:val="23"/>
              </w:rPr>
              <w:t>19</w:t>
            </w:r>
            <w:r w:rsidR="00813B4B" w:rsidRPr="00D13EAF">
              <w:rPr>
                <w:color w:val="000000"/>
                <w:sz w:val="23"/>
                <w:szCs w:val="23"/>
              </w:rPr>
              <w:t>8</w:t>
            </w:r>
          </w:p>
        </w:tc>
        <w:tc>
          <w:tcPr>
            <w:tcW w:w="1376" w:type="dxa"/>
            <w:vAlign w:val="bottom"/>
          </w:tcPr>
          <w:p w14:paraId="310DD04E" w14:textId="03665459" w:rsidR="00D86705" w:rsidRPr="00D13EAF" w:rsidRDefault="00D86705" w:rsidP="007E03AC">
            <w:pPr>
              <w:spacing w:line="360" w:lineRule="auto"/>
              <w:jc w:val="center"/>
              <w:rPr>
                <w:color w:val="000000"/>
                <w:sz w:val="23"/>
                <w:szCs w:val="23"/>
              </w:rPr>
            </w:pPr>
            <w:r w:rsidRPr="00D13EAF">
              <w:rPr>
                <w:color w:val="000000"/>
                <w:sz w:val="23"/>
                <w:szCs w:val="23"/>
              </w:rPr>
              <w:t>19</w:t>
            </w:r>
            <w:r w:rsidR="00813B4B" w:rsidRPr="00D13EAF">
              <w:rPr>
                <w:color w:val="000000"/>
                <w:sz w:val="23"/>
                <w:szCs w:val="23"/>
              </w:rPr>
              <w:t>8</w:t>
            </w:r>
          </w:p>
        </w:tc>
        <w:tc>
          <w:tcPr>
            <w:tcW w:w="1375" w:type="dxa"/>
            <w:vAlign w:val="bottom"/>
          </w:tcPr>
          <w:p w14:paraId="79FD0BB6" w14:textId="724B2B09" w:rsidR="00D86705" w:rsidRPr="00D13EAF" w:rsidRDefault="00D86705" w:rsidP="007E03AC">
            <w:pPr>
              <w:spacing w:line="360" w:lineRule="auto"/>
              <w:jc w:val="center"/>
              <w:rPr>
                <w:color w:val="000000"/>
                <w:sz w:val="23"/>
                <w:szCs w:val="23"/>
              </w:rPr>
            </w:pPr>
            <w:r w:rsidRPr="00D13EAF">
              <w:rPr>
                <w:color w:val="000000"/>
                <w:sz w:val="23"/>
                <w:szCs w:val="23"/>
              </w:rPr>
              <w:t>19</w:t>
            </w:r>
            <w:r w:rsidR="00E17F93" w:rsidRPr="00D13EAF">
              <w:rPr>
                <w:color w:val="000000"/>
                <w:sz w:val="23"/>
                <w:szCs w:val="23"/>
              </w:rPr>
              <w:t>9</w:t>
            </w:r>
          </w:p>
        </w:tc>
        <w:tc>
          <w:tcPr>
            <w:tcW w:w="1376" w:type="dxa"/>
            <w:vAlign w:val="bottom"/>
          </w:tcPr>
          <w:p w14:paraId="7BB73AFA" w14:textId="61BF26BC" w:rsidR="00D86705" w:rsidRPr="00D13EAF" w:rsidRDefault="00D86705" w:rsidP="007E03AC">
            <w:pPr>
              <w:spacing w:line="360" w:lineRule="auto"/>
              <w:jc w:val="center"/>
              <w:rPr>
                <w:sz w:val="23"/>
                <w:szCs w:val="23"/>
              </w:rPr>
            </w:pPr>
            <w:r w:rsidRPr="00D13EAF">
              <w:rPr>
                <w:sz w:val="23"/>
                <w:szCs w:val="23"/>
              </w:rPr>
              <w:t>19</w:t>
            </w:r>
            <w:r w:rsidR="00E17F93" w:rsidRPr="00D13EAF">
              <w:rPr>
                <w:sz w:val="23"/>
                <w:szCs w:val="23"/>
              </w:rPr>
              <w:t>9</w:t>
            </w:r>
          </w:p>
        </w:tc>
        <w:tc>
          <w:tcPr>
            <w:tcW w:w="1376" w:type="dxa"/>
          </w:tcPr>
          <w:p w14:paraId="23E4F5B8" w14:textId="77777777" w:rsidR="00231558" w:rsidRPr="00231558" w:rsidRDefault="00231558" w:rsidP="007E03AC">
            <w:pPr>
              <w:spacing w:line="360" w:lineRule="auto"/>
              <w:jc w:val="center"/>
              <w:rPr>
                <w:sz w:val="20"/>
                <w:szCs w:val="20"/>
              </w:rPr>
            </w:pPr>
          </w:p>
          <w:p w14:paraId="16833596" w14:textId="77C03602" w:rsidR="00D86705" w:rsidRPr="00D13EAF" w:rsidRDefault="00423995" w:rsidP="007E03AC">
            <w:pPr>
              <w:spacing w:line="360" w:lineRule="auto"/>
              <w:jc w:val="center"/>
              <w:rPr>
                <w:sz w:val="23"/>
                <w:szCs w:val="23"/>
              </w:rPr>
            </w:pPr>
            <w:r w:rsidRPr="00D13EAF">
              <w:rPr>
                <w:sz w:val="23"/>
                <w:szCs w:val="23"/>
              </w:rPr>
              <w:t>199</w:t>
            </w:r>
          </w:p>
        </w:tc>
        <w:tc>
          <w:tcPr>
            <w:tcW w:w="1376" w:type="dxa"/>
          </w:tcPr>
          <w:p w14:paraId="7B3327DD" w14:textId="77777777" w:rsidR="00231558" w:rsidRPr="00231558" w:rsidRDefault="00231558" w:rsidP="007E03AC">
            <w:pPr>
              <w:spacing w:line="360" w:lineRule="auto"/>
              <w:jc w:val="center"/>
              <w:rPr>
                <w:sz w:val="20"/>
                <w:szCs w:val="20"/>
              </w:rPr>
            </w:pPr>
          </w:p>
          <w:p w14:paraId="4D1BE754" w14:textId="21B36B96" w:rsidR="00D86705" w:rsidRPr="00D13EAF" w:rsidRDefault="00423995" w:rsidP="007E03AC">
            <w:pPr>
              <w:spacing w:line="360" w:lineRule="auto"/>
              <w:jc w:val="center"/>
              <w:rPr>
                <w:sz w:val="23"/>
                <w:szCs w:val="23"/>
              </w:rPr>
            </w:pPr>
            <w:r w:rsidRPr="00D13EAF">
              <w:rPr>
                <w:sz w:val="23"/>
                <w:szCs w:val="23"/>
              </w:rPr>
              <w:t>191</w:t>
            </w:r>
          </w:p>
        </w:tc>
      </w:tr>
      <w:tr w:rsidR="00D86705" w:rsidRPr="00D13EAF" w14:paraId="0A5FF9EC" w14:textId="42865E0D" w:rsidTr="00AC3FD0">
        <w:tc>
          <w:tcPr>
            <w:tcW w:w="3235" w:type="dxa"/>
          </w:tcPr>
          <w:p w14:paraId="27234F4B" w14:textId="77777777" w:rsidR="00D86705" w:rsidRPr="00D13EAF" w:rsidRDefault="00D86705" w:rsidP="003D0ED7">
            <w:pPr>
              <w:spacing w:line="360" w:lineRule="auto"/>
              <w:rPr>
                <w:b/>
                <w:bCs/>
                <w:i/>
                <w:iCs/>
                <w:color w:val="000000"/>
                <w:sz w:val="23"/>
                <w:szCs w:val="23"/>
              </w:rPr>
            </w:pPr>
            <w:r w:rsidRPr="00D13EAF">
              <w:rPr>
                <w:b/>
                <w:bCs/>
                <w:i/>
                <w:iCs/>
                <w:color w:val="000000"/>
                <w:sz w:val="23"/>
                <w:szCs w:val="23"/>
              </w:rPr>
              <w:t>Mean</w:t>
            </w:r>
          </w:p>
        </w:tc>
        <w:tc>
          <w:tcPr>
            <w:tcW w:w="1375" w:type="dxa"/>
            <w:vAlign w:val="bottom"/>
          </w:tcPr>
          <w:p w14:paraId="10A5B3FC" w14:textId="5B427C58" w:rsidR="00D86705" w:rsidRPr="00D13EAF" w:rsidRDefault="00D86705" w:rsidP="007E03AC">
            <w:pPr>
              <w:tabs>
                <w:tab w:val="decimal" w:pos="431"/>
              </w:tabs>
              <w:spacing w:line="360" w:lineRule="auto"/>
              <w:jc w:val="center"/>
              <w:rPr>
                <w:color w:val="000000"/>
                <w:sz w:val="23"/>
                <w:szCs w:val="23"/>
              </w:rPr>
            </w:pPr>
            <w:r w:rsidRPr="00D13EAF">
              <w:rPr>
                <w:color w:val="000000"/>
                <w:sz w:val="23"/>
                <w:szCs w:val="23"/>
              </w:rPr>
              <w:t>156</w:t>
            </w:r>
          </w:p>
        </w:tc>
        <w:tc>
          <w:tcPr>
            <w:tcW w:w="1376" w:type="dxa"/>
            <w:vAlign w:val="bottom"/>
          </w:tcPr>
          <w:p w14:paraId="3FF685D1" w14:textId="20A92732" w:rsidR="00D86705" w:rsidRPr="00D13EAF" w:rsidRDefault="00D86705" w:rsidP="007E03AC">
            <w:pPr>
              <w:spacing w:line="360" w:lineRule="auto"/>
              <w:jc w:val="center"/>
              <w:rPr>
                <w:color w:val="000000"/>
                <w:sz w:val="23"/>
                <w:szCs w:val="23"/>
              </w:rPr>
            </w:pPr>
            <w:r w:rsidRPr="00D13EAF">
              <w:rPr>
                <w:color w:val="000000"/>
                <w:sz w:val="23"/>
                <w:szCs w:val="23"/>
              </w:rPr>
              <w:t>107.5</w:t>
            </w:r>
            <w:r w:rsidR="007F00D6" w:rsidRPr="00D13EAF">
              <w:rPr>
                <w:color w:val="000000"/>
                <w:sz w:val="23"/>
                <w:szCs w:val="23"/>
              </w:rPr>
              <w:t>8</w:t>
            </w:r>
          </w:p>
        </w:tc>
        <w:tc>
          <w:tcPr>
            <w:tcW w:w="1376" w:type="dxa"/>
            <w:vAlign w:val="bottom"/>
          </w:tcPr>
          <w:p w14:paraId="6F787066" w14:textId="145159DF" w:rsidR="00D86705" w:rsidRPr="00D13EAF" w:rsidRDefault="00D86705" w:rsidP="007E03AC">
            <w:pPr>
              <w:spacing w:line="360" w:lineRule="auto"/>
              <w:jc w:val="center"/>
              <w:rPr>
                <w:color w:val="000000"/>
                <w:sz w:val="23"/>
                <w:szCs w:val="23"/>
              </w:rPr>
            </w:pPr>
            <w:r w:rsidRPr="00D13EAF">
              <w:rPr>
                <w:color w:val="000000"/>
                <w:sz w:val="23"/>
                <w:szCs w:val="23"/>
              </w:rPr>
              <w:t>108.</w:t>
            </w:r>
            <w:r w:rsidR="008212B6" w:rsidRPr="00D13EAF">
              <w:rPr>
                <w:color w:val="000000"/>
                <w:sz w:val="23"/>
                <w:szCs w:val="23"/>
              </w:rPr>
              <w:t>14</w:t>
            </w:r>
          </w:p>
        </w:tc>
        <w:tc>
          <w:tcPr>
            <w:tcW w:w="1375" w:type="dxa"/>
            <w:vAlign w:val="bottom"/>
          </w:tcPr>
          <w:p w14:paraId="7A7CF236" w14:textId="0FF1760A" w:rsidR="00D86705" w:rsidRPr="00D13EAF" w:rsidRDefault="00D86705" w:rsidP="007E03AC">
            <w:pPr>
              <w:spacing w:line="360" w:lineRule="auto"/>
              <w:jc w:val="center"/>
              <w:rPr>
                <w:color w:val="000000"/>
                <w:sz w:val="23"/>
                <w:szCs w:val="23"/>
              </w:rPr>
            </w:pPr>
            <w:r w:rsidRPr="00D13EAF">
              <w:rPr>
                <w:color w:val="000000"/>
                <w:sz w:val="23"/>
                <w:szCs w:val="23"/>
              </w:rPr>
              <w:t>.00</w:t>
            </w:r>
          </w:p>
        </w:tc>
        <w:tc>
          <w:tcPr>
            <w:tcW w:w="1376" w:type="dxa"/>
            <w:vAlign w:val="bottom"/>
          </w:tcPr>
          <w:p w14:paraId="2664F6E2" w14:textId="77777777" w:rsidR="00D86705" w:rsidRPr="00D13EAF" w:rsidRDefault="00D86705" w:rsidP="007E03AC">
            <w:pPr>
              <w:spacing w:line="360" w:lineRule="auto"/>
              <w:jc w:val="center"/>
              <w:rPr>
                <w:sz w:val="23"/>
                <w:szCs w:val="23"/>
              </w:rPr>
            </w:pPr>
            <w:r w:rsidRPr="00D13EAF">
              <w:rPr>
                <w:sz w:val="23"/>
                <w:szCs w:val="23"/>
              </w:rPr>
              <w:t>-.00</w:t>
            </w:r>
          </w:p>
        </w:tc>
        <w:tc>
          <w:tcPr>
            <w:tcW w:w="1376" w:type="dxa"/>
          </w:tcPr>
          <w:p w14:paraId="463A2CDA" w14:textId="0B9CD174" w:rsidR="00D86705" w:rsidRPr="00D13EAF" w:rsidRDefault="00E0260B" w:rsidP="007E03AC">
            <w:pPr>
              <w:spacing w:line="360" w:lineRule="auto"/>
              <w:jc w:val="center"/>
              <w:rPr>
                <w:sz w:val="23"/>
                <w:szCs w:val="23"/>
              </w:rPr>
            </w:pPr>
            <w:r w:rsidRPr="00D13EAF">
              <w:rPr>
                <w:sz w:val="23"/>
                <w:szCs w:val="23"/>
              </w:rPr>
              <w:t>.75</w:t>
            </w:r>
          </w:p>
        </w:tc>
        <w:tc>
          <w:tcPr>
            <w:tcW w:w="1376" w:type="dxa"/>
          </w:tcPr>
          <w:p w14:paraId="37D2FF13" w14:textId="77968C5A" w:rsidR="00D86705" w:rsidRPr="00D13EAF" w:rsidRDefault="00EA26AB" w:rsidP="007E03AC">
            <w:pPr>
              <w:spacing w:line="360" w:lineRule="auto"/>
              <w:jc w:val="center"/>
              <w:rPr>
                <w:sz w:val="23"/>
                <w:szCs w:val="23"/>
              </w:rPr>
            </w:pPr>
            <w:r w:rsidRPr="00D13EAF">
              <w:rPr>
                <w:sz w:val="23"/>
                <w:szCs w:val="23"/>
              </w:rPr>
              <w:t>.73</w:t>
            </w:r>
          </w:p>
        </w:tc>
      </w:tr>
      <w:tr w:rsidR="00D86705" w:rsidRPr="00D13EAF" w14:paraId="4330B7EF" w14:textId="34905A63" w:rsidTr="00AC3FD0">
        <w:tc>
          <w:tcPr>
            <w:tcW w:w="3235" w:type="dxa"/>
          </w:tcPr>
          <w:p w14:paraId="1F038098" w14:textId="77777777" w:rsidR="00D86705" w:rsidRPr="00D13EAF" w:rsidRDefault="00D86705" w:rsidP="003D0ED7">
            <w:pPr>
              <w:spacing w:line="360" w:lineRule="auto"/>
              <w:rPr>
                <w:b/>
                <w:bCs/>
                <w:i/>
                <w:iCs/>
                <w:color w:val="000000"/>
                <w:sz w:val="23"/>
                <w:szCs w:val="23"/>
              </w:rPr>
            </w:pPr>
            <w:r w:rsidRPr="00D13EAF">
              <w:rPr>
                <w:b/>
                <w:bCs/>
                <w:i/>
                <w:iCs/>
                <w:color w:val="000000"/>
                <w:sz w:val="23"/>
                <w:szCs w:val="23"/>
              </w:rPr>
              <w:t>SD</w:t>
            </w:r>
          </w:p>
        </w:tc>
        <w:tc>
          <w:tcPr>
            <w:tcW w:w="1375" w:type="dxa"/>
            <w:vAlign w:val="bottom"/>
          </w:tcPr>
          <w:p w14:paraId="646900FD" w14:textId="5690EBE0" w:rsidR="00D86705" w:rsidRPr="00D13EAF" w:rsidRDefault="00D86705" w:rsidP="007E03AC">
            <w:pPr>
              <w:tabs>
                <w:tab w:val="decimal" w:pos="431"/>
              </w:tabs>
              <w:spacing w:line="360" w:lineRule="auto"/>
              <w:jc w:val="center"/>
              <w:rPr>
                <w:color w:val="000000"/>
                <w:sz w:val="23"/>
                <w:szCs w:val="23"/>
              </w:rPr>
            </w:pPr>
            <w:r w:rsidRPr="00D13EAF">
              <w:rPr>
                <w:color w:val="000000"/>
                <w:sz w:val="23"/>
                <w:szCs w:val="23"/>
              </w:rPr>
              <w:t>32.29</w:t>
            </w:r>
          </w:p>
        </w:tc>
        <w:tc>
          <w:tcPr>
            <w:tcW w:w="1376" w:type="dxa"/>
            <w:vAlign w:val="bottom"/>
          </w:tcPr>
          <w:p w14:paraId="2B57C579" w14:textId="3E5AFFD2" w:rsidR="00D86705" w:rsidRPr="00D13EAF" w:rsidRDefault="00D86705" w:rsidP="007E03AC">
            <w:pPr>
              <w:spacing w:line="360" w:lineRule="auto"/>
              <w:jc w:val="center"/>
              <w:rPr>
                <w:color w:val="000000"/>
                <w:sz w:val="23"/>
                <w:szCs w:val="23"/>
              </w:rPr>
            </w:pPr>
            <w:r w:rsidRPr="00D13EAF">
              <w:rPr>
                <w:color w:val="000000"/>
                <w:sz w:val="23"/>
                <w:szCs w:val="23"/>
              </w:rPr>
              <w:t>12.9</w:t>
            </w:r>
            <w:r w:rsidR="007F00D6" w:rsidRPr="00D13EAF">
              <w:rPr>
                <w:color w:val="000000"/>
                <w:sz w:val="23"/>
                <w:szCs w:val="23"/>
              </w:rPr>
              <w:t>4</w:t>
            </w:r>
          </w:p>
        </w:tc>
        <w:tc>
          <w:tcPr>
            <w:tcW w:w="1376" w:type="dxa"/>
            <w:vAlign w:val="bottom"/>
          </w:tcPr>
          <w:p w14:paraId="613F8B72" w14:textId="3D4A0FAF" w:rsidR="00D86705" w:rsidRPr="00D13EAF" w:rsidRDefault="00D86705" w:rsidP="007E03AC">
            <w:pPr>
              <w:spacing w:line="360" w:lineRule="auto"/>
              <w:jc w:val="center"/>
              <w:rPr>
                <w:color w:val="000000"/>
                <w:sz w:val="23"/>
                <w:szCs w:val="23"/>
              </w:rPr>
            </w:pPr>
            <w:r w:rsidRPr="00D13EAF">
              <w:rPr>
                <w:color w:val="000000"/>
                <w:sz w:val="23"/>
                <w:szCs w:val="23"/>
              </w:rPr>
              <w:t>13.6</w:t>
            </w:r>
            <w:r w:rsidR="008212B6" w:rsidRPr="00D13EAF">
              <w:rPr>
                <w:color w:val="000000"/>
                <w:sz w:val="23"/>
                <w:szCs w:val="23"/>
              </w:rPr>
              <w:t>5</w:t>
            </w:r>
          </w:p>
        </w:tc>
        <w:tc>
          <w:tcPr>
            <w:tcW w:w="1375" w:type="dxa"/>
            <w:vAlign w:val="bottom"/>
          </w:tcPr>
          <w:p w14:paraId="5DD5821C" w14:textId="5D48934D" w:rsidR="00D86705" w:rsidRPr="00D13EAF" w:rsidRDefault="00D86705" w:rsidP="007E03AC">
            <w:pPr>
              <w:spacing w:line="360" w:lineRule="auto"/>
              <w:jc w:val="center"/>
              <w:rPr>
                <w:color w:val="000000"/>
                <w:sz w:val="23"/>
                <w:szCs w:val="23"/>
              </w:rPr>
            </w:pPr>
            <w:r w:rsidRPr="00D13EAF">
              <w:rPr>
                <w:color w:val="000000"/>
                <w:sz w:val="23"/>
                <w:szCs w:val="23"/>
              </w:rPr>
              <w:t>.97</w:t>
            </w:r>
          </w:p>
        </w:tc>
        <w:tc>
          <w:tcPr>
            <w:tcW w:w="1376" w:type="dxa"/>
            <w:vAlign w:val="bottom"/>
          </w:tcPr>
          <w:p w14:paraId="62ED4303" w14:textId="6AE181B0" w:rsidR="00D86705" w:rsidRPr="00D13EAF" w:rsidRDefault="00D86705" w:rsidP="007E03AC">
            <w:pPr>
              <w:spacing w:line="360" w:lineRule="auto"/>
              <w:jc w:val="center"/>
              <w:rPr>
                <w:sz w:val="23"/>
                <w:szCs w:val="23"/>
              </w:rPr>
            </w:pPr>
            <w:r w:rsidRPr="00D13EAF">
              <w:rPr>
                <w:sz w:val="23"/>
                <w:szCs w:val="23"/>
              </w:rPr>
              <w:t>.7</w:t>
            </w:r>
            <w:r w:rsidR="00E46E0A" w:rsidRPr="00D13EAF">
              <w:rPr>
                <w:sz w:val="23"/>
                <w:szCs w:val="23"/>
              </w:rPr>
              <w:t>2</w:t>
            </w:r>
          </w:p>
        </w:tc>
        <w:tc>
          <w:tcPr>
            <w:tcW w:w="1376" w:type="dxa"/>
          </w:tcPr>
          <w:p w14:paraId="25F40E27" w14:textId="3099F8B9" w:rsidR="00D86705" w:rsidRPr="00D13EAF" w:rsidRDefault="00E0260B" w:rsidP="007E03AC">
            <w:pPr>
              <w:spacing w:line="360" w:lineRule="auto"/>
              <w:jc w:val="center"/>
              <w:rPr>
                <w:sz w:val="23"/>
                <w:szCs w:val="23"/>
              </w:rPr>
            </w:pPr>
            <w:r w:rsidRPr="00D13EAF">
              <w:rPr>
                <w:sz w:val="23"/>
                <w:szCs w:val="23"/>
              </w:rPr>
              <w:t>.07</w:t>
            </w:r>
          </w:p>
        </w:tc>
        <w:tc>
          <w:tcPr>
            <w:tcW w:w="1376" w:type="dxa"/>
          </w:tcPr>
          <w:p w14:paraId="20E863AE" w14:textId="4A768504" w:rsidR="00D86705" w:rsidRPr="00D13EAF" w:rsidRDefault="00EA26AB" w:rsidP="007E03AC">
            <w:pPr>
              <w:spacing w:line="360" w:lineRule="auto"/>
              <w:jc w:val="center"/>
              <w:rPr>
                <w:sz w:val="23"/>
                <w:szCs w:val="23"/>
              </w:rPr>
            </w:pPr>
            <w:r w:rsidRPr="00D13EAF">
              <w:rPr>
                <w:sz w:val="23"/>
                <w:szCs w:val="23"/>
              </w:rPr>
              <w:t>.19</w:t>
            </w:r>
          </w:p>
        </w:tc>
      </w:tr>
      <w:tr w:rsidR="00D86705" w:rsidRPr="00D13EAF" w14:paraId="4129BC9A" w14:textId="0E44CA47" w:rsidTr="00AC3FD0">
        <w:tc>
          <w:tcPr>
            <w:tcW w:w="3235" w:type="dxa"/>
          </w:tcPr>
          <w:p w14:paraId="3F0D309A" w14:textId="73DF0B10" w:rsidR="00D86705" w:rsidRPr="00D13EAF" w:rsidRDefault="00D86705" w:rsidP="003D0ED7">
            <w:pPr>
              <w:spacing w:line="360" w:lineRule="auto"/>
              <w:rPr>
                <w:b/>
                <w:bCs/>
                <w:i/>
                <w:iCs/>
                <w:color w:val="000000"/>
                <w:sz w:val="23"/>
                <w:szCs w:val="23"/>
              </w:rPr>
            </w:pPr>
            <w:r w:rsidRPr="00D13EAF">
              <w:rPr>
                <w:b/>
                <w:bCs/>
                <w:i/>
                <w:iCs/>
                <w:color w:val="000000"/>
                <w:sz w:val="23"/>
                <w:szCs w:val="23"/>
              </w:rPr>
              <w:t>Mi</w:t>
            </w:r>
            <w:r w:rsidR="009D036F">
              <w:rPr>
                <w:b/>
                <w:bCs/>
                <w:i/>
                <w:iCs/>
                <w:color w:val="000000"/>
                <w:sz w:val="23"/>
                <w:szCs w:val="23"/>
              </w:rPr>
              <w:t>n. – Max.</w:t>
            </w:r>
          </w:p>
        </w:tc>
        <w:tc>
          <w:tcPr>
            <w:tcW w:w="1375" w:type="dxa"/>
            <w:vAlign w:val="bottom"/>
          </w:tcPr>
          <w:p w14:paraId="780E698C" w14:textId="710B8C9B" w:rsidR="00D86705" w:rsidRPr="00D13EAF" w:rsidRDefault="00D86705" w:rsidP="007E03AC">
            <w:pPr>
              <w:tabs>
                <w:tab w:val="decimal" w:pos="431"/>
              </w:tabs>
              <w:spacing w:line="360" w:lineRule="auto"/>
              <w:jc w:val="center"/>
              <w:rPr>
                <w:color w:val="000000"/>
                <w:sz w:val="23"/>
                <w:szCs w:val="23"/>
              </w:rPr>
            </w:pPr>
            <w:r w:rsidRPr="00D13EAF">
              <w:rPr>
                <w:color w:val="000000"/>
                <w:sz w:val="23"/>
                <w:szCs w:val="23"/>
              </w:rPr>
              <w:t>98</w:t>
            </w:r>
            <w:r w:rsidR="009D036F">
              <w:rPr>
                <w:color w:val="000000"/>
                <w:sz w:val="23"/>
                <w:szCs w:val="23"/>
              </w:rPr>
              <w:t xml:space="preserve"> –  245</w:t>
            </w:r>
          </w:p>
        </w:tc>
        <w:tc>
          <w:tcPr>
            <w:tcW w:w="1376" w:type="dxa"/>
            <w:vAlign w:val="bottom"/>
          </w:tcPr>
          <w:p w14:paraId="5BF40563" w14:textId="293D1E93" w:rsidR="00D86705" w:rsidRPr="00D13EAF" w:rsidRDefault="00D86705" w:rsidP="007E03AC">
            <w:pPr>
              <w:spacing w:line="360" w:lineRule="auto"/>
              <w:jc w:val="center"/>
              <w:rPr>
                <w:color w:val="000000"/>
                <w:sz w:val="23"/>
                <w:szCs w:val="23"/>
              </w:rPr>
            </w:pPr>
            <w:r w:rsidRPr="00D13EAF">
              <w:rPr>
                <w:color w:val="000000"/>
                <w:sz w:val="23"/>
                <w:szCs w:val="23"/>
              </w:rPr>
              <w:t>66</w:t>
            </w:r>
            <w:r w:rsidR="009D036F">
              <w:rPr>
                <w:color w:val="000000"/>
                <w:sz w:val="23"/>
                <w:szCs w:val="23"/>
              </w:rPr>
              <w:t xml:space="preserve"> – 145</w:t>
            </w:r>
          </w:p>
        </w:tc>
        <w:tc>
          <w:tcPr>
            <w:tcW w:w="1376" w:type="dxa"/>
            <w:vAlign w:val="bottom"/>
          </w:tcPr>
          <w:p w14:paraId="3B7F859A" w14:textId="48C6EE97" w:rsidR="00D86705" w:rsidRPr="00D13EAF" w:rsidRDefault="00D86705" w:rsidP="007E03AC">
            <w:pPr>
              <w:spacing w:line="360" w:lineRule="auto"/>
              <w:jc w:val="center"/>
              <w:rPr>
                <w:color w:val="000000"/>
                <w:sz w:val="23"/>
                <w:szCs w:val="23"/>
              </w:rPr>
            </w:pPr>
            <w:r w:rsidRPr="00D13EAF">
              <w:rPr>
                <w:color w:val="000000"/>
                <w:sz w:val="23"/>
                <w:szCs w:val="23"/>
              </w:rPr>
              <w:t>70</w:t>
            </w:r>
            <w:r w:rsidR="009D036F">
              <w:rPr>
                <w:color w:val="000000"/>
                <w:sz w:val="23"/>
                <w:szCs w:val="23"/>
              </w:rPr>
              <w:t xml:space="preserve"> – 132</w:t>
            </w:r>
          </w:p>
        </w:tc>
        <w:tc>
          <w:tcPr>
            <w:tcW w:w="1375" w:type="dxa"/>
            <w:vAlign w:val="bottom"/>
          </w:tcPr>
          <w:p w14:paraId="2635283C" w14:textId="14986B05" w:rsidR="00D86705" w:rsidRPr="00D13EAF" w:rsidRDefault="00D86705" w:rsidP="007E03AC">
            <w:pPr>
              <w:spacing w:line="360" w:lineRule="auto"/>
              <w:jc w:val="center"/>
              <w:rPr>
                <w:color w:val="000000"/>
                <w:sz w:val="23"/>
                <w:szCs w:val="23"/>
              </w:rPr>
            </w:pPr>
            <w:r w:rsidRPr="00D13EAF">
              <w:rPr>
                <w:color w:val="000000"/>
                <w:sz w:val="23"/>
                <w:szCs w:val="23"/>
              </w:rPr>
              <w:t>-2.2</w:t>
            </w:r>
            <w:r w:rsidR="00C60363" w:rsidRPr="00D13EAF">
              <w:rPr>
                <w:color w:val="000000"/>
                <w:sz w:val="23"/>
                <w:szCs w:val="23"/>
              </w:rPr>
              <w:t>5</w:t>
            </w:r>
            <w:r w:rsidR="009D036F">
              <w:rPr>
                <w:color w:val="000000"/>
                <w:sz w:val="23"/>
                <w:szCs w:val="23"/>
              </w:rPr>
              <w:t xml:space="preserve"> – 2.92</w:t>
            </w:r>
          </w:p>
        </w:tc>
        <w:tc>
          <w:tcPr>
            <w:tcW w:w="1376" w:type="dxa"/>
            <w:vAlign w:val="bottom"/>
          </w:tcPr>
          <w:p w14:paraId="60553D9E" w14:textId="621E007C" w:rsidR="00D86705" w:rsidRPr="00D13EAF" w:rsidRDefault="00D86705" w:rsidP="007E03AC">
            <w:pPr>
              <w:spacing w:line="360" w:lineRule="auto"/>
              <w:jc w:val="center"/>
              <w:rPr>
                <w:sz w:val="23"/>
                <w:szCs w:val="23"/>
              </w:rPr>
            </w:pPr>
            <w:r w:rsidRPr="00D13EAF">
              <w:rPr>
                <w:color w:val="000000"/>
                <w:sz w:val="23"/>
                <w:szCs w:val="23"/>
              </w:rPr>
              <w:t>-1.7</w:t>
            </w:r>
            <w:r w:rsidR="00C60363" w:rsidRPr="00D13EAF">
              <w:rPr>
                <w:color w:val="000000"/>
                <w:sz w:val="23"/>
                <w:szCs w:val="23"/>
              </w:rPr>
              <w:t>6</w:t>
            </w:r>
            <w:r w:rsidR="009D036F">
              <w:rPr>
                <w:color w:val="000000"/>
                <w:sz w:val="23"/>
                <w:szCs w:val="23"/>
              </w:rPr>
              <w:t xml:space="preserve"> – 2.25</w:t>
            </w:r>
          </w:p>
        </w:tc>
        <w:tc>
          <w:tcPr>
            <w:tcW w:w="1376" w:type="dxa"/>
          </w:tcPr>
          <w:p w14:paraId="1F4DBF0C" w14:textId="26B55CC9" w:rsidR="00D86705" w:rsidRPr="00D13EAF" w:rsidRDefault="00E0260B" w:rsidP="007E03AC">
            <w:pPr>
              <w:spacing w:line="360" w:lineRule="auto"/>
              <w:jc w:val="center"/>
              <w:rPr>
                <w:color w:val="000000"/>
                <w:sz w:val="23"/>
                <w:szCs w:val="23"/>
              </w:rPr>
            </w:pPr>
            <w:r w:rsidRPr="00D13EAF">
              <w:rPr>
                <w:color w:val="000000"/>
                <w:sz w:val="23"/>
                <w:szCs w:val="23"/>
              </w:rPr>
              <w:t>.54</w:t>
            </w:r>
            <w:r w:rsidR="009D036F">
              <w:rPr>
                <w:color w:val="000000"/>
                <w:sz w:val="23"/>
                <w:szCs w:val="23"/>
              </w:rPr>
              <w:t xml:space="preserve"> – .93</w:t>
            </w:r>
          </w:p>
        </w:tc>
        <w:tc>
          <w:tcPr>
            <w:tcW w:w="1376" w:type="dxa"/>
          </w:tcPr>
          <w:p w14:paraId="0010C4E3" w14:textId="119DE939" w:rsidR="00D86705" w:rsidRPr="00D13EAF" w:rsidRDefault="00EA26AB" w:rsidP="007E03AC">
            <w:pPr>
              <w:spacing w:line="360" w:lineRule="auto"/>
              <w:jc w:val="center"/>
              <w:rPr>
                <w:color w:val="000000"/>
                <w:sz w:val="23"/>
                <w:szCs w:val="23"/>
              </w:rPr>
            </w:pPr>
            <w:r w:rsidRPr="00D13EAF">
              <w:rPr>
                <w:color w:val="000000"/>
                <w:sz w:val="23"/>
                <w:szCs w:val="23"/>
              </w:rPr>
              <w:t>.37</w:t>
            </w:r>
            <w:r w:rsidR="009D036F">
              <w:rPr>
                <w:color w:val="000000"/>
                <w:sz w:val="23"/>
                <w:szCs w:val="23"/>
              </w:rPr>
              <w:t xml:space="preserve"> – 1.34</w:t>
            </w:r>
          </w:p>
        </w:tc>
      </w:tr>
      <w:tr w:rsidR="00D86705" w:rsidRPr="00D13EAF" w14:paraId="579ED977" w14:textId="1E5DE9B2" w:rsidTr="00AC3FD0">
        <w:tc>
          <w:tcPr>
            <w:tcW w:w="3235" w:type="dxa"/>
          </w:tcPr>
          <w:p w14:paraId="3B876315" w14:textId="072E8D2A" w:rsidR="00D86705" w:rsidRPr="00D13EAF" w:rsidRDefault="00D86705" w:rsidP="003D0ED7">
            <w:pPr>
              <w:spacing w:line="360" w:lineRule="auto"/>
              <w:rPr>
                <w:b/>
                <w:bCs/>
                <w:i/>
                <w:iCs/>
                <w:color w:val="000000"/>
                <w:sz w:val="23"/>
                <w:szCs w:val="23"/>
              </w:rPr>
            </w:pPr>
            <w:r w:rsidRPr="00D13EAF">
              <w:rPr>
                <w:b/>
                <w:bCs/>
                <w:i/>
                <w:iCs/>
                <w:color w:val="000000"/>
                <w:sz w:val="23"/>
                <w:szCs w:val="23"/>
              </w:rPr>
              <w:t>Skewness</w:t>
            </w:r>
          </w:p>
        </w:tc>
        <w:tc>
          <w:tcPr>
            <w:tcW w:w="1375" w:type="dxa"/>
            <w:vAlign w:val="bottom"/>
          </w:tcPr>
          <w:p w14:paraId="53F0F3C5" w14:textId="0D51C9E1" w:rsidR="00D86705" w:rsidRPr="00D13EAF" w:rsidRDefault="00D86705" w:rsidP="007E03AC">
            <w:pPr>
              <w:spacing w:line="360" w:lineRule="auto"/>
              <w:jc w:val="center"/>
              <w:rPr>
                <w:color w:val="000000"/>
                <w:sz w:val="23"/>
                <w:szCs w:val="23"/>
              </w:rPr>
            </w:pPr>
            <w:r w:rsidRPr="00D13EAF">
              <w:rPr>
                <w:color w:val="000000"/>
                <w:sz w:val="23"/>
                <w:szCs w:val="23"/>
              </w:rPr>
              <w:t>.57 (.17)</w:t>
            </w:r>
          </w:p>
        </w:tc>
        <w:tc>
          <w:tcPr>
            <w:tcW w:w="1376" w:type="dxa"/>
            <w:vAlign w:val="bottom"/>
          </w:tcPr>
          <w:p w14:paraId="5DC4AFEB" w14:textId="5EAAB777" w:rsidR="00D86705" w:rsidRPr="00D13EAF" w:rsidRDefault="00D86705" w:rsidP="007E03AC">
            <w:pPr>
              <w:spacing w:line="360" w:lineRule="auto"/>
              <w:jc w:val="center"/>
              <w:rPr>
                <w:color w:val="000000"/>
                <w:sz w:val="23"/>
                <w:szCs w:val="23"/>
              </w:rPr>
            </w:pPr>
            <w:r w:rsidRPr="00D13EAF">
              <w:rPr>
                <w:color w:val="000000"/>
                <w:sz w:val="23"/>
                <w:szCs w:val="23"/>
              </w:rPr>
              <w:t>.00 (.17)</w:t>
            </w:r>
          </w:p>
        </w:tc>
        <w:tc>
          <w:tcPr>
            <w:tcW w:w="1376" w:type="dxa"/>
            <w:vAlign w:val="bottom"/>
          </w:tcPr>
          <w:p w14:paraId="5D9DC507" w14:textId="575F6559" w:rsidR="00D86705" w:rsidRPr="00D13EAF" w:rsidRDefault="00D86705" w:rsidP="007E03AC">
            <w:pPr>
              <w:spacing w:line="360" w:lineRule="auto"/>
              <w:jc w:val="center"/>
              <w:rPr>
                <w:color w:val="000000"/>
                <w:sz w:val="23"/>
                <w:szCs w:val="23"/>
              </w:rPr>
            </w:pPr>
            <w:r w:rsidRPr="00D13EAF">
              <w:rPr>
                <w:color w:val="000000"/>
                <w:sz w:val="23"/>
                <w:szCs w:val="23"/>
              </w:rPr>
              <w:t>-.40 (.17)</w:t>
            </w:r>
          </w:p>
        </w:tc>
        <w:tc>
          <w:tcPr>
            <w:tcW w:w="1375" w:type="dxa"/>
            <w:vAlign w:val="bottom"/>
          </w:tcPr>
          <w:p w14:paraId="089C84A6" w14:textId="48D12A50" w:rsidR="00D86705" w:rsidRPr="00D13EAF" w:rsidRDefault="00D86705" w:rsidP="007E03AC">
            <w:pPr>
              <w:spacing w:line="360" w:lineRule="auto"/>
              <w:jc w:val="center"/>
              <w:rPr>
                <w:color w:val="000000"/>
                <w:sz w:val="23"/>
                <w:szCs w:val="23"/>
              </w:rPr>
            </w:pPr>
            <w:r w:rsidRPr="00D13EAF">
              <w:rPr>
                <w:color w:val="000000"/>
                <w:sz w:val="23"/>
                <w:szCs w:val="23"/>
              </w:rPr>
              <w:t>.3</w:t>
            </w:r>
            <w:r w:rsidR="00066523" w:rsidRPr="00D13EAF">
              <w:rPr>
                <w:color w:val="000000"/>
                <w:sz w:val="23"/>
                <w:szCs w:val="23"/>
              </w:rPr>
              <w:t>0</w:t>
            </w:r>
            <w:r w:rsidRPr="00D13EAF">
              <w:rPr>
                <w:color w:val="000000"/>
                <w:sz w:val="23"/>
                <w:szCs w:val="23"/>
              </w:rPr>
              <w:t xml:space="preserve"> (.1</w:t>
            </w:r>
            <w:r w:rsidR="00066523" w:rsidRPr="00D13EAF">
              <w:rPr>
                <w:color w:val="000000"/>
                <w:sz w:val="23"/>
                <w:szCs w:val="23"/>
              </w:rPr>
              <w:t>7</w:t>
            </w:r>
            <w:r w:rsidRPr="00D13EAF">
              <w:rPr>
                <w:color w:val="000000"/>
                <w:sz w:val="23"/>
                <w:szCs w:val="23"/>
              </w:rPr>
              <w:t>)</w:t>
            </w:r>
          </w:p>
        </w:tc>
        <w:tc>
          <w:tcPr>
            <w:tcW w:w="1376" w:type="dxa"/>
            <w:vAlign w:val="bottom"/>
          </w:tcPr>
          <w:p w14:paraId="77998561" w14:textId="7F51760A" w:rsidR="00D86705" w:rsidRPr="00D13EAF" w:rsidRDefault="00D86705" w:rsidP="007E03AC">
            <w:pPr>
              <w:tabs>
                <w:tab w:val="decimal" w:pos="238"/>
              </w:tabs>
              <w:spacing w:line="360" w:lineRule="auto"/>
              <w:jc w:val="center"/>
              <w:rPr>
                <w:color w:val="000000"/>
                <w:sz w:val="23"/>
                <w:szCs w:val="23"/>
              </w:rPr>
            </w:pPr>
            <w:r w:rsidRPr="00D13EAF">
              <w:rPr>
                <w:color w:val="000000"/>
                <w:sz w:val="23"/>
                <w:szCs w:val="23"/>
              </w:rPr>
              <w:t>.1</w:t>
            </w:r>
            <w:r w:rsidR="00066523" w:rsidRPr="00D13EAF">
              <w:rPr>
                <w:color w:val="000000"/>
                <w:sz w:val="23"/>
                <w:szCs w:val="23"/>
              </w:rPr>
              <w:t>8</w:t>
            </w:r>
            <w:r w:rsidRPr="00D13EAF">
              <w:rPr>
                <w:color w:val="000000"/>
                <w:sz w:val="23"/>
                <w:szCs w:val="23"/>
              </w:rPr>
              <w:t xml:space="preserve"> (.1</w:t>
            </w:r>
            <w:r w:rsidR="00066523" w:rsidRPr="00D13EAF">
              <w:rPr>
                <w:color w:val="000000"/>
                <w:sz w:val="23"/>
                <w:szCs w:val="23"/>
              </w:rPr>
              <w:t>7</w:t>
            </w:r>
            <w:r w:rsidRPr="00D13EAF">
              <w:rPr>
                <w:color w:val="000000"/>
                <w:sz w:val="23"/>
                <w:szCs w:val="23"/>
              </w:rPr>
              <w:t>)</w:t>
            </w:r>
          </w:p>
        </w:tc>
        <w:tc>
          <w:tcPr>
            <w:tcW w:w="1376" w:type="dxa"/>
          </w:tcPr>
          <w:p w14:paraId="11927AD5" w14:textId="19104448" w:rsidR="00D86705" w:rsidRPr="00D13EAF" w:rsidRDefault="00E0260B" w:rsidP="007E03AC">
            <w:pPr>
              <w:tabs>
                <w:tab w:val="decimal" w:pos="214"/>
              </w:tabs>
              <w:spacing w:line="360" w:lineRule="auto"/>
              <w:jc w:val="center"/>
              <w:rPr>
                <w:color w:val="000000"/>
                <w:sz w:val="23"/>
                <w:szCs w:val="23"/>
              </w:rPr>
            </w:pPr>
            <w:r w:rsidRPr="00D13EAF">
              <w:rPr>
                <w:color w:val="000000"/>
                <w:sz w:val="23"/>
                <w:szCs w:val="23"/>
              </w:rPr>
              <w:t>-.27 (.17)</w:t>
            </w:r>
          </w:p>
        </w:tc>
        <w:tc>
          <w:tcPr>
            <w:tcW w:w="1376" w:type="dxa"/>
          </w:tcPr>
          <w:p w14:paraId="13DB121B" w14:textId="2FBBEB07" w:rsidR="00D86705" w:rsidRPr="00D13EAF" w:rsidRDefault="00EA26AB" w:rsidP="007E03AC">
            <w:pPr>
              <w:spacing w:line="360" w:lineRule="auto"/>
              <w:jc w:val="center"/>
              <w:rPr>
                <w:color w:val="000000"/>
                <w:sz w:val="23"/>
                <w:szCs w:val="23"/>
              </w:rPr>
            </w:pPr>
            <w:r w:rsidRPr="00D13EAF">
              <w:rPr>
                <w:color w:val="000000"/>
                <w:sz w:val="23"/>
                <w:szCs w:val="23"/>
              </w:rPr>
              <w:t>.85 (.18)</w:t>
            </w:r>
          </w:p>
        </w:tc>
      </w:tr>
      <w:tr w:rsidR="00D86705" w:rsidRPr="00D13EAF" w14:paraId="55AFD5A7" w14:textId="56525F03" w:rsidTr="00AC3FD0">
        <w:tc>
          <w:tcPr>
            <w:tcW w:w="3235" w:type="dxa"/>
          </w:tcPr>
          <w:p w14:paraId="0A8B0031" w14:textId="46860070" w:rsidR="00D86705" w:rsidRPr="00D13EAF" w:rsidRDefault="00D86705" w:rsidP="003D0ED7">
            <w:pPr>
              <w:spacing w:line="360" w:lineRule="auto"/>
              <w:rPr>
                <w:b/>
                <w:bCs/>
                <w:i/>
                <w:iCs/>
                <w:color w:val="000000"/>
                <w:sz w:val="23"/>
                <w:szCs w:val="23"/>
              </w:rPr>
            </w:pPr>
            <w:r w:rsidRPr="00D13EAF">
              <w:rPr>
                <w:b/>
                <w:bCs/>
                <w:i/>
                <w:iCs/>
                <w:color w:val="000000"/>
                <w:sz w:val="23"/>
                <w:szCs w:val="23"/>
              </w:rPr>
              <w:t>Kurtosis</w:t>
            </w:r>
          </w:p>
        </w:tc>
        <w:tc>
          <w:tcPr>
            <w:tcW w:w="1375" w:type="dxa"/>
            <w:vAlign w:val="bottom"/>
          </w:tcPr>
          <w:p w14:paraId="11930356" w14:textId="1BA683A0" w:rsidR="00D86705" w:rsidRPr="00D13EAF" w:rsidRDefault="00D86705" w:rsidP="007E03AC">
            <w:pPr>
              <w:spacing w:line="360" w:lineRule="auto"/>
              <w:jc w:val="center"/>
              <w:rPr>
                <w:color w:val="000000"/>
                <w:sz w:val="23"/>
                <w:szCs w:val="23"/>
              </w:rPr>
            </w:pPr>
            <w:r w:rsidRPr="00D13EAF">
              <w:rPr>
                <w:color w:val="000000"/>
                <w:sz w:val="23"/>
                <w:szCs w:val="23"/>
              </w:rPr>
              <w:t>-.15 (35)</w:t>
            </w:r>
          </w:p>
        </w:tc>
        <w:tc>
          <w:tcPr>
            <w:tcW w:w="1376" w:type="dxa"/>
            <w:vAlign w:val="bottom"/>
          </w:tcPr>
          <w:p w14:paraId="4FF3C22C" w14:textId="37548054" w:rsidR="00D86705" w:rsidRPr="00D13EAF" w:rsidRDefault="00D86705" w:rsidP="007E03AC">
            <w:pPr>
              <w:spacing w:line="360" w:lineRule="auto"/>
              <w:jc w:val="center"/>
              <w:rPr>
                <w:color w:val="000000"/>
                <w:sz w:val="23"/>
                <w:szCs w:val="23"/>
              </w:rPr>
            </w:pPr>
            <w:r w:rsidRPr="00D13EAF">
              <w:rPr>
                <w:color w:val="000000"/>
                <w:sz w:val="23"/>
                <w:szCs w:val="23"/>
              </w:rPr>
              <w:t>.</w:t>
            </w:r>
            <w:r w:rsidR="007F00D6" w:rsidRPr="00D13EAF">
              <w:rPr>
                <w:color w:val="000000"/>
                <w:sz w:val="23"/>
                <w:szCs w:val="23"/>
              </w:rPr>
              <w:t>58</w:t>
            </w:r>
            <w:r w:rsidRPr="00D13EAF">
              <w:rPr>
                <w:color w:val="000000"/>
                <w:sz w:val="23"/>
                <w:szCs w:val="23"/>
              </w:rPr>
              <w:t xml:space="preserve"> (.3</w:t>
            </w:r>
            <w:r w:rsidR="007F00D6" w:rsidRPr="00D13EAF">
              <w:rPr>
                <w:color w:val="000000"/>
                <w:sz w:val="23"/>
                <w:szCs w:val="23"/>
              </w:rPr>
              <w:t>4</w:t>
            </w:r>
            <w:r w:rsidRPr="00D13EAF">
              <w:rPr>
                <w:color w:val="000000"/>
                <w:sz w:val="23"/>
                <w:szCs w:val="23"/>
              </w:rPr>
              <w:t>)</w:t>
            </w:r>
          </w:p>
        </w:tc>
        <w:tc>
          <w:tcPr>
            <w:tcW w:w="1376" w:type="dxa"/>
            <w:vAlign w:val="bottom"/>
          </w:tcPr>
          <w:p w14:paraId="556CFA35" w14:textId="3C63B6DF" w:rsidR="00D86705" w:rsidRPr="00D13EAF" w:rsidRDefault="00D86705" w:rsidP="007E03AC">
            <w:pPr>
              <w:spacing w:line="360" w:lineRule="auto"/>
              <w:jc w:val="center"/>
              <w:rPr>
                <w:color w:val="000000"/>
                <w:sz w:val="23"/>
                <w:szCs w:val="23"/>
              </w:rPr>
            </w:pPr>
            <w:r w:rsidRPr="00D13EAF">
              <w:rPr>
                <w:color w:val="000000"/>
                <w:sz w:val="23"/>
                <w:szCs w:val="23"/>
              </w:rPr>
              <w:t>-15 (.3</w:t>
            </w:r>
            <w:r w:rsidR="008212B6" w:rsidRPr="00D13EAF">
              <w:rPr>
                <w:color w:val="000000"/>
                <w:sz w:val="23"/>
                <w:szCs w:val="23"/>
              </w:rPr>
              <w:t>4</w:t>
            </w:r>
            <w:r w:rsidRPr="00D13EAF">
              <w:rPr>
                <w:color w:val="000000"/>
                <w:sz w:val="23"/>
                <w:szCs w:val="23"/>
              </w:rPr>
              <w:t>)</w:t>
            </w:r>
          </w:p>
        </w:tc>
        <w:tc>
          <w:tcPr>
            <w:tcW w:w="1375" w:type="dxa"/>
            <w:vAlign w:val="bottom"/>
          </w:tcPr>
          <w:p w14:paraId="50C7B67E" w14:textId="2242702B" w:rsidR="00D86705" w:rsidRPr="00D13EAF" w:rsidRDefault="00D86705" w:rsidP="007E03AC">
            <w:pPr>
              <w:spacing w:line="360" w:lineRule="auto"/>
              <w:jc w:val="center"/>
              <w:rPr>
                <w:color w:val="000000"/>
                <w:sz w:val="23"/>
                <w:szCs w:val="23"/>
              </w:rPr>
            </w:pPr>
            <w:r w:rsidRPr="00D13EAF">
              <w:rPr>
                <w:color w:val="000000"/>
                <w:sz w:val="23"/>
                <w:szCs w:val="23"/>
              </w:rPr>
              <w:t>.</w:t>
            </w:r>
            <w:r w:rsidR="00066523" w:rsidRPr="00D13EAF">
              <w:rPr>
                <w:color w:val="000000"/>
                <w:sz w:val="23"/>
                <w:szCs w:val="23"/>
              </w:rPr>
              <w:t>0</w:t>
            </w:r>
            <w:r w:rsidRPr="00D13EAF">
              <w:rPr>
                <w:color w:val="000000"/>
                <w:sz w:val="23"/>
                <w:szCs w:val="23"/>
              </w:rPr>
              <w:t>5 (.3</w:t>
            </w:r>
            <w:r w:rsidR="00066523" w:rsidRPr="00D13EAF">
              <w:rPr>
                <w:color w:val="000000"/>
                <w:sz w:val="23"/>
                <w:szCs w:val="23"/>
              </w:rPr>
              <w:t>4</w:t>
            </w:r>
            <w:r w:rsidRPr="00D13EAF">
              <w:rPr>
                <w:color w:val="000000"/>
                <w:sz w:val="23"/>
                <w:szCs w:val="23"/>
              </w:rPr>
              <w:t>)</w:t>
            </w:r>
          </w:p>
        </w:tc>
        <w:tc>
          <w:tcPr>
            <w:tcW w:w="1376" w:type="dxa"/>
            <w:vAlign w:val="bottom"/>
          </w:tcPr>
          <w:p w14:paraId="18B0E78D" w14:textId="4D0F71F8" w:rsidR="00D86705" w:rsidRPr="00D13EAF" w:rsidRDefault="00066523" w:rsidP="007E03AC">
            <w:pPr>
              <w:tabs>
                <w:tab w:val="decimal" w:pos="238"/>
              </w:tabs>
              <w:spacing w:line="360" w:lineRule="auto"/>
              <w:jc w:val="center"/>
              <w:rPr>
                <w:color w:val="000000"/>
                <w:sz w:val="23"/>
                <w:szCs w:val="23"/>
              </w:rPr>
            </w:pPr>
            <w:r w:rsidRPr="00D13EAF">
              <w:rPr>
                <w:color w:val="000000"/>
                <w:sz w:val="23"/>
                <w:szCs w:val="23"/>
              </w:rPr>
              <w:t>-</w:t>
            </w:r>
            <w:r w:rsidR="00D86705" w:rsidRPr="00D13EAF">
              <w:rPr>
                <w:color w:val="000000"/>
                <w:sz w:val="23"/>
                <w:szCs w:val="23"/>
              </w:rPr>
              <w:t>.0</w:t>
            </w:r>
            <w:r w:rsidRPr="00D13EAF">
              <w:rPr>
                <w:color w:val="000000"/>
                <w:sz w:val="23"/>
                <w:szCs w:val="23"/>
              </w:rPr>
              <w:t>0</w:t>
            </w:r>
            <w:r w:rsidR="00D86705" w:rsidRPr="00D13EAF">
              <w:rPr>
                <w:color w:val="000000"/>
                <w:sz w:val="23"/>
                <w:szCs w:val="23"/>
              </w:rPr>
              <w:t xml:space="preserve"> (.3</w:t>
            </w:r>
            <w:r w:rsidRPr="00D13EAF">
              <w:rPr>
                <w:color w:val="000000"/>
                <w:sz w:val="23"/>
                <w:szCs w:val="23"/>
              </w:rPr>
              <w:t>4</w:t>
            </w:r>
            <w:r w:rsidR="00D86705" w:rsidRPr="00D13EAF">
              <w:rPr>
                <w:color w:val="000000"/>
                <w:sz w:val="23"/>
                <w:szCs w:val="23"/>
              </w:rPr>
              <w:t>)</w:t>
            </w:r>
          </w:p>
        </w:tc>
        <w:tc>
          <w:tcPr>
            <w:tcW w:w="1376" w:type="dxa"/>
          </w:tcPr>
          <w:p w14:paraId="0EFF1DD7" w14:textId="58F471D8" w:rsidR="00D86705" w:rsidRPr="00D13EAF" w:rsidRDefault="00E0260B" w:rsidP="007E03AC">
            <w:pPr>
              <w:tabs>
                <w:tab w:val="decimal" w:pos="214"/>
              </w:tabs>
              <w:spacing w:line="360" w:lineRule="auto"/>
              <w:jc w:val="center"/>
              <w:rPr>
                <w:color w:val="000000"/>
                <w:sz w:val="23"/>
                <w:szCs w:val="23"/>
              </w:rPr>
            </w:pPr>
            <w:r w:rsidRPr="00D13EAF">
              <w:rPr>
                <w:color w:val="000000"/>
                <w:sz w:val="23"/>
                <w:szCs w:val="23"/>
              </w:rPr>
              <w:t>-.35 (.34)</w:t>
            </w:r>
          </w:p>
        </w:tc>
        <w:tc>
          <w:tcPr>
            <w:tcW w:w="1376" w:type="dxa"/>
          </w:tcPr>
          <w:p w14:paraId="3113E1B0" w14:textId="05AD5B17" w:rsidR="00D86705" w:rsidRPr="00D13EAF" w:rsidRDefault="00EA26AB" w:rsidP="007E03AC">
            <w:pPr>
              <w:spacing w:line="360" w:lineRule="auto"/>
              <w:jc w:val="center"/>
              <w:rPr>
                <w:color w:val="000000"/>
                <w:sz w:val="23"/>
                <w:szCs w:val="23"/>
              </w:rPr>
            </w:pPr>
            <w:r w:rsidRPr="00D13EAF">
              <w:rPr>
                <w:color w:val="000000"/>
                <w:sz w:val="23"/>
                <w:szCs w:val="23"/>
              </w:rPr>
              <w:t>.71 (.35)</w:t>
            </w:r>
          </w:p>
        </w:tc>
      </w:tr>
      <w:tr w:rsidR="00D86705" w:rsidRPr="00D13EAF" w14:paraId="6C240665" w14:textId="62C5F07B" w:rsidTr="00AC3FD0">
        <w:tc>
          <w:tcPr>
            <w:tcW w:w="12865" w:type="dxa"/>
            <w:gridSpan w:val="8"/>
          </w:tcPr>
          <w:p w14:paraId="19A10088" w14:textId="5F128C36" w:rsidR="00AE3749" w:rsidRPr="00D13EAF" w:rsidRDefault="00D86705" w:rsidP="00AE3749">
            <w:pPr>
              <w:pBdr>
                <w:top w:val="single" w:sz="4" w:space="1" w:color="auto"/>
              </w:pBdr>
              <w:spacing w:line="360" w:lineRule="auto"/>
              <w:rPr>
                <w:sz w:val="23"/>
                <w:szCs w:val="23"/>
              </w:rPr>
            </w:pPr>
            <w:r w:rsidRPr="00D13EAF">
              <w:rPr>
                <w:i/>
                <w:iCs/>
                <w:sz w:val="23"/>
                <w:szCs w:val="23"/>
              </w:rPr>
              <w:t>Note</w:t>
            </w:r>
            <w:r w:rsidRPr="00D13EAF">
              <w:rPr>
                <w:sz w:val="23"/>
                <w:szCs w:val="23"/>
              </w:rPr>
              <w:t xml:space="preserve">. </w:t>
            </w:r>
            <w:r w:rsidR="00AE3749" w:rsidRPr="00D13EAF">
              <w:rPr>
                <w:sz w:val="23"/>
                <w:szCs w:val="23"/>
              </w:rPr>
              <w:t xml:space="preserve">Correlations with figural ratio scores after square root transformation (not shown) showed minimal value changes and no changes in </w:t>
            </w:r>
            <w:r w:rsidR="004D59DF" w:rsidRPr="00D13EAF">
              <w:rPr>
                <w:sz w:val="23"/>
                <w:szCs w:val="23"/>
              </w:rPr>
              <w:t>statistical significance</w:t>
            </w:r>
            <w:r w:rsidR="00AE3749" w:rsidRPr="00D13EAF">
              <w:rPr>
                <w:sz w:val="23"/>
                <w:szCs w:val="23"/>
              </w:rPr>
              <w:t xml:space="preserve">; </w:t>
            </w:r>
            <w:r w:rsidR="00D13EAF" w:rsidRPr="00D13EAF">
              <w:rPr>
                <w:sz w:val="23"/>
                <w:szCs w:val="23"/>
              </w:rPr>
              <w:t>Standard error in parentheses</w:t>
            </w:r>
            <w:r w:rsidR="00D13EAF">
              <w:rPr>
                <w:sz w:val="23"/>
                <w:szCs w:val="23"/>
              </w:rPr>
              <w:t xml:space="preserve">; </w:t>
            </w:r>
            <w:r w:rsidRPr="00D13EAF">
              <w:rPr>
                <w:sz w:val="23"/>
                <w:szCs w:val="23"/>
              </w:rPr>
              <w:t>TTCT verbal and figural scores are averaged z-scores of corresponding subscales; BDEFS = Barkley Deficits in Executive Functioning Scale; KBIT-2 = The Kaufman Brief Intelligence Test, Second Edition; TTCT = Torrance Tests of Creative Thinking</w:t>
            </w:r>
            <w:r w:rsidR="00195E4F">
              <w:rPr>
                <w:sz w:val="23"/>
                <w:szCs w:val="23"/>
              </w:rPr>
              <w:t>.</w:t>
            </w:r>
          </w:p>
          <w:p w14:paraId="5EA78CD4" w14:textId="7E8F9750" w:rsidR="00D86705" w:rsidRPr="00D13EAF" w:rsidRDefault="00D86705" w:rsidP="00AE3749">
            <w:pPr>
              <w:pBdr>
                <w:top w:val="single" w:sz="4" w:space="1" w:color="auto"/>
              </w:pBdr>
              <w:spacing w:line="360" w:lineRule="auto"/>
              <w:rPr>
                <w:i/>
                <w:iCs/>
                <w:sz w:val="23"/>
                <w:szCs w:val="23"/>
              </w:rPr>
            </w:pPr>
            <w:r w:rsidRPr="00D13EAF">
              <w:rPr>
                <w:sz w:val="23"/>
                <w:szCs w:val="23"/>
              </w:rPr>
              <w:t>**</w:t>
            </w:r>
            <w:r w:rsidRPr="00D13EAF">
              <w:rPr>
                <w:i/>
                <w:iCs/>
                <w:sz w:val="23"/>
                <w:szCs w:val="23"/>
              </w:rPr>
              <w:t xml:space="preserve">p </w:t>
            </w:r>
            <w:r w:rsidRPr="00D13EAF">
              <w:rPr>
                <w:sz w:val="23"/>
                <w:szCs w:val="23"/>
              </w:rPr>
              <w:t>&lt; .01</w:t>
            </w:r>
            <w:r w:rsidR="00195E4F">
              <w:rPr>
                <w:sz w:val="23"/>
                <w:szCs w:val="23"/>
              </w:rPr>
              <w:t xml:space="preserve">, </w:t>
            </w:r>
            <w:r w:rsidR="00195E4F" w:rsidRPr="00D13EAF">
              <w:rPr>
                <w:sz w:val="23"/>
                <w:szCs w:val="23"/>
              </w:rPr>
              <w:t>*</w:t>
            </w:r>
            <w:r w:rsidR="00195E4F" w:rsidRPr="00D13EAF">
              <w:rPr>
                <w:i/>
                <w:iCs/>
                <w:sz w:val="23"/>
                <w:szCs w:val="23"/>
              </w:rPr>
              <w:t xml:space="preserve">p </w:t>
            </w:r>
            <w:r w:rsidR="00195E4F" w:rsidRPr="00D13EAF">
              <w:rPr>
                <w:sz w:val="23"/>
                <w:szCs w:val="23"/>
              </w:rPr>
              <w:t>&lt; .0</w:t>
            </w:r>
            <w:r w:rsidR="00195E4F">
              <w:rPr>
                <w:sz w:val="23"/>
                <w:szCs w:val="23"/>
              </w:rPr>
              <w:t>5</w:t>
            </w:r>
          </w:p>
        </w:tc>
      </w:tr>
    </w:tbl>
    <w:p w14:paraId="2C7B8B05" w14:textId="77777777" w:rsidR="007E03AC" w:rsidRDefault="007E03AC" w:rsidP="00DA52F7">
      <w:pPr>
        <w:sectPr w:rsidR="007E03AC" w:rsidSect="007E03AC">
          <w:pgSz w:w="15840" w:h="12240" w:orient="landscape"/>
          <w:pgMar w:top="1440" w:right="1440" w:bottom="1440" w:left="1440" w:header="720" w:footer="720" w:gutter="0"/>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1"/>
        <w:gridCol w:w="1151"/>
        <w:gridCol w:w="1151"/>
        <w:gridCol w:w="1151"/>
        <w:gridCol w:w="1151"/>
        <w:gridCol w:w="1345"/>
      </w:tblGrid>
      <w:tr w:rsidR="00714D32" w:rsidRPr="00AE2268" w14:paraId="517E9FB7" w14:textId="77777777" w:rsidTr="00A13E34">
        <w:tc>
          <w:tcPr>
            <w:tcW w:w="9350" w:type="dxa"/>
            <w:gridSpan w:val="6"/>
            <w:tcBorders>
              <w:bottom w:val="single" w:sz="4" w:space="0" w:color="auto"/>
            </w:tcBorders>
          </w:tcPr>
          <w:p w14:paraId="4E974A29" w14:textId="4ED08104" w:rsidR="00714D32" w:rsidRPr="005B06EF" w:rsidRDefault="00714D32" w:rsidP="00A13E34">
            <w:pPr>
              <w:rPr>
                <w:b/>
                <w:bCs/>
              </w:rPr>
            </w:pPr>
            <w:r w:rsidRPr="005B06EF">
              <w:rPr>
                <w:b/>
                <w:bCs/>
              </w:rPr>
              <w:lastRenderedPageBreak/>
              <w:t xml:space="preserve">Table </w:t>
            </w:r>
            <w:r w:rsidR="00574B14">
              <w:rPr>
                <w:b/>
                <w:bCs/>
              </w:rPr>
              <w:t>2</w:t>
            </w:r>
          </w:p>
          <w:p w14:paraId="1D04ECB9" w14:textId="77777777" w:rsidR="00714D32" w:rsidRDefault="00714D32" w:rsidP="00A13E34">
            <w:pPr>
              <w:rPr>
                <w:i/>
                <w:iCs/>
              </w:rPr>
            </w:pPr>
          </w:p>
          <w:p w14:paraId="659BAD5E" w14:textId="118EDD4F" w:rsidR="00222882" w:rsidRPr="00222882" w:rsidRDefault="00222882" w:rsidP="00222882">
            <w:pPr>
              <w:rPr>
                <w:i/>
                <w:iCs/>
              </w:rPr>
            </w:pPr>
            <w:r w:rsidRPr="00222882">
              <w:rPr>
                <w:i/>
              </w:rPr>
              <w:t xml:space="preserve">Coefficients for </w:t>
            </w:r>
            <w:r>
              <w:rPr>
                <w:i/>
              </w:rPr>
              <w:t xml:space="preserve">moderation </w:t>
            </w:r>
            <w:r w:rsidRPr="00222882">
              <w:rPr>
                <w:i/>
              </w:rPr>
              <w:t>model</w:t>
            </w:r>
            <w:r>
              <w:rPr>
                <w:i/>
              </w:rPr>
              <w:t>s</w:t>
            </w:r>
            <w:r w:rsidRPr="00222882">
              <w:rPr>
                <w:i/>
              </w:rPr>
              <w:t xml:space="preserve"> </w:t>
            </w:r>
            <w:r>
              <w:rPr>
                <w:i/>
              </w:rPr>
              <w:t>with divergent thinking scores as outcomes</w:t>
            </w:r>
            <w:r w:rsidRPr="00222882">
              <w:rPr>
                <w:i/>
                <w:iCs/>
              </w:rPr>
              <w:t xml:space="preserve"> </w:t>
            </w:r>
          </w:p>
          <w:p w14:paraId="7CD9FAFC" w14:textId="77777777" w:rsidR="00714D32" w:rsidRPr="00182137" w:rsidRDefault="00714D32" w:rsidP="00A13E34">
            <w:pPr>
              <w:rPr>
                <w:i/>
                <w:iCs/>
              </w:rPr>
            </w:pPr>
          </w:p>
        </w:tc>
      </w:tr>
      <w:tr w:rsidR="00714D32" w:rsidRPr="00AE2268" w14:paraId="21B4337C" w14:textId="77777777" w:rsidTr="00A13E34">
        <w:tc>
          <w:tcPr>
            <w:tcW w:w="3401" w:type="dxa"/>
            <w:tcBorders>
              <w:top w:val="single" w:sz="4" w:space="0" w:color="auto"/>
              <w:bottom w:val="single" w:sz="4" w:space="0" w:color="auto"/>
            </w:tcBorders>
          </w:tcPr>
          <w:p w14:paraId="01C2073A" w14:textId="77777777" w:rsidR="00714D32" w:rsidRPr="00AE2268" w:rsidRDefault="00714D32" w:rsidP="00A13E34">
            <w:r>
              <w:t>Model</w:t>
            </w:r>
          </w:p>
        </w:tc>
        <w:tc>
          <w:tcPr>
            <w:tcW w:w="1151" w:type="dxa"/>
            <w:tcBorders>
              <w:top w:val="single" w:sz="4" w:space="0" w:color="auto"/>
              <w:bottom w:val="single" w:sz="4" w:space="0" w:color="auto"/>
            </w:tcBorders>
          </w:tcPr>
          <w:p w14:paraId="0B9BE416" w14:textId="77777777" w:rsidR="00714D32" w:rsidRPr="00AE2268" w:rsidRDefault="00714D32" w:rsidP="00A13E34">
            <w:pPr>
              <w:jc w:val="center"/>
            </w:pPr>
            <w:r w:rsidRPr="00AE2268">
              <w:t>Coeff.</w:t>
            </w:r>
          </w:p>
        </w:tc>
        <w:tc>
          <w:tcPr>
            <w:tcW w:w="1151" w:type="dxa"/>
            <w:tcBorders>
              <w:top w:val="single" w:sz="4" w:space="0" w:color="auto"/>
              <w:bottom w:val="single" w:sz="4" w:space="0" w:color="auto"/>
            </w:tcBorders>
          </w:tcPr>
          <w:p w14:paraId="7689D351" w14:textId="77777777" w:rsidR="00714D32" w:rsidRPr="00AE2268" w:rsidRDefault="00714D32" w:rsidP="00A13E34">
            <w:pPr>
              <w:jc w:val="center"/>
            </w:pPr>
            <w:r w:rsidRPr="00AE2268">
              <w:t>SE</w:t>
            </w:r>
          </w:p>
        </w:tc>
        <w:tc>
          <w:tcPr>
            <w:tcW w:w="1151" w:type="dxa"/>
            <w:tcBorders>
              <w:top w:val="single" w:sz="4" w:space="0" w:color="auto"/>
              <w:bottom w:val="single" w:sz="4" w:space="0" w:color="auto"/>
            </w:tcBorders>
          </w:tcPr>
          <w:p w14:paraId="207CCB85" w14:textId="77777777" w:rsidR="00714D32" w:rsidRPr="00AE2268" w:rsidRDefault="00714D32" w:rsidP="00A13E34">
            <w:pPr>
              <w:jc w:val="center"/>
            </w:pPr>
            <w:r w:rsidRPr="00182137">
              <w:rPr>
                <w:i/>
                <w:iCs/>
              </w:rPr>
              <w:t>t</w:t>
            </w:r>
          </w:p>
        </w:tc>
        <w:tc>
          <w:tcPr>
            <w:tcW w:w="1151" w:type="dxa"/>
            <w:tcBorders>
              <w:top w:val="single" w:sz="4" w:space="0" w:color="auto"/>
              <w:bottom w:val="single" w:sz="4" w:space="0" w:color="auto"/>
            </w:tcBorders>
          </w:tcPr>
          <w:p w14:paraId="6E9876AB" w14:textId="77777777" w:rsidR="00714D32" w:rsidRPr="00182137" w:rsidRDefault="00714D32" w:rsidP="00A13E34">
            <w:pPr>
              <w:jc w:val="center"/>
              <w:rPr>
                <w:i/>
                <w:iCs/>
              </w:rPr>
            </w:pPr>
            <w:r w:rsidRPr="00182137">
              <w:rPr>
                <w:i/>
                <w:iCs/>
              </w:rPr>
              <w:t>p</w:t>
            </w:r>
          </w:p>
        </w:tc>
        <w:tc>
          <w:tcPr>
            <w:tcW w:w="1345" w:type="dxa"/>
            <w:tcBorders>
              <w:top w:val="single" w:sz="4" w:space="0" w:color="auto"/>
              <w:bottom w:val="single" w:sz="4" w:space="0" w:color="auto"/>
            </w:tcBorders>
          </w:tcPr>
          <w:p w14:paraId="6A0D77A7" w14:textId="77777777" w:rsidR="00714D32" w:rsidRPr="00231897" w:rsidRDefault="00714D32" w:rsidP="00A13E34">
            <w:pPr>
              <w:jc w:val="center"/>
            </w:pPr>
            <w:r>
              <w:t>95% CI</w:t>
            </w:r>
          </w:p>
        </w:tc>
      </w:tr>
      <w:tr w:rsidR="00714D32" w:rsidRPr="00AE2268" w14:paraId="59D7007C" w14:textId="77777777" w:rsidTr="00A13E34">
        <w:tc>
          <w:tcPr>
            <w:tcW w:w="3401" w:type="dxa"/>
            <w:tcBorders>
              <w:top w:val="single" w:sz="4" w:space="0" w:color="auto"/>
            </w:tcBorders>
          </w:tcPr>
          <w:p w14:paraId="1927F284" w14:textId="77777777" w:rsidR="00714D32" w:rsidRPr="00024DEE" w:rsidRDefault="00714D32" w:rsidP="00A13E34">
            <w:pPr>
              <w:spacing w:line="276" w:lineRule="auto"/>
              <w:rPr>
                <w:sz w:val="20"/>
                <w:szCs w:val="20"/>
              </w:rPr>
            </w:pPr>
          </w:p>
          <w:p w14:paraId="2C8F7CF5" w14:textId="77777777" w:rsidR="00714D32" w:rsidRPr="00AE2268" w:rsidRDefault="00714D32" w:rsidP="00A13E34">
            <w:pPr>
              <w:spacing w:line="276" w:lineRule="auto"/>
            </w:pPr>
            <w:r>
              <w:t>Verbal Divergent Thinking</w:t>
            </w:r>
          </w:p>
        </w:tc>
        <w:tc>
          <w:tcPr>
            <w:tcW w:w="1151" w:type="dxa"/>
            <w:tcBorders>
              <w:top w:val="single" w:sz="4" w:space="0" w:color="auto"/>
            </w:tcBorders>
          </w:tcPr>
          <w:p w14:paraId="17B99607" w14:textId="77777777" w:rsidR="00714D32" w:rsidRPr="00AE2268" w:rsidRDefault="00714D32" w:rsidP="00A13E34">
            <w:pPr>
              <w:spacing w:line="276" w:lineRule="auto"/>
            </w:pPr>
          </w:p>
        </w:tc>
        <w:tc>
          <w:tcPr>
            <w:tcW w:w="1151" w:type="dxa"/>
            <w:tcBorders>
              <w:top w:val="single" w:sz="4" w:space="0" w:color="auto"/>
            </w:tcBorders>
          </w:tcPr>
          <w:p w14:paraId="45BD47E9" w14:textId="77777777" w:rsidR="00714D32" w:rsidRPr="00AE2268" w:rsidRDefault="00714D32" w:rsidP="00A13E34">
            <w:pPr>
              <w:spacing w:line="276" w:lineRule="auto"/>
            </w:pPr>
          </w:p>
        </w:tc>
        <w:tc>
          <w:tcPr>
            <w:tcW w:w="1151" w:type="dxa"/>
            <w:tcBorders>
              <w:top w:val="single" w:sz="4" w:space="0" w:color="auto"/>
            </w:tcBorders>
          </w:tcPr>
          <w:p w14:paraId="097C866C" w14:textId="77777777" w:rsidR="00714D32" w:rsidRPr="00024DEE" w:rsidRDefault="00714D32" w:rsidP="00A13E34">
            <w:pPr>
              <w:spacing w:line="276" w:lineRule="auto"/>
              <w:rPr>
                <w:sz w:val="20"/>
                <w:szCs w:val="20"/>
              </w:rPr>
            </w:pPr>
          </w:p>
        </w:tc>
        <w:tc>
          <w:tcPr>
            <w:tcW w:w="1151" w:type="dxa"/>
            <w:tcBorders>
              <w:top w:val="single" w:sz="4" w:space="0" w:color="auto"/>
            </w:tcBorders>
          </w:tcPr>
          <w:p w14:paraId="093D895F" w14:textId="77777777" w:rsidR="00714D32" w:rsidRPr="00AE2268" w:rsidRDefault="00714D32" w:rsidP="00A13E34">
            <w:pPr>
              <w:spacing w:line="276" w:lineRule="auto"/>
            </w:pPr>
          </w:p>
        </w:tc>
        <w:tc>
          <w:tcPr>
            <w:tcW w:w="1345" w:type="dxa"/>
            <w:tcBorders>
              <w:top w:val="single" w:sz="4" w:space="0" w:color="auto"/>
            </w:tcBorders>
          </w:tcPr>
          <w:p w14:paraId="18CBB477" w14:textId="77777777" w:rsidR="00714D32" w:rsidRPr="00AE2268" w:rsidRDefault="00714D32" w:rsidP="00A13E34">
            <w:pPr>
              <w:spacing w:line="276" w:lineRule="auto"/>
            </w:pPr>
          </w:p>
        </w:tc>
      </w:tr>
      <w:tr w:rsidR="00714D32" w:rsidRPr="00AE2268" w14:paraId="398E30D8" w14:textId="77777777" w:rsidTr="00A13E34">
        <w:tc>
          <w:tcPr>
            <w:tcW w:w="3401" w:type="dxa"/>
          </w:tcPr>
          <w:p w14:paraId="283A8B49" w14:textId="77777777" w:rsidR="00714D32" w:rsidRPr="00AE2268" w:rsidRDefault="00714D32" w:rsidP="00A13E34">
            <w:pPr>
              <w:spacing w:line="276" w:lineRule="auto"/>
            </w:pPr>
            <w:r>
              <w:t xml:space="preserve">     </w:t>
            </w:r>
            <w:r w:rsidRPr="00AE2268">
              <w:t>Constant</w:t>
            </w:r>
          </w:p>
        </w:tc>
        <w:tc>
          <w:tcPr>
            <w:tcW w:w="1151" w:type="dxa"/>
          </w:tcPr>
          <w:p w14:paraId="68FE3B1F" w14:textId="77777777" w:rsidR="00714D32" w:rsidRPr="00AE2268" w:rsidRDefault="00714D32" w:rsidP="00A13E34">
            <w:pPr>
              <w:spacing w:line="276" w:lineRule="auto"/>
              <w:jc w:val="center"/>
            </w:pPr>
            <w:r>
              <w:t>1.96</w:t>
            </w:r>
          </w:p>
        </w:tc>
        <w:tc>
          <w:tcPr>
            <w:tcW w:w="1151" w:type="dxa"/>
          </w:tcPr>
          <w:p w14:paraId="7C2EF8AA" w14:textId="77777777" w:rsidR="00714D32" w:rsidRPr="00AE2268" w:rsidRDefault="00714D32" w:rsidP="00A13E34">
            <w:pPr>
              <w:spacing w:line="276" w:lineRule="auto"/>
              <w:jc w:val="center"/>
            </w:pPr>
            <w:r>
              <w:t>2.78</w:t>
            </w:r>
          </w:p>
        </w:tc>
        <w:tc>
          <w:tcPr>
            <w:tcW w:w="1151" w:type="dxa"/>
          </w:tcPr>
          <w:p w14:paraId="31067AE2" w14:textId="77777777" w:rsidR="00714D32" w:rsidRPr="00AE2268" w:rsidRDefault="00714D32" w:rsidP="00A13E34">
            <w:pPr>
              <w:spacing w:line="276" w:lineRule="auto"/>
              <w:jc w:val="center"/>
            </w:pPr>
            <w:r>
              <w:t>.71</w:t>
            </w:r>
          </w:p>
        </w:tc>
        <w:tc>
          <w:tcPr>
            <w:tcW w:w="1151" w:type="dxa"/>
          </w:tcPr>
          <w:p w14:paraId="60A503F2" w14:textId="77777777" w:rsidR="00714D32" w:rsidRPr="00AE2268" w:rsidRDefault="00714D32" w:rsidP="00A13E34">
            <w:pPr>
              <w:spacing w:line="276" w:lineRule="auto"/>
              <w:jc w:val="center"/>
            </w:pPr>
            <w:r>
              <w:t>.48</w:t>
            </w:r>
          </w:p>
        </w:tc>
        <w:tc>
          <w:tcPr>
            <w:tcW w:w="1345" w:type="dxa"/>
          </w:tcPr>
          <w:p w14:paraId="35953E92" w14:textId="77777777" w:rsidR="00714D32" w:rsidRPr="00AE2268" w:rsidRDefault="00714D32" w:rsidP="00A13E34">
            <w:pPr>
              <w:spacing w:line="276" w:lineRule="auto"/>
              <w:jc w:val="center"/>
            </w:pPr>
            <w:r>
              <w:t>-3.52, 7.42</w:t>
            </w:r>
          </w:p>
        </w:tc>
      </w:tr>
      <w:tr w:rsidR="00714D32" w:rsidRPr="00AE2268" w14:paraId="33066152" w14:textId="77777777" w:rsidTr="00A13E34">
        <w:tc>
          <w:tcPr>
            <w:tcW w:w="3401" w:type="dxa"/>
          </w:tcPr>
          <w:p w14:paraId="1EF4A517" w14:textId="77777777" w:rsidR="00714D32" w:rsidRPr="00AE2268" w:rsidRDefault="00714D32" w:rsidP="00A13E34">
            <w:pPr>
              <w:spacing w:line="276" w:lineRule="auto"/>
            </w:pPr>
            <w:r>
              <w:t xml:space="preserve">     </w:t>
            </w:r>
            <w:r w:rsidRPr="00AE2268">
              <w:t>BDEFS (X)</w:t>
            </w:r>
          </w:p>
        </w:tc>
        <w:tc>
          <w:tcPr>
            <w:tcW w:w="1151" w:type="dxa"/>
          </w:tcPr>
          <w:p w14:paraId="2A6E15EF" w14:textId="77777777" w:rsidR="00714D32" w:rsidRPr="00AE2268" w:rsidRDefault="00714D32" w:rsidP="00A13E34">
            <w:pPr>
              <w:spacing w:line="276" w:lineRule="auto"/>
              <w:jc w:val="center"/>
            </w:pPr>
            <w:r>
              <w:t>-.03</w:t>
            </w:r>
          </w:p>
        </w:tc>
        <w:tc>
          <w:tcPr>
            <w:tcW w:w="1151" w:type="dxa"/>
          </w:tcPr>
          <w:p w14:paraId="5C4C3C9A" w14:textId="77777777" w:rsidR="00714D32" w:rsidRPr="00AE2268" w:rsidRDefault="00714D32" w:rsidP="00A13E34">
            <w:pPr>
              <w:spacing w:line="276" w:lineRule="auto"/>
              <w:jc w:val="center"/>
            </w:pPr>
            <w:r>
              <w:t>.02</w:t>
            </w:r>
          </w:p>
        </w:tc>
        <w:tc>
          <w:tcPr>
            <w:tcW w:w="1151" w:type="dxa"/>
          </w:tcPr>
          <w:p w14:paraId="73BDC46C" w14:textId="77777777" w:rsidR="00714D32" w:rsidRPr="00AE2268" w:rsidRDefault="00714D32" w:rsidP="00A13E34">
            <w:pPr>
              <w:spacing w:line="276" w:lineRule="auto"/>
              <w:jc w:val="center"/>
            </w:pPr>
            <w:r>
              <w:t>-1.46</w:t>
            </w:r>
          </w:p>
        </w:tc>
        <w:tc>
          <w:tcPr>
            <w:tcW w:w="1151" w:type="dxa"/>
          </w:tcPr>
          <w:p w14:paraId="52255354" w14:textId="77777777" w:rsidR="00714D32" w:rsidRPr="00AE2268" w:rsidRDefault="00714D32" w:rsidP="00A13E34">
            <w:pPr>
              <w:spacing w:line="276" w:lineRule="auto"/>
              <w:jc w:val="center"/>
            </w:pPr>
            <w:r>
              <w:t>.15</w:t>
            </w:r>
          </w:p>
        </w:tc>
        <w:tc>
          <w:tcPr>
            <w:tcW w:w="1345" w:type="dxa"/>
          </w:tcPr>
          <w:p w14:paraId="7CFA8D29" w14:textId="77777777" w:rsidR="00714D32" w:rsidRPr="00AE2268" w:rsidRDefault="00714D32" w:rsidP="00A13E34">
            <w:pPr>
              <w:spacing w:line="276" w:lineRule="auto"/>
              <w:jc w:val="center"/>
            </w:pPr>
            <w:r>
              <w:t>-.06, .01</w:t>
            </w:r>
          </w:p>
        </w:tc>
      </w:tr>
      <w:tr w:rsidR="00714D32" w:rsidRPr="00AE2268" w14:paraId="1FCB2876" w14:textId="77777777" w:rsidTr="00A13E34">
        <w:tc>
          <w:tcPr>
            <w:tcW w:w="3401" w:type="dxa"/>
          </w:tcPr>
          <w:p w14:paraId="16D05158" w14:textId="5742EF8E" w:rsidR="00714D32" w:rsidRPr="00AE2268" w:rsidRDefault="00714D32" w:rsidP="00A13E34">
            <w:pPr>
              <w:spacing w:line="276" w:lineRule="auto"/>
            </w:pPr>
            <w:r>
              <w:t xml:space="preserve">     </w:t>
            </w:r>
            <w:r w:rsidR="002721D3" w:rsidRPr="008F1B9F">
              <w:rPr>
                <w:i/>
                <w:iCs/>
              </w:rPr>
              <w:t>G</w:t>
            </w:r>
            <w:r w:rsidR="002721D3">
              <w:rPr>
                <w:i/>
                <w:iCs/>
              </w:rPr>
              <w:t>c</w:t>
            </w:r>
            <w:r w:rsidR="002721D3" w:rsidRPr="00AE2268">
              <w:t xml:space="preserve"> </w:t>
            </w:r>
            <w:r w:rsidRPr="00AE2268">
              <w:t>(W)</w:t>
            </w:r>
          </w:p>
        </w:tc>
        <w:tc>
          <w:tcPr>
            <w:tcW w:w="1151" w:type="dxa"/>
          </w:tcPr>
          <w:p w14:paraId="50CD6C8B" w14:textId="77777777" w:rsidR="00714D32" w:rsidRPr="00AE2268" w:rsidRDefault="00714D32" w:rsidP="00A13E34">
            <w:pPr>
              <w:spacing w:line="276" w:lineRule="auto"/>
              <w:jc w:val="center"/>
            </w:pPr>
            <w:r>
              <w:t>-.01</w:t>
            </w:r>
          </w:p>
        </w:tc>
        <w:tc>
          <w:tcPr>
            <w:tcW w:w="1151" w:type="dxa"/>
          </w:tcPr>
          <w:p w14:paraId="73C9E696" w14:textId="77777777" w:rsidR="00714D32" w:rsidRPr="00AE2268" w:rsidRDefault="00714D32" w:rsidP="00A13E34">
            <w:pPr>
              <w:spacing w:line="276" w:lineRule="auto"/>
              <w:jc w:val="center"/>
            </w:pPr>
            <w:r>
              <w:t>.03</w:t>
            </w:r>
          </w:p>
        </w:tc>
        <w:tc>
          <w:tcPr>
            <w:tcW w:w="1151" w:type="dxa"/>
          </w:tcPr>
          <w:p w14:paraId="239FFD62" w14:textId="77777777" w:rsidR="00714D32" w:rsidRPr="00AE2268" w:rsidRDefault="00714D32" w:rsidP="00A13E34">
            <w:pPr>
              <w:spacing w:line="276" w:lineRule="auto"/>
              <w:jc w:val="center"/>
            </w:pPr>
            <w:r>
              <w:t>-.52</w:t>
            </w:r>
          </w:p>
        </w:tc>
        <w:tc>
          <w:tcPr>
            <w:tcW w:w="1151" w:type="dxa"/>
          </w:tcPr>
          <w:p w14:paraId="4BC859DD" w14:textId="77777777" w:rsidR="00714D32" w:rsidRPr="00AE2268" w:rsidRDefault="00714D32" w:rsidP="00A13E34">
            <w:pPr>
              <w:spacing w:line="276" w:lineRule="auto"/>
              <w:jc w:val="center"/>
            </w:pPr>
            <w:r>
              <w:t>.61</w:t>
            </w:r>
          </w:p>
        </w:tc>
        <w:tc>
          <w:tcPr>
            <w:tcW w:w="1345" w:type="dxa"/>
          </w:tcPr>
          <w:p w14:paraId="602C5524" w14:textId="77777777" w:rsidR="00714D32" w:rsidRPr="00AE2268" w:rsidRDefault="00714D32" w:rsidP="00A13E34">
            <w:pPr>
              <w:spacing w:line="276" w:lineRule="auto"/>
              <w:jc w:val="center"/>
            </w:pPr>
            <w:r>
              <w:t>-.06, .04</w:t>
            </w:r>
          </w:p>
        </w:tc>
      </w:tr>
      <w:tr w:rsidR="00714D32" w:rsidRPr="00AE2268" w14:paraId="1834BBCF" w14:textId="77777777" w:rsidTr="00A13E34">
        <w:tc>
          <w:tcPr>
            <w:tcW w:w="3401" w:type="dxa"/>
          </w:tcPr>
          <w:p w14:paraId="4FDBFD4D" w14:textId="351D9E68" w:rsidR="00714D32" w:rsidRPr="00AE2268" w:rsidRDefault="00714D32" w:rsidP="00A13E34">
            <w:pPr>
              <w:spacing w:line="276" w:lineRule="auto"/>
            </w:pPr>
            <w:r>
              <w:t xml:space="preserve">     </w:t>
            </w:r>
            <w:r w:rsidRPr="00AE2268">
              <w:t xml:space="preserve">BDEFS x </w:t>
            </w:r>
            <w:r w:rsidR="00BA447C" w:rsidRPr="008F1B9F">
              <w:rPr>
                <w:i/>
                <w:iCs/>
              </w:rPr>
              <w:t>G</w:t>
            </w:r>
            <w:r w:rsidR="00BA447C">
              <w:rPr>
                <w:i/>
                <w:iCs/>
              </w:rPr>
              <w:t>c</w:t>
            </w:r>
            <w:r w:rsidR="00BA447C" w:rsidRPr="00AE2268">
              <w:t xml:space="preserve"> </w:t>
            </w:r>
            <w:r w:rsidRPr="00AE2268">
              <w:t>(XW)</w:t>
            </w:r>
          </w:p>
        </w:tc>
        <w:tc>
          <w:tcPr>
            <w:tcW w:w="1151" w:type="dxa"/>
          </w:tcPr>
          <w:p w14:paraId="459142EC" w14:textId="77777777" w:rsidR="00714D32" w:rsidRPr="00AE2268" w:rsidRDefault="00714D32" w:rsidP="00A13E34">
            <w:pPr>
              <w:spacing w:line="276" w:lineRule="auto"/>
              <w:jc w:val="center"/>
            </w:pPr>
            <w:r>
              <w:t>.00</w:t>
            </w:r>
          </w:p>
        </w:tc>
        <w:tc>
          <w:tcPr>
            <w:tcW w:w="1151" w:type="dxa"/>
          </w:tcPr>
          <w:p w14:paraId="70C12A4D" w14:textId="77777777" w:rsidR="00714D32" w:rsidRPr="00AE2268" w:rsidRDefault="00714D32" w:rsidP="00A13E34">
            <w:pPr>
              <w:spacing w:line="276" w:lineRule="auto"/>
              <w:jc w:val="center"/>
            </w:pPr>
            <w:r>
              <w:t>.00</w:t>
            </w:r>
          </w:p>
        </w:tc>
        <w:tc>
          <w:tcPr>
            <w:tcW w:w="1151" w:type="dxa"/>
          </w:tcPr>
          <w:p w14:paraId="3D80D29F" w14:textId="77777777" w:rsidR="00714D32" w:rsidRPr="00AE2268" w:rsidRDefault="00714D32" w:rsidP="00A13E34">
            <w:pPr>
              <w:spacing w:line="276" w:lineRule="auto"/>
              <w:jc w:val="center"/>
            </w:pPr>
            <w:r>
              <w:t>1.28</w:t>
            </w:r>
          </w:p>
        </w:tc>
        <w:tc>
          <w:tcPr>
            <w:tcW w:w="1151" w:type="dxa"/>
          </w:tcPr>
          <w:p w14:paraId="121CE0FA" w14:textId="77777777" w:rsidR="00714D32" w:rsidRPr="00AE2268" w:rsidRDefault="00714D32" w:rsidP="00A13E34">
            <w:pPr>
              <w:spacing w:line="276" w:lineRule="auto"/>
              <w:jc w:val="center"/>
            </w:pPr>
            <w:r>
              <w:t>.20</w:t>
            </w:r>
          </w:p>
        </w:tc>
        <w:tc>
          <w:tcPr>
            <w:tcW w:w="1345" w:type="dxa"/>
          </w:tcPr>
          <w:p w14:paraId="78EF87AC" w14:textId="77777777" w:rsidR="00714D32" w:rsidRPr="00AE2268" w:rsidRDefault="00714D32" w:rsidP="00A13E34">
            <w:pPr>
              <w:spacing w:line="276" w:lineRule="auto"/>
              <w:jc w:val="center"/>
            </w:pPr>
            <w:r>
              <w:t>-.00, .00</w:t>
            </w:r>
          </w:p>
        </w:tc>
      </w:tr>
      <w:tr w:rsidR="00714D32" w:rsidRPr="00AE2268" w14:paraId="37DEBB80" w14:textId="77777777" w:rsidTr="00A13E34">
        <w:tc>
          <w:tcPr>
            <w:tcW w:w="3401" w:type="dxa"/>
          </w:tcPr>
          <w:p w14:paraId="3A15C473" w14:textId="77777777" w:rsidR="00714D32" w:rsidRPr="00AE2268" w:rsidRDefault="00714D32" w:rsidP="00A13E34">
            <w:pPr>
              <w:spacing w:line="276" w:lineRule="auto"/>
            </w:pPr>
          </w:p>
        </w:tc>
        <w:tc>
          <w:tcPr>
            <w:tcW w:w="5949" w:type="dxa"/>
            <w:gridSpan w:val="5"/>
          </w:tcPr>
          <w:p w14:paraId="701E37DB" w14:textId="77777777" w:rsidR="00714D32" w:rsidRDefault="00714D32" w:rsidP="00A13E34">
            <w:pPr>
              <w:spacing w:line="276" w:lineRule="auto"/>
              <w:jc w:val="center"/>
            </w:pPr>
            <w:r w:rsidRPr="00AE2268">
              <w:rPr>
                <w:i/>
                <w:iCs/>
              </w:rPr>
              <w:t xml:space="preserve">F </w:t>
            </w:r>
            <w:r w:rsidRPr="00AE2268">
              <w:t>(</w:t>
            </w:r>
            <w:r>
              <w:t>3</w:t>
            </w:r>
            <w:r w:rsidRPr="00AE2268">
              <w:t xml:space="preserve">, </w:t>
            </w:r>
            <w:r>
              <w:t>192</w:t>
            </w:r>
            <w:r w:rsidRPr="00AE2268">
              <w:t xml:space="preserve">) = </w:t>
            </w:r>
            <w:r>
              <w:t>5</w:t>
            </w:r>
            <w:r w:rsidRPr="00AE2268">
              <w:t>.</w:t>
            </w:r>
            <w:r>
              <w:t>94</w:t>
            </w:r>
            <w:r w:rsidRPr="00AE2268">
              <w:t xml:space="preserve">, </w:t>
            </w:r>
            <w:r w:rsidRPr="00AE2268">
              <w:rPr>
                <w:i/>
                <w:iCs/>
              </w:rPr>
              <w:t>p</w:t>
            </w:r>
            <w:r w:rsidRPr="00AE2268">
              <w:t xml:space="preserve"> &lt; .0</w:t>
            </w:r>
            <w:r>
              <w:t>1</w:t>
            </w:r>
            <w:r w:rsidRPr="00AE2268">
              <w:t xml:space="preserve">, </w:t>
            </w:r>
            <w:r w:rsidRPr="00AE2268">
              <w:rPr>
                <w:i/>
                <w:iCs/>
              </w:rPr>
              <w:t>R</w:t>
            </w:r>
            <w:r w:rsidRPr="00AE2268">
              <w:rPr>
                <w:vertAlign w:val="superscript"/>
              </w:rPr>
              <w:t>2</w:t>
            </w:r>
            <w:r>
              <w:t xml:space="preserve"> </w:t>
            </w:r>
            <w:r w:rsidRPr="00AE2268">
              <w:t xml:space="preserve">= </w:t>
            </w:r>
            <w:r>
              <w:t>.09</w:t>
            </w:r>
          </w:p>
          <w:p w14:paraId="5251C2B8" w14:textId="5C17D593" w:rsidR="00714D32" w:rsidRDefault="005904F9" w:rsidP="00A13E34">
            <w:pPr>
              <w:spacing w:line="276" w:lineRule="auto"/>
              <w:jc w:val="center"/>
            </w:pPr>
            <w:r w:rsidRPr="00BB0B05">
              <w:t>Δ</w:t>
            </w:r>
            <w:r w:rsidR="00714D32" w:rsidRPr="00AE2268">
              <w:rPr>
                <w:i/>
                <w:iCs/>
              </w:rPr>
              <w:t xml:space="preserve">F </w:t>
            </w:r>
            <w:r w:rsidR="00714D32" w:rsidRPr="00AE2268">
              <w:t>(</w:t>
            </w:r>
            <w:r w:rsidR="00714D32">
              <w:t>1</w:t>
            </w:r>
            <w:r w:rsidR="00714D32" w:rsidRPr="00AE2268">
              <w:t xml:space="preserve">, </w:t>
            </w:r>
            <w:r w:rsidR="00714D32">
              <w:t>192</w:t>
            </w:r>
            <w:r w:rsidR="00714D32" w:rsidRPr="00AE2268">
              <w:t xml:space="preserve">) = </w:t>
            </w:r>
            <w:r w:rsidR="00714D32">
              <w:t>1.63</w:t>
            </w:r>
            <w:r w:rsidR="00714D32" w:rsidRPr="00AE2268">
              <w:t xml:space="preserve">, </w:t>
            </w:r>
            <w:r w:rsidR="00714D32" w:rsidRPr="00AE2268">
              <w:rPr>
                <w:i/>
                <w:iCs/>
              </w:rPr>
              <w:t>p</w:t>
            </w:r>
            <w:r w:rsidR="00714D32" w:rsidRPr="00AE2268">
              <w:t xml:space="preserve"> </w:t>
            </w:r>
            <w:r w:rsidR="00714D32">
              <w:t>= .20</w:t>
            </w:r>
            <w:r w:rsidR="00714D32" w:rsidRPr="00AE2268">
              <w:t xml:space="preserve">, </w:t>
            </w:r>
            <w:r w:rsidRPr="00BB0B05">
              <w:t>Δ</w:t>
            </w:r>
            <w:r w:rsidR="00714D32" w:rsidRPr="00AE2268">
              <w:rPr>
                <w:i/>
                <w:iCs/>
              </w:rPr>
              <w:t>R</w:t>
            </w:r>
            <w:r w:rsidR="00714D32" w:rsidRPr="00AE2268">
              <w:rPr>
                <w:vertAlign w:val="superscript"/>
              </w:rPr>
              <w:t xml:space="preserve">2 </w:t>
            </w:r>
            <w:r w:rsidR="00714D32" w:rsidRPr="00AE2268">
              <w:t xml:space="preserve">= </w:t>
            </w:r>
            <w:r w:rsidR="00714D32">
              <w:t>.01</w:t>
            </w:r>
          </w:p>
          <w:p w14:paraId="25A7F7EB" w14:textId="77777777" w:rsidR="00714D32" w:rsidRPr="00024DEE" w:rsidRDefault="00714D32" w:rsidP="00A13E34">
            <w:pPr>
              <w:spacing w:line="276" w:lineRule="auto"/>
              <w:jc w:val="center"/>
              <w:rPr>
                <w:sz w:val="20"/>
                <w:szCs w:val="20"/>
              </w:rPr>
            </w:pPr>
          </w:p>
        </w:tc>
      </w:tr>
      <w:tr w:rsidR="00714D32" w:rsidRPr="00AE2268" w14:paraId="78627881" w14:textId="77777777" w:rsidTr="00A13E34">
        <w:tc>
          <w:tcPr>
            <w:tcW w:w="3401" w:type="dxa"/>
          </w:tcPr>
          <w:p w14:paraId="76CC0220" w14:textId="77777777" w:rsidR="00714D32" w:rsidRPr="00AE2268" w:rsidRDefault="00714D32" w:rsidP="00A13E34">
            <w:pPr>
              <w:spacing w:line="276" w:lineRule="auto"/>
            </w:pPr>
            <w:r>
              <w:t>Verbal Divergent Thinking</w:t>
            </w:r>
          </w:p>
        </w:tc>
        <w:tc>
          <w:tcPr>
            <w:tcW w:w="1151" w:type="dxa"/>
          </w:tcPr>
          <w:p w14:paraId="0B7A83A8" w14:textId="77777777" w:rsidR="00714D32" w:rsidRPr="00AE2268" w:rsidRDefault="00714D32" w:rsidP="00A13E34">
            <w:pPr>
              <w:spacing w:line="276" w:lineRule="auto"/>
              <w:jc w:val="center"/>
              <w:rPr>
                <w:i/>
                <w:iCs/>
              </w:rPr>
            </w:pPr>
          </w:p>
        </w:tc>
        <w:tc>
          <w:tcPr>
            <w:tcW w:w="1151" w:type="dxa"/>
          </w:tcPr>
          <w:p w14:paraId="76198B96" w14:textId="77777777" w:rsidR="00714D32" w:rsidRPr="00AE2268" w:rsidRDefault="00714D32" w:rsidP="00A13E34">
            <w:pPr>
              <w:spacing w:line="276" w:lineRule="auto"/>
              <w:jc w:val="center"/>
              <w:rPr>
                <w:i/>
                <w:iCs/>
              </w:rPr>
            </w:pPr>
          </w:p>
        </w:tc>
        <w:tc>
          <w:tcPr>
            <w:tcW w:w="1151" w:type="dxa"/>
          </w:tcPr>
          <w:p w14:paraId="4D0CE53D" w14:textId="77777777" w:rsidR="00714D32" w:rsidRPr="00AE2268" w:rsidRDefault="00714D32" w:rsidP="00A13E34">
            <w:pPr>
              <w:spacing w:line="276" w:lineRule="auto"/>
              <w:jc w:val="center"/>
              <w:rPr>
                <w:i/>
                <w:iCs/>
              </w:rPr>
            </w:pPr>
          </w:p>
        </w:tc>
        <w:tc>
          <w:tcPr>
            <w:tcW w:w="1151" w:type="dxa"/>
          </w:tcPr>
          <w:p w14:paraId="02C336CC" w14:textId="77777777" w:rsidR="00714D32" w:rsidRPr="00AE2268" w:rsidRDefault="00714D32" w:rsidP="00A13E34">
            <w:pPr>
              <w:spacing w:line="276" w:lineRule="auto"/>
              <w:jc w:val="center"/>
              <w:rPr>
                <w:i/>
                <w:iCs/>
              </w:rPr>
            </w:pPr>
          </w:p>
        </w:tc>
        <w:tc>
          <w:tcPr>
            <w:tcW w:w="1345" w:type="dxa"/>
          </w:tcPr>
          <w:p w14:paraId="1619D73A" w14:textId="77777777" w:rsidR="00714D32" w:rsidRPr="00AE2268" w:rsidRDefault="00714D32" w:rsidP="00A13E34">
            <w:pPr>
              <w:spacing w:line="276" w:lineRule="auto"/>
              <w:jc w:val="center"/>
              <w:rPr>
                <w:i/>
                <w:iCs/>
              </w:rPr>
            </w:pPr>
          </w:p>
        </w:tc>
      </w:tr>
      <w:tr w:rsidR="00714D32" w:rsidRPr="00AE2268" w14:paraId="2DD53304" w14:textId="77777777" w:rsidTr="00A13E34">
        <w:tc>
          <w:tcPr>
            <w:tcW w:w="3401" w:type="dxa"/>
          </w:tcPr>
          <w:p w14:paraId="74B5D2B0" w14:textId="77777777" w:rsidR="00714D32" w:rsidRPr="00AE2268" w:rsidRDefault="00714D32" w:rsidP="00A13E34">
            <w:pPr>
              <w:spacing w:line="276" w:lineRule="auto"/>
            </w:pPr>
            <w:r>
              <w:t xml:space="preserve">     </w:t>
            </w:r>
            <w:r w:rsidRPr="00AE2268">
              <w:t>Constant</w:t>
            </w:r>
          </w:p>
        </w:tc>
        <w:tc>
          <w:tcPr>
            <w:tcW w:w="1151" w:type="dxa"/>
          </w:tcPr>
          <w:p w14:paraId="7E60A471" w14:textId="77777777" w:rsidR="00714D32" w:rsidRPr="00C0409C" w:rsidRDefault="00714D32" w:rsidP="00A13E34">
            <w:pPr>
              <w:spacing w:line="276" w:lineRule="auto"/>
              <w:jc w:val="center"/>
            </w:pPr>
            <w:r w:rsidRPr="00C0409C">
              <w:t>9.35</w:t>
            </w:r>
          </w:p>
        </w:tc>
        <w:tc>
          <w:tcPr>
            <w:tcW w:w="1151" w:type="dxa"/>
          </w:tcPr>
          <w:p w14:paraId="5C9182A7" w14:textId="77777777" w:rsidR="00714D32" w:rsidRPr="00C0409C" w:rsidRDefault="00714D32" w:rsidP="00A13E34">
            <w:pPr>
              <w:spacing w:line="276" w:lineRule="auto"/>
              <w:jc w:val="center"/>
            </w:pPr>
            <w:r w:rsidRPr="00C0409C">
              <w:t>2.81</w:t>
            </w:r>
          </w:p>
        </w:tc>
        <w:tc>
          <w:tcPr>
            <w:tcW w:w="1151" w:type="dxa"/>
          </w:tcPr>
          <w:p w14:paraId="554E2765" w14:textId="77777777" w:rsidR="00714D32" w:rsidRPr="00C0409C" w:rsidRDefault="00714D32" w:rsidP="00A13E34">
            <w:pPr>
              <w:spacing w:line="276" w:lineRule="auto"/>
              <w:jc w:val="center"/>
            </w:pPr>
            <w:r w:rsidRPr="00C0409C">
              <w:t>3.33</w:t>
            </w:r>
          </w:p>
        </w:tc>
        <w:tc>
          <w:tcPr>
            <w:tcW w:w="1151" w:type="dxa"/>
          </w:tcPr>
          <w:p w14:paraId="324A28A8" w14:textId="77777777" w:rsidR="00714D32" w:rsidRPr="00C0409C" w:rsidRDefault="00714D32" w:rsidP="00A13E34">
            <w:pPr>
              <w:spacing w:line="276" w:lineRule="auto"/>
              <w:jc w:val="center"/>
            </w:pPr>
            <w:r w:rsidRPr="00C0409C">
              <w:t>.00</w:t>
            </w:r>
          </w:p>
        </w:tc>
        <w:tc>
          <w:tcPr>
            <w:tcW w:w="1345" w:type="dxa"/>
          </w:tcPr>
          <w:p w14:paraId="62067C23" w14:textId="77777777" w:rsidR="00714D32" w:rsidRPr="00C0409C" w:rsidRDefault="00714D32" w:rsidP="00A13E34">
            <w:pPr>
              <w:spacing w:line="276" w:lineRule="auto"/>
              <w:jc w:val="center"/>
            </w:pPr>
            <w:r w:rsidRPr="00C0409C">
              <w:t>3.81, 14.89</w:t>
            </w:r>
          </w:p>
        </w:tc>
      </w:tr>
      <w:tr w:rsidR="00714D32" w:rsidRPr="00AE2268" w14:paraId="7E883D15" w14:textId="77777777" w:rsidTr="00A13E34">
        <w:tc>
          <w:tcPr>
            <w:tcW w:w="3401" w:type="dxa"/>
          </w:tcPr>
          <w:p w14:paraId="6712F44C" w14:textId="77777777" w:rsidR="00714D32" w:rsidRPr="00AE2268" w:rsidRDefault="00714D32" w:rsidP="00A13E34">
            <w:pPr>
              <w:spacing w:line="276" w:lineRule="auto"/>
            </w:pPr>
            <w:r>
              <w:t xml:space="preserve">     </w:t>
            </w:r>
            <w:r w:rsidRPr="00AE2268">
              <w:t>BDEFS (X)</w:t>
            </w:r>
          </w:p>
        </w:tc>
        <w:tc>
          <w:tcPr>
            <w:tcW w:w="1151" w:type="dxa"/>
          </w:tcPr>
          <w:p w14:paraId="5D32EB43" w14:textId="77777777" w:rsidR="00714D32" w:rsidRPr="00C0409C" w:rsidRDefault="00714D32" w:rsidP="00A13E34">
            <w:pPr>
              <w:spacing w:line="276" w:lineRule="auto"/>
              <w:jc w:val="center"/>
            </w:pPr>
            <w:r w:rsidRPr="00C0409C">
              <w:t>-.06</w:t>
            </w:r>
          </w:p>
        </w:tc>
        <w:tc>
          <w:tcPr>
            <w:tcW w:w="1151" w:type="dxa"/>
          </w:tcPr>
          <w:p w14:paraId="05785983" w14:textId="77777777" w:rsidR="00714D32" w:rsidRPr="00C0409C" w:rsidRDefault="00714D32" w:rsidP="00A13E34">
            <w:pPr>
              <w:spacing w:line="276" w:lineRule="auto"/>
              <w:jc w:val="center"/>
            </w:pPr>
            <w:r w:rsidRPr="00C0409C">
              <w:t>.02</w:t>
            </w:r>
          </w:p>
        </w:tc>
        <w:tc>
          <w:tcPr>
            <w:tcW w:w="1151" w:type="dxa"/>
          </w:tcPr>
          <w:p w14:paraId="750EA6D7" w14:textId="77777777" w:rsidR="00714D32" w:rsidRPr="00C0409C" w:rsidRDefault="00714D32" w:rsidP="00A13E34">
            <w:pPr>
              <w:spacing w:line="276" w:lineRule="auto"/>
              <w:jc w:val="center"/>
            </w:pPr>
            <w:r w:rsidRPr="00C0409C">
              <w:t>-3.43</w:t>
            </w:r>
          </w:p>
        </w:tc>
        <w:tc>
          <w:tcPr>
            <w:tcW w:w="1151" w:type="dxa"/>
          </w:tcPr>
          <w:p w14:paraId="4E238568" w14:textId="77777777" w:rsidR="00714D32" w:rsidRPr="00C0409C" w:rsidRDefault="00714D32" w:rsidP="00A13E34">
            <w:pPr>
              <w:spacing w:line="276" w:lineRule="auto"/>
              <w:jc w:val="center"/>
            </w:pPr>
            <w:r w:rsidRPr="00C0409C">
              <w:t>.00</w:t>
            </w:r>
          </w:p>
        </w:tc>
        <w:tc>
          <w:tcPr>
            <w:tcW w:w="1345" w:type="dxa"/>
          </w:tcPr>
          <w:p w14:paraId="43C1D7FF" w14:textId="77777777" w:rsidR="00714D32" w:rsidRPr="00C0409C" w:rsidRDefault="00714D32" w:rsidP="00A13E34">
            <w:pPr>
              <w:spacing w:line="276" w:lineRule="auto"/>
              <w:jc w:val="center"/>
            </w:pPr>
            <w:r w:rsidRPr="00C0409C">
              <w:t>-.10, -.03</w:t>
            </w:r>
          </w:p>
        </w:tc>
      </w:tr>
      <w:tr w:rsidR="00714D32" w:rsidRPr="00AE2268" w14:paraId="37506440" w14:textId="77777777" w:rsidTr="00A13E34">
        <w:tc>
          <w:tcPr>
            <w:tcW w:w="3401" w:type="dxa"/>
          </w:tcPr>
          <w:p w14:paraId="4B9C3A9A" w14:textId="54C86F84" w:rsidR="00714D32" w:rsidRPr="00AE2268" w:rsidRDefault="00714D32" w:rsidP="00A13E34">
            <w:pPr>
              <w:spacing w:line="276" w:lineRule="auto"/>
            </w:pPr>
            <w:r>
              <w:t xml:space="preserve">     </w:t>
            </w:r>
            <w:r w:rsidR="002721D3" w:rsidRPr="008F1B9F">
              <w:rPr>
                <w:i/>
                <w:iCs/>
              </w:rPr>
              <w:t>G</w:t>
            </w:r>
            <w:r w:rsidR="002721D3">
              <w:rPr>
                <w:i/>
                <w:iCs/>
              </w:rPr>
              <w:t xml:space="preserve">f </w:t>
            </w:r>
            <w:r w:rsidRPr="00AE2268">
              <w:t>(W)</w:t>
            </w:r>
          </w:p>
        </w:tc>
        <w:tc>
          <w:tcPr>
            <w:tcW w:w="1151" w:type="dxa"/>
          </w:tcPr>
          <w:p w14:paraId="4380F60B" w14:textId="77777777" w:rsidR="00714D32" w:rsidRPr="00C0409C" w:rsidRDefault="00714D32" w:rsidP="00A13E34">
            <w:pPr>
              <w:spacing w:line="276" w:lineRule="auto"/>
              <w:jc w:val="center"/>
            </w:pPr>
            <w:r>
              <w:t>-.08</w:t>
            </w:r>
          </w:p>
        </w:tc>
        <w:tc>
          <w:tcPr>
            <w:tcW w:w="1151" w:type="dxa"/>
          </w:tcPr>
          <w:p w14:paraId="456BE481" w14:textId="77777777" w:rsidR="00714D32" w:rsidRPr="00C0409C" w:rsidRDefault="00714D32" w:rsidP="00A13E34">
            <w:pPr>
              <w:spacing w:line="276" w:lineRule="auto"/>
              <w:jc w:val="center"/>
            </w:pPr>
            <w:r>
              <w:t>.03</w:t>
            </w:r>
          </w:p>
        </w:tc>
        <w:tc>
          <w:tcPr>
            <w:tcW w:w="1151" w:type="dxa"/>
          </w:tcPr>
          <w:p w14:paraId="572A00E7" w14:textId="77777777" w:rsidR="00714D32" w:rsidRPr="00C0409C" w:rsidRDefault="00714D32" w:rsidP="00A13E34">
            <w:pPr>
              <w:spacing w:line="276" w:lineRule="auto"/>
              <w:jc w:val="center"/>
            </w:pPr>
            <w:r>
              <w:t>-3.14</w:t>
            </w:r>
          </w:p>
        </w:tc>
        <w:tc>
          <w:tcPr>
            <w:tcW w:w="1151" w:type="dxa"/>
          </w:tcPr>
          <w:p w14:paraId="0171882C" w14:textId="77777777" w:rsidR="00714D32" w:rsidRPr="00C0409C" w:rsidRDefault="00714D32" w:rsidP="00A13E34">
            <w:pPr>
              <w:spacing w:line="276" w:lineRule="auto"/>
              <w:jc w:val="center"/>
            </w:pPr>
            <w:r>
              <w:t>.00</w:t>
            </w:r>
          </w:p>
        </w:tc>
        <w:tc>
          <w:tcPr>
            <w:tcW w:w="1345" w:type="dxa"/>
          </w:tcPr>
          <w:p w14:paraId="7B81A2D3" w14:textId="77777777" w:rsidR="00714D32" w:rsidRPr="00C0409C" w:rsidRDefault="00714D32" w:rsidP="00A13E34">
            <w:pPr>
              <w:spacing w:line="276" w:lineRule="auto"/>
              <w:jc w:val="center"/>
            </w:pPr>
            <w:r>
              <w:t>-.13, -.03</w:t>
            </w:r>
          </w:p>
        </w:tc>
      </w:tr>
      <w:tr w:rsidR="00714D32" w:rsidRPr="00AE2268" w14:paraId="7E875615" w14:textId="77777777" w:rsidTr="00A13E34">
        <w:tc>
          <w:tcPr>
            <w:tcW w:w="3401" w:type="dxa"/>
          </w:tcPr>
          <w:p w14:paraId="2222CA56" w14:textId="52FD5B64" w:rsidR="00714D32" w:rsidRPr="00AE2268" w:rsidRDefault="00714D32" w:rsidP="00A13E34">
            <w:pPr>
              <w:spacing w:line="276" w:lineRule="auto"/>
            </w:pPr>
            <w:r>
              <w:t xml:space="preserve">     </w:t>
            </w:r>
            <w:r w:rsidRPr="00AE2268">
              <w:t xml:space="preserve">BDEFS x </w:t>
            </w:r>
            <w:r w:rsidR="00BA447C" w:rsidRPr="008F1B9F">
              <w:rPr>
                <w:i/>
                <w:iCs/>
              </w:rPr>
              <w:t>G</w:t>
            </w:r>
            <w:r w:rsidR="00BA447C">
              <w:rPr>
                <w:i/>
                <w:iCs/>
              </w:rPr>
              <w:t xml:space="preserve">f </w:t>
            </w:r>
            <w:r w:rsidRPr="00AE2268">
              <w:t>(XW)</w:t>
            </w:r>
          </w:p>
        </w:tc>
        <w:tc>
          <w:tcPr>
            <w:tcW w:w="1151" w:type="dxa"/>
          </w:tcPr>
          <w:p w14:paraId="2BB90BFA" w14:textId="77777777" w:rsidR="00714D32" w:rsidRPr="00C0409C" w:rsidRDefault="00714D32" w:rsidP="00A13E34">
            <w:pPr>
              <w:spacing w:line="276" w:lineRule="auto"/>
              <w:jc w:val="center"/>
            </w:pPr>
            <w:r>
              <w:t>.00</w:t>
            </w:r>
          </w:p>
        </w:tc>
        <w:tc>
          <w:tcPr>
            <w:tcW w:w="1151" w:type="dxa"/>
          </w:tcPr>
          <w:p w14:paraId="750D3B47" w14:textId="77777777" w:rsidR="00714D32" w:rsidRPr="00C0409C" w:rsidRDefault="00714D32" w:rsidP="00A13E34">
            <w:pPr>
              <w:spacing w:line="276" w:lineRule="auto"/>
              <w:jc w:val="center"/>
            </w:pPr>
            <w:r>
              <w:t>.00</w:t>
            </w:r>
          </w:p>
        </w:tc>
        <w:tc>
          <w:tcPr>
            <w:tcW w:w="1151" w:type="dxa"/>
          </w:tcPr>
          <w:p w14:paraId="17A7FB3F" w14:textId="77777777" w:rsidR="00714D32" w:rsidRPr="00C0409C" w:rsidRDefault="00714D32" w:rsidP="00A13E34">
            <w:pPr>
              <w:spacing w:line="276" w:lineRule="auto"/>
              <w:jc w:val="center"/>
            </w:pPr>
            <w:r>
              <w:t>3.25</w:t>
            </w:r>
          </w:p>
        </w:tc>
        <w:tc>
          <w:tcPr>
            <w:tcW w:w="1151" w:type="dxa"/>
          </w:tcPr>
          <w:p w14:paraId="225E5B75" w14:textId="77777777" w:rsidR="00714D32" w:rsidRPr="00C0409C" w:rsidRDefault="00714D32" w:rsidP="00A13E34">
            <w:pPr>
              <w:spacing w:line="276" w:lineRule="auto"/>
              <w:jc w:val="center"/>
            </w:pPr>
            <w:r>
              <w:t>.00</w:t>
            </w:r>
          </w:p>
        </w:tc>
        <w:tc>
          <w:tcPr>
            <w:tcW w:w="1345" w:type="dxa"/>
          </w:tcPr>
          <w:p w14:paraId="18E75A7E" w14:textId="77777777" w:rsidR="00714D32" w:rsidRPr="00C0409C" w:rsidRDefault="00714D32" w:rsidP="00A13E34">
            <w:pPr>
              <w:spacing w:line="276" w:lineRule="auto"/>
              <w:jc w:val="center"/>
            </w:pPr>
            <w:r>
              <w:t>.00, .00</w:t>
            </w:r>
          </w:p>
        </w:tc>
      </w:tr>
      <w:tr w:rsidR="00714D32" w:rsidRPr="00AE2268" w14:paraId="0583AABC" w14:textId="77777777" w:rsidTr="00A13E34">
        <w:tc>
          <w:tcPr>
            <w:tcW w:w="3401" w:type="dxa"/>
          </w:tcPr>
          <w:p w14:paraId="28FE5A51" w14:textId="77777777" w:rsidR="00714D32" w:rsidRPr="00AE2268" w:rsidRDefault="00714D32" w:rsidP="00A13E34">
            <w:pPr>
              <w:spacing w:line="276" w:lineRule="auto"/>
            </w:pPr>
          </w:p>
        </w:tc>
        <w:tc>
          <w:tcPr>
            <w:tcW w:w="5949" w:type="dxa"/>
            <w:gridSpan w:val="5"/>
          </w:tcPr>
          <w:p w14:paraId="40DBA47A" w14:textId="77777777" w:rsidR="00714D32" w:rsidRPr="00AE2268" w:rsidRDefault="00714D32" w:rsidP="00A13E34">
            <w:pPr>
              <w:spacing w:line="276" w:lineRule="auto"/>
              <w:jc w:val="center"/>
            </w:pPr>
            <w:r w:rsidRPr="00AE2268">
              <w:rPr>
                <w:i/>
                <w:iCs/>
              </w:rPr>
              <w:t xml:space="preserve">F </w:t>
            </w:r>
            <w:r w:rsidRPr="00AE2268">
              <w:t>(</w:t>
            </w:r>
            <w:r>
              <w:t>3</w:t>
            </w:r>
            <w:r w:rsidRPr="00AE2268">
              <w:t xml:space="preserve">, </w:t>
            </w:r>
            <w:r>
              <w:t>192</w:t>
            </w:r>
            <w:r w:rsidRPr="00AE2268">
              <w:t xml:space="preserve">) = </w:t>
            </w:r>
            <w:r>
              <w:t>4.49</w:t>
            </w:r>
            <w:r w:rsidRPr="00AE2268">
              <w:t xml:space="preserve">, </w:t>
            </w:r>
            <w:r w:rsidRPr="00AE2268">
              <w:rPr>
                <w:i/>
                <w:iCs/>
              </w:rPr>
              <w:t>p</w:t>
            </w:r>
            <w:r w:rsidRPr="00AE2268">
              <w:t xml:space="preserve"> &lt; .05, </w:t>
            </w:r>
            <w:r w:rsidRPr="00AE2268">
              <w:rPr>
                <w:i/>
                <w:iCs/>
              </w:rPr>
              <w:t>R</w:t>
            </w:r>
            <w:r w:rsidRPr="00AE2268">
              <w:rPr>
                <w:vertAlign w:val="superscript"/>
              </w:rPr>
              <w:t>2</w:t>
            </w:r>
            <w:r>
              <w:t xml:space="preserve"> </w:t>
            </w:r>
            <w:r w:rsidRPr="00AE2268">
              <w:t xml:space="preserve">= </w:t>
            </w:r>
            <w:r>
              <w:t>.07</w:t>
            </w:r>
          </w:p>
          <w:p w14:paraId="4541A7FF" w14:textId="5C3196A4" w:rsidR="00714D32" w:rsidRDefault="005904F9" w:rsidP="00A13E34">
            <w:pPr>
              <w:spacing w:line="276" w:lineRule="auto"/>
              <w:jc w:val="center"/>
            </w:pPr>
            <w:r w:rsidRPr="00BB0B05">
              <w:t>Δ</w:t>
            </w:r>
            <w:r w:rsidR="00714D32" w:rsidRPr="00AE2268">
              <w:rPr>
                <w:i/>
                <w:iCs/>
              </w:rPr>
              <w:t xml:space="preserve">F </w:t>
            </w:r>
            <w:r w:rsidR="00714D32" w:rsidRPr="00AE2268">
              <w:t>(</w:t>
            </w:r>
            <w:r w:rsidR="00714D32">
              <w:t>1</w:t>
            </w:r>
            <w:r w:rsidR="00714D32" w:rsidRPr="00AE2268">
              <w:t xml:space="preserve">, </w:t>
            </w:r>
            <w:r w:rsidR="00714D32">
              <w:t>192</w:t>
            </w:r>
            <w:r w:rsidR="00714D32" w:rsidRPr="00AE2268">
              <w:t xml:space="preserve">) = </w:t>
            </w:r>
            <w:r w:rsidR="00714D32">
              <w:t>10.56</w:t>
            </w:r>
            <w:r w:rsidR="00714D32" w:rsidRPr="00AE2268">
              <w:t xml:space="preserve">, </w:t>
            </w:r>
            <w:r w:rsidR="00714D32" w:rsidRPr="00AE2268">
              <w:rPr>
                <w:i/>
                <w:iCs/>
              </w:rPr>
              <w:t>p</w:t>
            </w:r>
            <w:r w:rsidR="00714D32" w:rsidRPr="00AE2268">
              <w:t xml:space="preserve"> &lt; .0</w:t>
            </w:r>
            <w:r w:rsidR="00714D32">
              <w:t>1</w:t>
            </w:r>
            <w:r w:rsidR="00714D32" w:rsidRPr="00AE2268">
              <w:t xml:space="preserve">, </w:t>
            </w:r>
            <w:r w:rsidRPr="00BB0B05">
              <w:t>Δ</w:t>
            </w:r>
            <w:r w:rsidR="00714D32" w:rsidRPr="00AE2268">
              <w:rPr>
                <w:i/>
                <w:iCs/>
              </w:rPr>
              <w:t>R</w:t>
            </w:r>
            <w:r w:rsidR="00714D32" w:rsidRPr="00AE2268">
              <w:rPr>
                <w:vertAlign w:val="superscript"/>
              </w:rPr>
              <w:t>2</w:t>
            </w:r>
            <w:r w:rsidR="00714D32">
              <w:t xml:space="preserve"> </w:t>
            </w:r>
            <w:r w:rsidR="00714D32" w:rsidRPr="00AE2268">
              <w:t xml:space="preserve">= </w:t>
            </w:r>
            <w:r w:rsidR="00714D32">
              <w:t>.05</w:t>
            </w:r>
          </w:p>
          <w:p w14:paraId="02D6CD03" w14:textId="77777777" w:rsidR="00714D32" w:rsidRPr="00024DEE" w:rsidRDefault="00714D32" w:rsidP="00A13E34">
            <w:pPr>
              <w:spacing w:line="276" w:lineRule="auto"/>
              <w:jc w:val="center"/>
              <w:rPr>
                <w:sz w:val="20"/>
                <w:szCs w:val="20"/>
              </w:rPr>
            </w:pPr>
          </w:p>
        </w:tc>
      </w:tr>
      <w:tr w:rsidR="00714D32" w:rsidRPr="00AE2268" w14:paraId="69AC3FA6" w14:textId="77777777" w:rsidTr="00A13E34">
        <w:tc>
          <w:tcPr>
            <w:tcW w:w="3401" w:type="dxa"/>
          </w:tcPr>
          <w:p w14:paraId="27399C15" w14:textId="77777777" w:rsidR="00714D32" w:rsidRPr="00AE2268" w:rsidRDefault="00714D32" w:rsidP="00A13E34">
            <w:pPr>
              <w:spacing w:line="276" w:lineRule="auto"/>
            </w:pPr>
            <w:r>
              <w:t>Figural Divergent Thinking</w:t>
            </w:r>
          </w:p>
        </w:tc>
        <w:tc>
          <w:tcPr>
            <w:tcW w:w="1151" w:type="dxa"/>
          </w:tcPr>
          <w:p w14:paraId="68259B6C" w14:textId="77777777" w:rsidR="00714D32" w:rsidRPr="00AE2268" w:rsidRDefault="00714D32" w:rsidP="00A13E34">
            <w:pPr>
              <w:spacing w:line="276" w:lineRule="auto"/>
              <w:jc w:val="center"/>
              <w:rPr>
                <w:i/>
                <w:iCs/>
              </w:rPr>
            </w:pPr>
          </w:p>
        </w:tc>
        <w:tc>
          <w:tcPr>
            <w:tcW w:w="1151" w:type="dxa"/>
          </w:tcPr>
          <w:p w14:paraId="05C86BF9" w14:textId="77777777" w:rsidR="00714D32" w:rsidRPr="00AE2268" w:rsidRDefault="00714D32" w:rsidP="00A13E34">
            <w:pPr>
              <w:spacing w:line="276" w:lineRule="auto"/>
              <w:jc w:val="center"/>
              <w:rPr>
                <w:i/>
                <w:iCs/>
              </w:rPr>
            </w:pPr>
          </w:p>
        </w:tc>
        <w:tc>
          <w:tcPr>
            <w:tcW w:w="1151" w:type="dxa"/>
          </w:tcPr>
          <w:p w14:paraId="74E2D046" w14:textId="77777777" w:rsidR="00714D32" w:rsidRPr="00AE2268" w:rsidRDefault="00714D32" w:rsidP="00A13E34">
            <w:pPr>
              <w:spacing w:line="276" w:lineRule="auto"/>
              <w:jc w:val="center"/>
              <w:rPr>
                <w:i/>
                <w:iCs/>
              </w:rPr>
            </w:pPr>
          </w:p>
        </w:tc>
        <w:tc>
          <w:tcPr>
            <w:tcW w:w="1151" w:type="dxa"/>
          </w:tcPr>
          <w:p w14:paraId="3C5CFCB3" w14:textId="77777777" w:rsidR="00714D32" w:rsidRPr="00AE2268" w:rsidRDefault="00714D32" w:rsidP="00A13E34">
            <w:pPr>
              <w:spacing w:line="276" w:lineRule="auto"/>
              <w:jc w:val="center"/>
              <w:rPr>
                <w:i/>
                <w:iCs/>
              </w:rPr>
            </w:pPr>
          </w:p>
        </w:tc>
        <w:tc>
          <w:tcPr>
            <w:tcW w:w="1345" w:type="dxa"/>
          </w:tcPr>
          <w:p w14:paraId="56572ED3" w14:textId="77777777" w:rsidR="00714D32" w:rsidRPr="00AE2268" w:rsidRDefault="00714D32" w:rsidP="00A13E34">
            <w:pPr>
              <w:spacing w:line="276" w:lineRule="auto"/>
              <w:jc w:val="center"/>
              <w:rPr>
                <w:i/>
                <w:iCs/>
              </w:rPr>
            </w:pPr>
          </w:p>
        </w:tc>
      </w:tr>
      <w:tr w:rsidR="00714D32" w:rsidRPr="00AE2268" w14:paraId="39716F14" w14:textId="77777777" w:rsidTr="00A13E34">
        <w:tc>
          <w:tcPr>
            <w:tcW w:w="3401" w:type="dxa"/>
          </w:tcPr>
          <w:p w14:paraId="1012ABD5" w14:textId="77777777" w:rsidR="00714D32" w:rsidRPr="00AE2268" w:rsidRDefault="00714D32" w:rsidP="00A13E34">
            <w:pPr>
              <w:spacing w:line="276" w:lineRule="auto"/>
            </w:pPr>
            <w:r>
              <w:t xml:space="preserve">     </w:t>
            </w:r>
            <w:r w:rsidRPr="00AE2268">
              <w:t>Constant</w:t>
            </w:r>
          </w:p>
        </w:tc>
        <w:tc>
          <w:tcPr>
            <w:tcW w:w="1151" w:type="dxa"/>
          </w:tcPr>
          <w:p w14:paraId="3756CCC4" w14:textId="77777777" w:rsidR="00714D32" w:rsidRPr="00AE2268" w:rsidRDefault="00714D32" w:rsidP="00A13E34">
            <w:pPr>
              <w:spacing w:line="276" w:lineRule="auto"/>
              <w:jc w:val="center"/>
              <w:rPr>
                <w:i/>
                <w:iCs/>
              </w:rPr>
            </w:pPr>
            <w:r>
              <w:t>-.49</w:t>
            </w:r>
          </w:p>
        </w:tc>
        <w:tc>
          <w:tcPr>
            <w:tcW w:w="1151" w:type="dxa"/>
          </w:tcPr>
          <w:p w14:paraId="17FA527F" w14:textId="77777777" w:rsidR="00714D32" w:rsidRPr="00AE2268" w:rsidRDefault="00714D32" w:rsidP="00A13E34">
            <w:pPr>
              <w:spacing w:line="276" w:lineRule="auto"/>
              <w:jc w:val="center"/>
              <w:rPr>
                <w:i/>
                <w:iCs/>
              </w:rPr>
            </w:pPr>
            <w:r>
              <w:t>2.14</w:t>
            </w:r>
          </w:p>
        </w:tc>
        <w:tc>
          <w:tcPr>
            <w:tcW w:w="1151" w:type="dxa"/>
          </w:tcPr>
          <w:p w14:paraId="793B9D10" w14:textId="77777777" w:rsidR="00714D32" w:rsidRPr="00AE2268" w:rsidRDefault="00714D32" w:rsidP="00A13E34">
            <w:pPr>
              <w:spacing w:line="276" w:lineRule="auto"/>
              <w:jc w:val="center"/>
              <w:rPr>
                <w:i/>
                <w:iCs/>
              </w:rPr>
            </w:pPr>
            <w:r>
              <w:t>-.23</w:t>
            </w:r>
          </w:p>
        </w:tc>
        <w:tc>
          <w:tcPr>
            <w:tcW w:w="1151" w:type="dxa"/>
          </w:tcPr>
          <w:p w14:paraId="7F056139" w14:textId="77777777" w:rsidR="00714D32" w:rsidRPr="00AE2268" w:rsidRDefault="00714D32" w:rsidP="00A13E34">
            <w:pPr>
              <w:spacing w:line="276" w:lineRule="auto"/>
              <w:jc w:val="center"/>
              <w:rPr>
                <w:i/>
                <w:iCs/>
              </w:rPr>
            </w:pPr>
            <w:r>
              <w:t>.82</w:t>
            </w:r>
          </w:p>
        </w:tc>
        <w:tc>
          <w:tcPr>
            <w:tcW w:w="1345" w:type="dxa"/>
          </w:tcPr>
          <w:p w14:paraId="0C6FD600" w14:textId="77777777" w:rsidR="00714D32" w:rsidRPr="00AE2268" w:rsidRDefault="00714D32" w:rsidP="00A13E34">
            <w:pPr>
              <w:spacing w:line="276" w:lineRule="auto"/>
              <w:jc w:val="center"/>
              <w:rPr>
                <w:i/>
                <w:iCs/>
              </w:rPr>
            </w:pPr>
            <w:r>
              <w:t>-4.71, 3.73</w:t>
            </w:r>
          </w:p>
        </w:tc>
      </w:tr>
      <w:tr w:rsidR="00714D32" w:rsidRPr="00AE2268" w14:paraId="6593EEC3" w14:textId="77777777" w:rsidTr="00A13E34">
        <w:tc>
          <w:tcPr>
            <w:tcW w:w="3401" w:type="dxa"/>
          </w:tcPr>
          <w:p w14:paraId="4FBF2B21" w14:textId="77777777" w:rsidR="00714D32" w:rsidRPr="00AE2268" w:rsidRDefault="00714D32" w:rsidP="00A13E34">
            <w:pPr>
              <w:spacing w:line="276" w:lineRule="auto"/>
            </w:pPr>
            <w:r>
              <w:t xml:space="preserve">     </w:t>
            </w:r>
            <w:r w:rsidRPr="00AE2268">
              <w:t>BDEFS (X)</w:t>
            </w:r>
          </w:p>
        </w:tc>
        <w:tc>
          <w:tcPr>
            <w:tcW w:w="1151" w:type="dxa"/>
          </w:tcPr>
          <w:p w14:paraId="73E67B29" w14:textId="77777777" w:rsidR="00714D32" w:rsidRPr="00AE2268" w:rsidRDefault="00714D32" w:rsidP="00A13E34">
            <w:pPr>
              <w:spacing w:line="276" w:lineRule="auto"/>
              <w:jc w:val="center"/>
              <w:rPr>
                <w:i/>
                <w:iCs/>
              </w:rPr>
            </w:pPr>
            <w:r>
              <w:t>-.00</w:t>
            </w:r>
          </w:p>
        </w:tc>
        <w:tc>
          <w:tcPr>
            <w:tcW w:w="1151" w:type="dxa"/>
          </w:tcPr>
          <w:p w14:paraId="6C0FBC7E" w14:textId="77777777" w:rsidR="00714D32" w:rsidRPr="00AE2268" w:rsidRDefault="00714D32" w:rsidP="00A13E34">
            <w:pPr>
              <w:spacing w:line="276" w:lineRule="auto"/>
              <w:jc w:val="center"/>
              <w:rPr>
                <w:i/>
                <w:iCs/>
              </w:rPr>
            </w:pPr>
            <w:r>
              <w:t>.01</w:t>
            </w:r>
          </w:p>
        </w:tc>
        <w:tc>
          <w:tcPr>
            <w:tcW w:w="1151" w:type="dxa"/>
          </w:tcPr>
          <w:p w14:paraId="32BF1D7E" w14:textId="77777777" w:rsidR="00714D32" w:rsidRPr="00AE2268" w:rsidRDefault="00714D32" w:rsidP="00A13E34">
            <w:pPr>
              <w:spacing w:line="276" w:lineRule="auto"/>
              <w:jc w:val="center"/>
              <w:rPr>
                <w:i/>
                <w:iCs/>
              </w:rPr>
            </w:pPr>
            <w:r>
              <w:t>-.16</w:t>
            </w:r>
          </w:p>
        </w:tc>
        <w:tc>
          <w:tcPr>
            <w:tcW w:w="1151" w:type="dxa"/>
          </w:tcPr>
          <w:p w14:paraId="68DB3E04" w14:textId="77777777" w:rsidR="00714D32" w:rsidRPr="00AE2268" w:rsidRDefault="00714D32" w:rsidP="00A13E34">
            <w:pPr>
              <w:spacing w:line="276" w:lineRule="auto"/>
              <w:jc w:val="center"/>
              <w:rPr>
                <w:i/>
                <w:iCs/>
              </w:rPr>
            </w:pPr>
            <w:r>
              <w:t>.87</w:t>
            </w:r>
          </w:p>
        </w:tc>
        <w:tc>
          <w:tcPr>
            <w:tcW w:w="1345" w:type="dxa"/>
          </w:tcPr>
          <w:p w14:paraId="3DE71817" w14:textId="77777777" w:rsidR="00714D32" w:rsidRPr="00AE2268" w:rsidRDefault="00714D32" w:rsidP="00A13E34">
            <w:pPr>
              <w:spacing w:line="276" w:lineRule="auto"/>
              <w:jc w:val="center"/>
              <w:rPr>
                <w:i/>
                <w:iCs/>
              </w:rPr>
            </w:pPr>
            <w:r>
              <w:t>-.03, .02</w:t>
            </w:r>
          </w:p>
        </w:tc>
      </w:tr>
      <w:tr w:rsidR="00714D32" w:rsidRPr="00AE2268" w14:paraId="227D9ADF" w14:textId="77777777" w:rsidTr="00A13E34">
        <w:tc>
          <w:tcPr>
            <w:tcW w:w="3401" w:type="dxa"/>
          </w:tcPr>
          <w:p w14:paraId="773BA8D2" w14:textId="63D1F42F" w:rsidR="00714D32" w:rsidRPr="00AE2268" w:rsidRDefault="00714D32" w:rsidP="00A13E34">
            <w:pPr>
              <w:spacing w:line="276" w:lineRule="auto"/>
            </w:pPr>
            <w:r>
              <w:t xml:space="preserve">     </w:t>
            </w:r>
            <w:r w:rsidR="002721D3" w:rsidRPr="008F1B9F">
              <w:rPr>
                <w:i/>
                <w:iCs/>
              </w:rPr>
              <w:t>G</w:t>
            </w:r>
            <w:r w:rsidR="002721D3">
              <w:rPr>
                <w:i/>
                <w:iCs/>
              </w:rPr>
              <w:t>c</w:t>
            </w:r>
            <w:r w:rsidR="002721D3" w:rsidRPr="00AE2268">
              <w:t xml:space="preserve"> </w:t>
            </w:r>
            <w:r w:rsidRPr="00AE2268">
              <w:t>(W)</w:t>
            </w:r>
          </w:p>
        </w:tc>
        <w:tc>
          <w:tcPr>
            <w:tcW w:w="1151" w:type="dxa"/>
          </w:tcPr>
          <w:p w14:paraId="46C87567" w14:textId="77777777" w:rsidR="00714D32" w:rsidRPr="00AE2268" w:rsidRDefault="00714D32" w:rsidP="00A13E34">
            <w:pPr>
              <w:spacing w:line="276" w:lineRule="auto"/>
              <w:jc w:val="center"/>
              <w:rPr>
                <w:i/>
                <w:iCs/>
              </w:rPr>
            </w:pPr>
            <w:r>
              <w:t>.01</w:t>
            </w:r>
          </w:p>
        </w:tc>
        <w:tc>
          <w:tcPr>
            <w:tcW w:w="1151" w:type="dxa"/>
          </w:tcPr>
          <w:p w14:paraId="134CC6AA" w14:textId="77777777" w:rsidR="00714D32" w:rsidRPr="00AE2268" w:rsidRDefault="00714D32" w:rsidP="00A13E34">
            <w:pPr>
              <w:spacing w:line="276" w:lineRule="auto"/>
              <w:jc w:val="center"/>
              <w:rPr>
                <w:i/>
                <w:iCs/>
              </w:rPr>
            </w:pPr>
            <w:r>
              <w:t>.02</w:t>
            </w:r>
          </w:p>
        </w:tc>
        <w:tc>
          <w:tcPr>
            <w:tcW w:w="1151" w:type="dxa"/>
          </w:tcPr>
          <w:p w14:paraId="036E1DDC" w14:textId="77777777" w:rsidR="00714D32" w:rsidRPr="00AE2268" w:rsidRDefault="00714D32" w:rsidP="00A13E34">
            <w:pPr>
              <w:spacing w:line="276" w:lineRule="auto"/>
              <w:jc w:val="center"/>
              <w:rPr>
                <w:i/>
                <w:iCs/>
              </w:rPr>
            </w:pPr>
            <w:r>
              <w:t>.26</w:t>
            </w:r>
          </w:p>
        </w:tc>
        <w:tc>
          <w:tcPr>
            <w:tcW w:w="1151" w:type="dxa"/>
          </w:tcPr>
          <w:p w14:paraId="327C39F2" w14:textId="77777777" w:rsidR="00714D32" w:rsidRPr="00AE2268" w:rsidRDefault="00714D32" w:rsidP="00A13E34">
            <w:pPr>
              <w:spacing w:line="276" w:lineRule="auto"/>
              <w:jc w:val="center"/>
              <w:rPr>
                <w:i/>
                <w:iCs/>
              </w:rPr>
            </w:pPr>
            <w:r>
              <w:t>.79</w:t>
            </w:r>
          </w:p>
        </w:tc>
        <w:tc>
          <w:tcPr>
            <w:tcW w:w="1345" w:type="dxa"/>
          </w:tcPr>
          <w:p w14:paraId="62C7B528" w14:textId="77777777" w:rsidR="00714D32" w:rsidRPr="00AE2268" w:rsidRDefault="00714D32" w:rsidP="00A13E34">
            <w:pPr>
              <w:spacing w:line="276" w:lineRule="auto"/>
              <w:jc w:val="center"/>
              <w:rPr>
                <w:i/>
                <w:iCs/>
              </w:rPr>
            </w:pPr>
            <w:r>
              <w:t>-.03, .04</w:t>
            </w:r>
          </w:p>
        </w:tc>
      </w:tr>
      <w:tr w:rsidR="00714D32" w:rsidRPr="00AE2268" w14:paraId="344B95A9" w14:textId="77777777" w:rsidTr="00A13E34">
        <w:tc>
          <w:tcPr>
            <w:tcW w:w="3401" w:type="dxa"/>
          </w:tcPr>
          <w:p w14:paraId="47AB2099" w14:textId="3A22B845" w:rsidR="00714D32" w:rsidRPr="00AE2268" w:rsidRDefault="00714D32" w:rsidP="00A13E34">
            <w:pPr>
              <w:spacing w:line="276" w:lineRule="auto"/>
            </w:pPr>
            <w:r>
              <w:t xml:space="preserve">     </w:t>
            </w:r>
            <w:r w:rsidRPr="00AE2268">
              <w:t xml:space="preserve">BDEFS x </w:t>
            </w:r>
            <w:r w:rsidR="00BA447C" w:rsidRPr="008F1B9F">
              <w:rPr>
                <w:i/>
                <w:iCs/>
              </w:rPr>
              <w:t>G</w:t>
            </w:r>
            <w:r w:rsidR="00BA447C">
              <w:rPr>
                <w:i/>
                <w:iCs/>
              </w:rPr>
              <w:t>c</w:t>
            </w:r>
            <w:r w:rsidR="00BA447C" w:rsidRPr="00AE2268">
              <w:t xml:space="preserve"> </w:t>
            </w:r>
            <w:r w:rsidRPr="00AE2268">
              <w:t>(XW)</w:t>
            </w:r>
          </w:p>
        </w:tc>
        <w:tc>
          <w:tcPr>
            <w:tcW w:w="1151" w:type="dxa"/>
          </w:tcPr>
          <w:p w14:paraId="0B0E6148" w14:textId="77777777" w:rsidR="00714D32" w:rsidRPr="00AE2268" w:rsidRDefault="00714D32" w:rsidP="00A13E34">
            <w:pPr>
              <w:spacing w:line="276" w:lineRule="auto"/>
              <w:jc w:val="center"/>
              <w:rPr>
                <w:i/>
                <w:iCs/>
              </w:rPr>
            </w:pPr>
            <w:r>
              <w:t>.00</w:t>
            </w:r>
          </w:p>
        </w:tc>
        <w:tc>
          <w:tcPr>
            <w:tcW w:w="1151" w:type="dxa"/>
          </w:tcPr>
          <w:p w14:paraId="41B6B683" w14:textId="77777777" w:rsidR="00714D32" w:rsidRPr="00AE2268" w:rsidRDefault="00714D32" w:rsidP="00A13E34">
            <w:pPr>
              <w:spacing w:line="276" w:lineRule="auto"/>
              <w:jc w:val="center"/>
              <w:rPr>
                <w:i/>
                <w:iCs/>
              </w:rPr>
            </w:pPr>
            <w:r>
              <w:t>.00</w:t>
            </w:r>
          </w:p>
        </w:tc>
        <w:tc>
          <w:tcPr>
            <w:tcW w:w="1151" w:type="dxa"/>
          </w:tcPr>
          <w:p w14:paraId="198491A4" w14:textId="77777777" w:rsidR="00714D32" w:rsidRPr="00AE2268" w:rsidRDefault="00714D32" w:rsidP="00A13E34">
            <w:pPr>
              <w:spacing w:line="276" w:lineRule="auto"/>
              <w:jc w:val="center"/>
              <w:rPr>
                <w:i/>
                <w:iCs/>
              </w:rPr>
            </w:pPr>
            <w:r>
              <w:t>.13</w:t>
            </w:r>
          </w:p>
        </w:tc>
        <w:tc>
          <w:tcPr>
            <w:tcW w:w="1151" w:type="dxa"/>
          </w:tcPr>
          <w:p w14:paraId="0DD3F016" w14:textId="77777777" w:rsidR="00714D32" w:rsidRPr="00AE2268" w:rsidRDefault="00714D32" w:rsidP="00A13E34">
            <w:pPr>
              <w:spacing w:line="276" w:lineRule="auto"/>
              <w:jc w:val="center"/>
              <w:rPr>
                <w:i/>
                <w:iCs/>
              </w:rPr>
            </w:pPr>
            <w:r>
              <w:t>.90</w:t>
            </w:r>
          </w:p>
        </w:tc>
        <w:tc>
          <w:tcPr>
            <w:tcW w:w="1345" w:type="dxa"/>
          </w:tcPr>
          <w:p w14:paraId="16AE359D" w14:textId="77777777" w:rsidR="00714D32" w:rsidRPr="00AE2268" w:rsidRDefault="00714D32" w:rsidP="00A13E34">
            <w:pPr>
              <w:spacing w:line="276" w:lineRule="auto"/>
              <w:jc w:val="center"/>
              <w:rPr>
                <w:i/>
                <w:iCs/>
              </w:rPr>
            </w:pPr>
            <w:r>
              <w:t>-.00, .00</w:t>
            </w:r>
          </w:p>
        </w:tc>
      </w:tr>
      <w:tr w:rsidR="00714D32" w:rsidRPr="00AE2268" w14:paraId="1F64B7A2" w14:textId="77777777" w:rsidTr="00A13E34">
        <w:tc>
          <w:tcPr>
            <w:tcW w:w="3401" w:type="dxa"/>
          </w:tcPr>
          <w:p w14:paraId="52B95520" w14:textId="77777777" w:rsidR="00714D32" w:rsidRPr="00AE2268" w:rsidRDefault="00714D32" w:rsidP="00A13E34">
            <w:pPr>
              <w:spacing w:line="276" w:lineRule="auto"/>
            </w:pPr>
          </w:p>
        </w:tc>
        <w:tc>
          <w:tcPr>
            <w:tcW w:w="5949" w:type="dxa"/>
            <w:gridSpan w:val="5"/>
          </w:tcPr>
          <w:p w14:paraId="2B039993" w14:textId="77777777" w:rsidR="00714D32" w:rsidRPr="00AE2268" w:rsidRDefault="00714D32" w:rsidP="00A13E34">
            <w:pPr>
              <w:spacing w:line="276" w:lineRule="auto"/>
              <w:jc w:val="center"/>
            </w:pPr>
            <w:r w:rsidRPr="00AE2268">
              <w:rPr>
                <w:i/>
                <w:iCs/>
              </w:rPr>
              <w:t xml:space="preserve">F </w:t>
            </w:r>
            <w:r w:rsidRPr="00AE2268">
              <w:t>(</w:t>
            </w:r>
            <w:r>
              <w:t>3</w:t>
            </w:r>
            <w:r w:rsidRPr="00AE2268">
              <w:t xml:space="preserve">, </w:t>
            </w:r>
            <w:r>
              <w:t>192</w:t>
            </w:r>
            <w:r w:rsidRPr="00AE2268">
              <w:t xml:space="preserve">) = </w:t>
            </w:r>
            <w:r>
              <w:t>1.27</w:t>
            </w:r>
            <w:r w:rsidRPr="00AE2268">
              <w:t xml:space="preserve">, </w:t>
            </w:r>
            <w:r w:rsidRPr="00AE2268">
              <w:rPr>
                <w:i/>
                <w:iCs/>
              </w:rPr>
              <w:t>p</w:t>
            </w:r>
            <w:r w:rsidRPr="00AE2268">
              <w:t xml:space="preserve"> </w:t>
            </w:r>
            <w:r>
              <w:t>= .29</w:t>
            </w:r>
            <w:r w:rsidRPr="00AE2268">
              <w:t xml:space="preserve">, </w:t>
            </w:r>
            <w:r w:rsidRPr="00AE2268">
              <w:rPr>
                <w:i/>
                <w:iCs/>
              </w:rPr>
              <w:t>R</w:t>
            </w:r>
            <w:r w:rsidRPr="00AE2268">
              <w:rPr>
                <w:vertAlign w:val="superscript"/>
              </w:rPr>
              <w:t>2</w:t>
            </w:r>
            <w:r>
              <w:t xml:space="preserve"> </w:t>
            </w:r>
            <w:r w:rsidRPr="00AE2268">
              <w:t xml:space="preserve">= </w:t>
            </w:r>
            <w:r>
              <w:t>.02</w:t>
            </w:r>
          </w:p>
          <w:p w14:paraId="442753ED" w14:textId="4E9EE416" w:rsidR="00714D32" w:rsidRDefault="005904F9" w:rsidP="00A13E34">
            <w:pPr>
              <w:spacing w:line="276" w:lineRule="auto"/>
              <w:jc w:val="center"/>
            </w:pPr>
            <w:r w:rsidRPr="00BB0B05">
              <w:t>Δ</w:t>
            </w:r>
            <w:r w:rsidR="00714D32" w:rsidRPr="00AE2268">
              <w:rPr>
                <w:i/>
                <w:iCs/>
              </w:rPr>
              <w:t xml:space="preserve">F </w:t>
            </w:r>
            <w:r w:rsidR="00714D32" w:rsidRPr="00AE2268">
              <w:t>(</w:t>
            </w:r>
            <w:r w:rsidR="00714D32">
              <w:t>1</w:t>
            </w:r>
            <w:r w:rsidR="00714D32" w:rsidRPr="00AE2268">
              <w:t xml:space="preserve">, </w:t>
            </w:r>
            <w:r w:rsidR="00714D32">
              <w:t>192</w:t>
            </w:r>
            <w:r w:rsidR="00714D32" w:rsidRPr="00AE2268">
              <w:t xml:space="preserve">) = </w:t>
            </w:r>
            <w:r w:rsidR="00714D32">
              <w:t>.02</w:t>
            </w:r>
            <w:r w:rsidR="00714D32" w:rsidRPr="00AE2268">
              <w:t xml:space="preserve">, </w:t>
            </w:r>
            <w:r w:rsidR="00714D32" w:rsidRPr="00AE2268">
              <w:rPr>
                <w:i/>
                <w:iCs/>
              </w:rPr>
              <w:t>p</w:t>
            </w:r>
            <w:r w:rsidR="00714D32" w:rsidRPr="00AE2268">
              <w:t xml:space="preserve"> </w:t>
            </w:r>
            <w:r w:rsidR="00714D32">
              <w:t>= .90</w:t>
            </w:r>
            <w:r w:rsidR="00714D32" w:rsidRPr="00AE2268">
              <w:t xml:space="preserve">, </w:t>
            </w:r>
            <w:r w:rsidRPr="00BB0B05">
              <w:t>Δ</w:t>
            </w:r>
            <w:r w:rsidR="00714D32" w:rsidRPr="00AE2268">
              <w:rPr>
                <w:i/>
                <w:iCs/>
              </w:rPr>
              <w:t>R</w:t>
            </w:r>
            <w:r w:rsidR="00714D32" w:rsidRPr="00AE2268">
              <w:rPr>
                <w:vertAlign w:val="superscript"/>
              </w:rPr>
              <w:t>2</w:t>
            </w:r>
            <w:r w:rsidR="00714D32">
              <w:t xml:space="preserve"> </w:t>
            </w:r>
            <w:r w:rsidR="00714D32" w:rsidRPr="00AE2268">
              <w:t xml:space="preserve">= </w:t>
            </w:r>
            <w:r w:rsidR="00714D32">
              <w:t>.00</w:t>
            </w:r>
          </w:p>
          <w:p w14:paraId="33CB756D" w14:textId="77777777" w:rsidR="00714D32" w:rsidRPr="00024DEE" w:rsidRDefault="00714D32" w:rsidP="00A13E34">
            <w:pPr>
              <w:spacing w:line="276" w:lineRule="auto"/>
              <w:jc w:val="center"/>
              <w:rPr>
                <w:sz w:val="20"/>
                <w:szCs w:val="20"/>
              </w:rPr>
            </w:pPr>
          </w:p>
        </w:tc>
      </w:tr>
      <w:tr w:rsidR="00714D32" w:rsidRPr="00AE2268" w14:paraId="7448EFC7" w14:textId="77777777" w:rsidTr="00A13E34">
        <w:tc>
          <w:tcPr>
            <w:tcW w:w="3401" w:type="dxa"/>
          </w:tcPr>
          <w:p w14:paraId="75E57DF1" w14:textId="77777777" w:rsidR="00714D32" w:rsidRPr="00AE2268" w:rsidRDefault="00714D32" w:rsidP="00A13E34">
            <w:pPr>
              <w:spacing w:line="276" w:lineRule="auto"/>
            </w:pPr>
            <w:r>
              <w:t>Figural Divergent Thinking</w:t>
            </w:r>
          </w:p>
        </w:tc>
        <w:tc>
          <w:tcPr>
            <w:tcW w:w="1151" w:type="dxa"/>
          </w:tcPr>
          <w:p w14:paraId="001D7A52" w14:textId="77777777" w:rsidR="00714D32" w:rsidRPr="00AE2268" w:rsidRDefault="00714D32" w:rsidP="00A13E34">
            <w:pPr>
              <w:spacing w:line="276" w:lineRule="auto"/>
              <w:jc w:val="center"/>
              <w:rPr>
                <w:i/>
                <w:iCs/>
              </w:rPr>
            </w:pPr>
          </w:p>
        </w:tc>
        <w:tc>
          <w:tcPr>
            <w:tcW w:w="1151" w:type="dxa"/>
          </w:tcPr>
          <w:p w14:paraId="05EA4155" w14:textId="77777777" w:rsidR="00714D32" w:rsidRPr="00AE2268" w:rsidRDefault="00714D32" w:rsidP="00A13E34">
            <w:pPr>
              <w:spacing w:line="276" w:lineRule="auto"/>
              <w:jc w:val="center"/>
              <w:rPr>
                <w:i/>
                <w:iCs/>
              </w:rPr>
            </w:pPr>
          </w:p>
        </w:tc>
        <w:tc>
          <w:tcPr>
            <w:tcW w:w="1151" w:type="dxa"/>
          </w:tcPr>
          <w:p w14:paraId="06D90D6F" w14:textId="77777777" w:rsidR="00714D32" w:rsidRPr="00AE2268" w:rsidRDefault="00714D32" w:rsidP="00A13E34">
            <w:pPr>
              <w:spacing w:line="276" w:lineRule="auto"/>
              <w:jc w:val="center"/>
              <w:rPr>
                <w:i/>
                <w:iCs/>
              </w:rPr>
            </w:pPr>
          </w:p>
        </w:tc>
        <w:tc>
          <w:tcPr>
            <w:tcW w:w="1151" w:type="dxa"/>
          </w:tcPr>
          <w:p w14:paraId="4FE51BF9" w14:textId="77777777" w:rsidR="00714D32" w:rsidRPr="00AE2268" w:rsidRDefault="00714D32" w:rsidP="00A13E34">
            <w:pPr>
              <w:spacing w:line="276" w:lineRule="auto"/>
              <w:jc w:val="center"/>
              <w:rPr>
                <w:i/>
                <w:iCs/>
              </w:rPr>
            </w:pPr>
          </w:p>
        </w:tc>
        <w:tc>
          <w:tcPr>
            <w:tcW w:w="1345" w:type="dxa"/>
          </w:tcPr>
          <w:p w14:paraId="236EFF68" w14:textId="77777777" w:rsidR="00714D32" w:rsidRPr="00AE2268" w:rsidRDefault="00714D32" w:rsidP="00A13E34">
            <w:pPr>
              <w:spacing w:line="276" w:lineRule="auto"/>
              <w:jc w:val="center"/>
              <w:rPr>
                <w:i/>
                <w:iCs/>
              </w:rPr>
            </w:pPr>
          </w:p>
        </w:tc>
      </w:tr>
      <w:tr w:rsidR="00714D32" w:rsidRPr="00AE2268" w14:paraId="29D2BB54" w14:textId="77777777" w:rsidTr="00A13E34">
        <w:tc>
          <w:tcPr>
            <w:tcW w:w="3401" w:type="dxa"/>
          </w:tcPr>
          <w:p w14:paraId="2D238B92" w14:textId="77777777" w:rsidR="00714D32" w:rsidRPr="00AE2268" w:rsidRDefault="00714D32" w:rsidP="00A13E34">
            <w:pPr>
              <w:spacing w:line="276" w:lineRule="auto"/>
            </w:pPr>
            <w:r>
              <w:t xml:space="preserve">     </w:t>
            </w:r>
            <w:r w:rsidRPr="00AE2268">
              <w:t>Constant</w:t>
            </w:r>
          </w:p>
        </w:tc>
        <w:tc>
          <w:tcPr>
            <w:tcW w:w="1151" w:type="dxa"/>
          </w:tcPr>
          <w:p w14:paraId="47AE37A1" w14:textId="77777777" w:rsidR="00714D32" w:rsidRPr="00602DC6" w:rsidRDefault="00714D32" w:rsidP="00A13E34">
            <w:pPr>
              <w:spacing w:line="276" w:lineRule="auto"/>
              <w:jc w:val="center"/>
            </w:pPr>
            <w:r>
              <w:t>5.54</w:t>
            </w:r>
          </w:p>
        </w:tc>
        <w:tc>
          <w:tcPr>
            <w:tcW w:w="1151" w:type="dxa"/>
          </w:tcPr>
          <w:p w14:paraId="0199024B" w14:textId="77777777" w:rsidR="00714D32" w:rsidRPr="00602DC6" w:rsidRDefault="00714D32" w:rsidP="00A13E34">
            <w:pPr>
              <w:spacing w:line="276" w:lineRule="auto"/>
              <w:jc w:val="center"/>
            </w:pPr>
            <w:r>
              <w:t>2.12</w:t>
            </w:r>
          </w:p>
        </w:tc>
        <w:tc>
          <w:tcPr>
            <w:tcW w:w="1151" w:type="dxa"/>
          </w:tcPr>
          <w:p w14:paraId="65F9B2D0" w14:textId="77777777" w:rsidR="00714D32" w:rsidRPr="00602DC6" w:rsidRDefault="00714D32" w:rsidP="00A13E34">
            <w:pPr>
              <w:spacing w:line="276" w:lineRule="auto"/>
              <w:jc w:val="center"/>
            </w:pPr>
            <w:r>
              <w:t>2.61</w:t>
            </w:r>
          </w:p>
        </w:tc>
        <w:tc>
          <w:tcPr>
            <w:tcW w:w="1151" w:type="dxa"/>
          </w:tcPr>
          <w:p w14:paraId="374DBEEA" w14:textId="77777777" w:rsidR="00714D32" w:rsidRPr="00602DC6" w:rsidRDefault="00714D32" w:rsidP="00A13E34">
            <w:pPr>
              <w:spacing w:line="276" w:lineRule="auto"/>
              <w:jc w:val="center"/>
            </w:pPr>
            <w:r>
              <w:t>.01</w:t>
            </w:r>
          </w:p>
        </w:tc>
        <w:tc>
          <w:tcPr>
            <w:tcW w:w="1345" w:type="dxa"/>
          </w:tcPr>
          <w:p w14:paraId="3CA1E4C9" w14:textId="77777777" w:rsidR="00714D32" w:rsidRPr="00602DC6" w:rsidRDefault="00714D32" w:rsidP="00A13E34">
            <w:pPr>
              <w:spacing w:line="276" w:lineRule="auto"/>
              <w:jc w:val="center"/>
            </w:pPr>
            <w:r>
              <w:t>1.35, 9.73</w:t>
            </w:r>
          </w:p>
        </w:tc>
      </w:tr>
      <w:tr w:rsidR="00714D32" w:rsidRPr="00AE2268" w14:paraId="51653956" w14:textId="77777777" w:rsidTr="00A13E34">
        <w:tc>
          <w:tcPr>
            <w:tcW w:w="3401" w:type="dxa"/>
          </w:tcPr>
          <w:p w14:paraId="146943DC" w14:textId="77777777" w:rsidR="00714D32" w:rsidRPr="00AE2268" w:rsidRDefault="00714D32" w:rsidP="00A13E34">
            <w:pPr>
              <w:spacing w:line="276" w:lineRule="auto"/>
            </w:pPr>
            <w:r>
              <w:t xml:space="preserve">     </w:t>
            </w:r>
            <w:r w:rsidRPr="00AE2268">
              <w:t>BDEFS (X)</w:t>
            </w:r>
          </w:p>
        </w:tc>
        <w:tc>
          <w:tcPr>
            <w:tcW w:w="1151" w:type="dxa"/>
          </w:tcPr>
          <w:p w14:paraId="255D0732" w14:textId="77777777" w:rsidR="00714D32" w:rsidRPr="00602DC6" w:rsidRDefault="00714D32" w:rsidP="00A13E34">
            <w:pPr>
              <w:spacing w:line="276" w:lineRule="auto"/>
              <w:jc w:val="center"/>
            </w:pPr>
            <w:r>
              <w:t>-.03</w:t>
            </w:r>
          </w:p>
        </w:tc>
        <w:tc>
          <w:tcPr>
            <w:tcW w:w="1151" w:type="dxa"/>
          </w:tcPr>
          <w:p w14:paraId="7CE9CC72" w14:textId="77777777" w:rsidR="00714D32" w:rsidRPr="00602DC6" w:rsidRDefault="00714D32" w:rsidP="00A13E34">
            <w:pPr>
              <w:spacing w:line="276" w:lineRule="auto"/>
              <w:jc w:val="center"/>
            </w:pPr>
            <w:r>
              <w:t>.01</w:t>
            </w:r>
          </w:p>
        </w:tc>
        <w:tc>
          <w:tcPr>
            <w:tcW w:w="1151" w:type="dxa"/>
          </w:tcPr>
          <w:p w14:paraId="305535F7" w14:textId="77777777" w:rsidR="00714D32" w:rsidRPr="00602DC6" w:rsidRDefault="00714D32" w:rsidP="00A13E34">
            <w:pPr>
              <w:spacing w:line="276" w:lineRule="auto"/>
              <w:jc w:val="center"/>
            </w:pPr>
            <w:r>
              <w:t>-2.48</w:t>
            </w:r>
          </w:p>
        </w:tc>
        <w:tc>
          <w:tcPr>
            <w:tcW w:w="1151" w:type="dxa"/>
          </w:tcPr>
          <w:p w14:paraId="500404A5" w14:textId="77777777" w:rsidR="00714D32" w:rsidRPr="00602DC6" w:rsidRDefault="00714D32" w:rsidP="00A13E34">
            <w:pPr>
              <w:spacing w:line="276" w:lineRule="auto"/>
              <w:jc w:val="center"/>
            </w:pPr>
            <w:r>
              <w:t>.01</w:t>
            </w:r>
          </w:p>
        </w:tc>
        <w:tc>
          <w:tcPr>
            <w:tcW w:w="1345" w:type="dxa"/>
          </w:tcPr>
          <w:p w14:paraId="45330575" w14:textId="77777777" w:rsidR="00714D32" w:rsidRPr="00602DC6" w:rsidRDefault="00714D32" w:rsidP="00A13E34">
            <w:pPr>
              <w:spacing w:line="276" w:lineRule="auto"/>
              <w:jc w:val="center"/>
            </w:pPr>
            <w:r>
              <w:t>-.06, -.01</w:t>
            </w:r>
          </w:p>
        </w:tc>
      </w:tr>
      <w:tr w:rsidR="00714D32" w:rsidRPr="00AE2268" w14:paraId="6941FF5C" w14:textId="77777777" w:rsidTr="00A13E34">
        <w:tc>
          <w:tcPr>
            <w:tcW w:w="3401" w:type="dxa"/>
          </w:tcPr>
          <w:p w14:paraId="33557E4C" w14:textId="5BECAF68" w:rsidR="00714D32" w:rsidRPr="00AE2268" w:rsidRDefault="00714D32" w:rsidP="00A13E34">
            <w:pPr>
              <w:spacing w:line="276" w:lineRule="auto"/>
            </w:pPr>
            <w:r>
              <w:t xml:space="preserve">     </w:t>
            </w:r>
            <w:r w:rsidR="002721D3" w:rsidRPr="008F1B9F">
              <w:rPr>
                <w:i/>
                <w:iCs/>
              </w:rPr>
              <w:t>G</w:t>
            </w:r>
            <w:r w:rsidR="002721D3">
              <w:rPr>
                <w:i/>
                <w:iCs/>
              </w:rPr>
              <w:t xml:space="preserve">f </w:t>
            </w:r>
            <w:r w:rsidRPr="00AE2268">
              <w:t>(W)</w:t>
            </w:r>
          </w:p>
        </w:tc>
        <w:tc>
          <w:tcPr>
            <w:tcW w:w="1151" w:type="dxa"/>
          </w:tcPr>
          <w:p w14:paraId="71DAEC38" w14:textId="77777777" w:rsidR="00714D32" w:rsidRPr="00602DC6" w:rsidRDefault="00714D32" w:rsidP="00A13E34">
            <w:pPr>
              <w:spacing w:line="276" w:lineRule="auto"/>
              <w:jc w:val="center"/>
            </w:pPr>
            <w:r>
              <w:t>-.05</w:t>
            </w:r>
          </w:p>
        </w:tc>
        <w:tc>
          <w:tcPr>
            <w:tcW w:w="1151" w:type="dxa"/>
          </w:tcPr>
          <w:p w14:paraId="76A50C8A" w14:textId="77777777" w:rsidR="00714D32" w:rsidRPr="00602DC6" w:rsidRDefault="00714D32" w:rsidP="00A13E34">
            <w:pPr>
              <w:spacing w:line="276" w:lineRule="auto"/>
              <w:jc w:val="center"/>
            </w:pPr>
            <w:r>
              <w:t>.02</w:t>
            </w:r>
          </w:p>
        </w:tc>
        <w:tc>
          <w:tcPr>
            <w:tcW w:w="1151" w:type="dxa"/>
          </w:tcPr>
          <w:p w14:paraId="34DEEF10" w14:textId="77777777" w:rsidR="00714D32" w:rsidRPr="00602DC6" w:rsidRDefault="00714D32" w:rsidP="00A13E34">
            <w:pPr>
              <w:spacing w:line="276" w:lineRule="auto"/>
              <w:jc w:val="center"/>
            </w:pPr>
            <w:r>
              <w:t>-2.59</w:t>
            </w:r>
          </w:p>
        </w:tc>
        <w:tc>
          <w:tcPr>
            <w:tcW w:w="1151" w:type="dxa"/>
          </w:tcPr>
          <w:p w14:paraId="67860610" w14:textId="77777777" w:rsidR="00714D32" w:rsidRPr="00602DC6" w:rsidRDefault="00714D32" w:rsidP="00A13E34">
            <w:pPr>
              <w:spacing w:line="276" w:lineRule="auto"/>
              <w:jc w:val="center"/>
            </w:pPr>
            <w:r>
              <w:t>.01</w:t>
            </w:r>
          </w:p>
        </w:tc>
        <w:tc>
          <w:tcPr>
            <w:tcW w:w="1345" w:type="dxa"/>
          </w:tcPr>
          <w:p w14:paraId="1BA37812" w14:textId="77777777" w:rsidR="00714D32" w:rsidRPr="00602DC6" w:rsidRDefault="00714D32" w:rsidP="00A13E34">
            <w:pPr>
              <w:spacing w:line="276" w:lineRule="auto"/>
              <w:jc w:val="center"/>
            </w:pPr>
            <w:r>
              <w:t>-.09, -.01</w:t>
            </w:r>
          </w:p>
        </w:tc>
      </w:tr>
      <w:tr w:rsidR="00714D32" w:rsidRPr="00AE2268" w14:paraId="46D7685A" w14:textId="77777777" w:rsidTr="00A13E34">
        <w:tc>
          <w:tcPr>
            <w:tcW w:w="3401" w:type="dxa"/>
          </w:tcPr>
          <w:p w14:paraId="23EE6ECD" w14:textId="771A9305" w:rsidR="00714D32" w:rsidRPr="00AE2268" w:rsidRDefault="00714D32" w:rsidP="00A13E34">
            <w:pPr>
              <w:spacing w:line="276" w:lineRule="auto"/>
            </w:pPr>
            <w:r>
              <w:t xml:space="preserve">     </w:t>
            </w:r>
            <w:r w:rsidRPr="00AE2268">
              <w:t xml:space="preserve">BDEFS x </w:t>
            </w:r>
            <w:r w:rsidR="00BA447C" w:rsidRPr="008F1B9F">
              <w:rPr>
                <w:i/>
                <w:iCs/>
              </w:rPr>
              <w:t>G</w:t>
            </w:r>
            <w:r w:rsidR="00BA447C">
              <w:rPr>
                <w:i/>
                <w:iCs/>
              </w:rPr>
              <w:t xml:space="preserve">f </w:t>
            </w:r>
            <w:r w:rsidRPr="00AE2268">
              <w:t>(XW)</w:t>
            </w:r>
          </w:p>
        </w:tc>
        <w:tc>
          <w:tcPr>
            <w:tcW w:w="1151" w:type="dxa"/>
          </w:tcPr>
          <w:p w14:paraId="0D1D640D" w14:textId="77777777" w:rsidR="00714D32" w:rsidRPr="00602DC6" w:rsidRDefault="00714D32" w:rsidP="00A13E34">
            <w:pPr>
              <w:spacing w:line="276" w:lineRule="auto"/>
              <w:jc w:val="center"/>
            </w:pPr>
            <w:r>
              <w:t>.00</w:t>
            </w:r>
          </w:p>
        </w:tc>
        <w:tc>
          <w:tcPr>
            <w:tcW w:w="1151" w:type="dxa"/>
          </w:tcPr>
          <w:p w14:paraId="3B93F554" w14:textId="77777777" w:rsidR="00714D32" w:rsidRPr="00602DC6" w:rsidRDefault="00714D32" w:rsidP="00A13E34">
            <w:pPr>
              <w:spacing w:line="276" w:lineRule="auto"/>
              <w:jc w:val="center"/>
            </w:pPr>
            <w:r>
              <w:t>.00</w:t>
            </w:r>
          </w:p>
        </w:tc>
        <w:tc>
          <w:tcPr>
            <w:tcW w:w="1151" w:type="dxa"/>
          </w:tcPr>
          <w:p w14:paraId="3637709B" w14:textId="77777777" w:rsidR="00714D32" w:rsidRPr="00602DC6" w:rsidRDefault="00714D32" w:rsidP="00A13E34">
            <w:pPr>
              <w:spacing w:line="276" w:lineRule="auto"/>
              <w:jc w:val="center"/>
            </w:pPr>
            <w:r>
              <w:t>2.47</w:t>
            </w:r>
          </w:p>
        </w:tc>
        <w:tc>
          <w:tcPr>
            <w:tcW w:w="1151" w:type="dxa"/>
          </w:tcPr>
          <w:p w14:paraId="07E7C307" w14:textId="77777777" w:rsidR="00714D32" w:rsidRPr="00602DC6" w:rsidRDefault="00714D32" w:rsidP="00A13E34">
            <w:pPr>
              <w:spacing w:line="276" w:lineRule="auto"/>
              <w:jc w:val="center"/>
            </w:pPr>
            <w:r>
              <w:t>.01</w:t>
            </w:r>
          </w:p>
        </w:tc>
        <w:tc>
          <w:tcPr>
            <w:tcW w:w="1345" w:type="dxa"/>
          </w:tcPr>
          <w:p w14:paraId="6131996A" w14:textId="77777777" w:rsidR="00714D32" w:rsidRPr="00602DC6" w:rsidRDefault="00714D32" w:rsidP="00A13E34">
            <w:pPr>
              <w:spacing w:line="276" w:lineRule="auto"/>
              <w:jc w:val="center"/>
            </w:pPr>
            <w:r>
              <w:t>.00, .00</w:t>
            </w:r>
          </w:p>
        </w:tc>
      </w:tr>
      <w:tr w:rsidR="00714D32" w:rsidRPr="00AE2268" w14:paraId="488FDCAD" w14:textId="77777777" w:rsidTr="00A13E34">
        <w:tc>
          <w:tcPr>
            <w:tcW w:w="3401" w:type="dxa"/>
            <w:tcBorders>
              <w:bottom w:val="single" w:sz="4" w:space="0" w:color="auto"/>
            </w:tcBorders>
          </w:tcPr>
          <w:p w14:paraId="50CB0D4D" w14:textId="77777777" w:rsidR="00714D32" w:rsidRDefault="00714D32" w:rsidP="00A13E34">
            <w:pPr>
              <w:spacing w:line="276" w:lineRule="auto"/>
            </w:pPr>
          </w:p>
        </w:tc>
        <w:tc>
          <w:tcPr>
            <w:tcW w:w="5949" w:type="dxa"/>
            <w:gridSpan w:val="5"/>
            <w:tcBorders>
              <w:bottom w:val="single" w:sz="4" w:space="0" w:color="auto"/>
            </w:tcBorders>
          </w:tcPr>
          <w:p w14:paraId="18CA1D30" w14:textId="77777777" w:rsidR="00714D32" w:rsidRPr="00AE2268" w:rsidRDefault="00714D32" w:rsidP="00A13E34">
            <w:pPr>
              <w:spacing w:line="276" w:lineRule="auto"/>
              <w:jc w:val="center"/>
            </w:pPr>
            <w:r w:rsidRPr="00AE2268">
              <w:rPr>
                <w:i/>
                <w:iCs/>
              </w:rPr>
              <w:t xml:space="preserve">F </w:t>
            </w:r>
            <w:r w:rsidRPr="00004599">
              <w:t xml:space="preserve">(3, </w:t>
            </w:r>
            <w:r>
              <w:t>192</w:t>
            </w:r>
            <w:r w:rsidRPr="00004599">
              <w:t>)</w:t>
            </w:r>
            <w:r w:rsidRPr="00AE2268">
              <w:t xml:space="preserve"> = </w:t>
            </w:r>
            <w:r>
              <w:t>2.33</w:t>
            </w:r>
            <w:r w:rsidRPr="00AE2268">
              <w:t xml:space="preserve">, </w:t>
            </w:r>
            <w:r w:rsidRPr="00AE2268">
              <w:rPr>
                <w:i/>
                <w:iCs/>
              </w:rPr>
              <w:t>p</w:t>
            </w:r>
            <w:r w:rsidRPr="00AE2268">
              <w:t xml:space="preserve"> </w:t>
            </w:r>
            <w:r>
              <w:t>= .08</w:t>
            </w:r>
            <w:r w:rsidRPr="00AE2268">
              <w:t xml:space="preserve">, </w:t>
            </w:r>
            <w:r w:rsidRPr="00AE2268">
              <w:rPr>
                <w:i/>
                <w:iCs/>
              </w:rPr>
              <w:t>R</w:t>
            </w:r>
            <w:r w:rsidRPr="00AE2268">
              <w:rPr>
                <w:vertAlign w:val="superscript"/>
              </w:rPr>
              <w:t>2</w:t>
            </w:r>
            <w:r>
              <w:t xml:space="preserve"> </w:t>
            </w:r>
            <w:r w:rsidRPr="00AE2268">
              <w:t xml:space="preserve">= </w:t>
            </w:r>
            <w:r>
              <w:t>.04</w:t>
            </w:r>
          </w:p>
          <w:p w14:paraId="1CCE8897" w14:textId="566E29AF" w:rsidR="00714D32" w:rsidRDefault="005904F9" w:rsidP="00A13E34">
            <w:pPr>
              <w:spacing w:line="276" w:lineRule="auto"/>
              <w:jc w:val="center"/>
            </w:pPr>
            <w:r w:rsidRPr="00BB0B05">
              <w:t>Δ</w:t>
            </w:r>
            <w:r w:rsidR="00714D32" w:rsidRPr="00AE2268">
              <w:rPr>
                <w:i/>
                <w:iCs/>
              </w:rPr>
              <w:t xml:space="preserve">F </w:t>
            </w:r>
            <w:r w:rsidR="00714D32" w:rsidRPr="00AE2268">
              <w:t>(</w:t>
            </w:r>
            <w:r w:rsidR="00714D32">
              <w:t>1</w:t>
            </w:r>
            <w:r w:rsidR="00714D32" w:rsidRPr="00AE2268">
              <w:t xml:space="preserve">, </w:t>
            </w:r>
            <w:r w:rsidR="00714D32">
              <w:t>192</w:t>
            </w:r>
            <w:r w:rsidR="00714D32" w:rsidRPr="00AE2268">
              <w:t xml:space="preserve">) = </w:t>
            </w:r>
            <w:r w:rsidR="00714D32">
              <w:t>6.09</w:t>
            </w:r>
            <w:r w:rsidR="00714D32" w:rsidRPr="00AE2268">
              <w:t xml:space="preserve">, </w:t>
            </w:r>
            <w:r w:rsidR="00714D32" w:rsidRPr="00AE2268">
              <w:rPr>
                <w:i/>
                <w:iCs/>
              </w:rPr>
              <w:t>p</w:t>
            </w:r>
            <w:r w:rsidR="00714D32" w:rsidRPr="00AE2268">
              <w:t xml:space="preserve"> &lt; .05, </w:t>
            </w:r>
            <w:r w:rsidRPr="00BB0B05">
              <w:t>Δ</w:t>
            </w:r>
            <w:r w:rsidR="00714D32" w:rsidRPr="00AE2268">
              <w:rPr>
                <w:i/>
                <w:iCs/>
              </w:rPr>
              <w:t>R</w:t>
            </w:r>
            <w:r w:rsidR="00714D32" w:rsidRPr="00AE2268">
              <w:rPr>
                <w:vertAlign w:val="superscript"/>
              </w:rPr>
              <w:t>2</w:t>
            </w:r>
            <w:r w:rsidR="00714D32">
              <w:t xml:space="preserve"> </w:t>
            </w:r>
            <w:r w:rsidR="00714D32" w:rsidRPr="00AE2268">
              <w:t xml:space="preserve">= </w:t>
            </w:r>
            <w:r w:rsidR="00714D32">
              <w:t>.03</w:t>
            </w:r>
          </w:p>
          <w:p w14:paraId="3A5ACDA4" w14:textId="77777777" w:rsidR="00714D32" w:rsidRPr="00024DEE" w:rsidRDefault="00714D32" w:rsidP="00A13E34">
            <w:pPr>
              <w:spacing w:line="276" w:lineRule="auto"/>
              <w:jc w:val="center"/>
              <w:rPr>
                <w:sz w:val="20"/>
                <w:szCs w:val="20"/>
              </w:rPr>
            </w:pPr>
          </w:p>
        </w:tc>
      </w:tr>
      <w:tr w:rsidR="00222882" w:rsidRPr="00AE2268" w14:paraId="6E709954" w14:textId="77777777" w:rsidTr="00222882">
        <w:tc>
          <w:tcPr>
            <w:tcW w:w="9350" w:type="dxa"/>
            <w:gridSpan w:val="6"/>
            <w:tcBorders>
              <w:top w:val="single" w:sz="4" w:space="0" w:color="auto"/>
            </w:tcBorders>
          </w:tcPr>
          <w:p w14:paraId="0D00B01A" w14:textId="424F978E" w:rsidR="00222882" w:rsidRPr="00222882" w:rsidRDefault="00222882" w:rsidP="00024DEE">
            <w:pPr>
              <w:spacing w:line="480" w:lineRule="auto"/>
              <w:rPr>
                <w:i/>
                <w:iCs/>
              </w:rPr>
            </w:pPr>
            <w:r w:rsidRPr="00222882">
              <w:rPr>
                <w:i/>
                <w:iCs/>
              </w:rPr>
              <w:t>Note</w:t>
            </w:r>
            <w:r w:rsidRPr="00222882">
              <w:t xml:space="preserve">. The estimated coefficients for X and W should not be interpreted as main effects, as each is conditioned on the level of the other predictor equal to zero (see Hayes, </w:t>
            </w:r>
            <w:r>
              <w:t>20</w:t>
            </w:r>
            <w:r w:rsidR="00024DEE">
              <w:t>18).</w:t>
            </w:r>
          </w:p>
        </w:tc>
      </w:tr>
    </w:tbl>
    <w:p w14:paraId="5EAC92F1" w14:textId="6ADC4533" w:rsidR="00714D32" w:rsidRPr="00024DEE" w:rsidRDefault="00714D32">
      <w:pPr>
        <w:rPr>
          <w:b/>
          <w:bCs/>
          <w:sz w:val="10"/>
          <w:szCs w:val="1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1"/>
        <w:gridCol w:w="1151"/>
        <w:gridCol w:w="1151"/>
        <w:gridCol w:w="1151"/>
        <w:gridCol w:w="1151"/>
        <w:gridCol w:w="1345"/>
      </w:tblGrid>
      <w:tr w:rsidR="00714D32" w:rsidRPr="00AE2268" w14:paraId="1CFAB18C" w14:textId="77777777" w:rsidTr="00A13E34">
        <w:tc>
          <w:tcPr>
            <w:tcW w:w="9350" w:type="dxa"/>
            <w:gridSpan w:val="6"/>
            <w:tcBorders>
              <w:bottom w:val="single" w:sz="4" w:space="0" w:color="auto"/>
            </w:tcBorders>
          </w:tcPr>
          <w:p w14:paraId="1DF1591E" w14:textId="52FB5C6F" w:rsidR="00714D32" w:rsidRPr="005B06EF" w:rsidRDefault="00714D32" w:rsidP="00A13E34">
            <w:pPr>
              <w:rPr>
                <w:b/>
                <w:bCs/>
              </w:rPr>
            </w:pPr>
            <w:r w:rsidRPr="005B06EF">
              <w:rPr>
                <w:b/>
                <w:bCs/>
              </w:rPr>
              <w:lastRenderedPageBreak/>
              <w:t xml:space="preserve">Table </w:t>
            </w:r>
            <w:r>
              <w:rPr>
                <w:b/>
                <w:bCs/>
              </w:rPr>
              <w:t>3</w:t>
            </w:r>
          </w:p>
          <w:p w14:paraId="4EF49982" w14:textId="77777777" w:rsidR="00714D32" w:rsidRDefault="00714D32" w:rsidP="00A13E34">
            <w:pPr>
              <w:rPr>
                <w:i/>
                <w:iCs/>
              </w:rPr>
            </w:pPr>
          </w:p>
          <w:p w14:paraId="12EFEC99" w14:textId="4FDEE679" w:rsidR="00714D32" w:rsidRPr="00222882" w:rsidRDefault="00222882" w:rsidP="00A13E34">
            <w:pPr>
              <w:rPr>
                <w:i/>
                <w:iCs/>
              </w:rPr>
            </w:pPr>
            <w:r w:rsidRPr="00222882">
              <w:rPr>
                <w:i/>
              </w:rPr>
              <w:t xml:space="preserve">Coefficients for </w:t>
            </w:r>
            <w:r>
              <w:rPr>
                <w:i/>
              </w:rPr>
              <w:t xml:space="preserve">moderation </w:t>
            </w:r>
            <w:r w:rsidRPr="00222882">
              <w:rPr>
                <w:i/>
              </w:rPr>
              <w:t>model</w:t>
            </w:r>
            <w:r>
              <w:rPr>
                <w:i/>
              </w:rPr>
              <w:t>s</w:t>
            </w:r>
            <w:r w:rsidRPr="00222882">
              <w:rPr>
                <w:i/>
              </w:rPr>
              <w:t xml:space="preserve"> </w:t>
            </w:r>
            <w:r>
              <w:rPr>
                <w:i/>
              </w:rPr>
              <w:t xml:space="preserve">with </w:t>
            </w:r>
            <w:r w:rsidR="000D68AC">
              <w:rPr>
                <w:i/>
              </w:rPr>
              <w:t>originality ratio</w:t>
            </w:r>
            <w:r>
              <w:rPr>
                <w:i/>
              </w:rPr>
              <w:t xml:space="preserve"> scores as outcomes</w:t>
            </w:r>
            <w:r w:rsidRPr="00222882">
              <w:rPr>
                <w:i/>
                <w:iCs/>
              </w:rPr>
              <w:t xml:space="preserve"> </w:t>
            </w:r>
          </w:p>
          <w:p w14:paraId="7AF4D0C9" w14:textId="49746FC0" w:rsidR="00222882" w:rsidRPr="00182137" w:rsidRDefault="00222882" w:rsidP="00A13E34">
            <w:pPr>
              <w:rPr>
                <w:i/>
                <w:iCs/>
              </w:rPr>
            </w:pPr>
          </w:p>
        </w:tc>
      </w:tr>
      <w:tr w:rsidR="00714D32" w:rsidRPr="00AE2268" w14:paraId="61229501" w14:textId="77777777" w:rsidTr="00A13E34">
        <w:tc>
          <w:tcPr>
            <w:tcW w:w="3401" w:type="dxa"/>
            <w:tcBorders>
              <w:top w:val="single" w:sz="4" w:space="0" w:color="auto"/>
              <w:bottom w:val="single" w:sz="4" w:space="0" w:color="auto"/>
            </w:tcBorders>
          </w:tcPr>
          <w:p w14:paraId="587A0B85" w14:textId="77777777" w:rsidR="00714D32" w:rsidRPr="00AE2268" w:rsidRDefault="00714D32" w:rsidP="00A13E34">
            <w:r>
              <w:t>Model</w:t>
            </w:r>
          </w:p>
        </w:tc>
        <w:tc>
          <w:tcPr>
            <w:tcW w:w="1151" w:type="dxa"/>
            <w:tcBorders>
              <w:top w:val="single" w:sz="4" w:space="0" w:color="auto"/>
              <w:bottom w:val="single" w:sz="4" w:space="0" w:color="auto"/>
            </w:tcBorders>
          </w:tcPr>
          <w:p w14:paraId="5D18C7FA" w14:textId="77777777" w:rsidR="00714D32" w:rsidRPr="00AE2268" w:rsidRDefault="00714D32" w:rsidP="00A13E34">
            <w:pPr>
              <w:jc w:val="center"/>
            </w:pPr>
            <w:r w:rsidRPr="00AE2268">
              <w:t>Coeff.</w:t>
            </w:r>
          </w:p>
        </w:tc>
        <w:tc>
          <w:tcPr>
            <w:tcW w:w="1151" w:type="dxa"/>
            <w:tcBorders>
              <w:top w:val="single" w:sz="4" w:space="0" w:color="auto"/>
              <w:bottom w:val="single" w:sz="4" w:space="0" w:color="auto"/>
            </w:tcBorders>
          </w:tcPr>
          <w:p w14:paraId="1ABCB9C8" w14:textId="77777777" w:rsidR="00714D32" w:rsidRPr="00AE2268" w:rsidRDefault="00714D32" w:rsidP="00A13E34">
            <w:pPr>
              <w:jc w:val="center"/>
            </w:pPr>
            <w:r w:rsidRPr="00AE2268">
              <w:t>SE</w:t>
            </w:r>
          </w:p>
        </w:tc>
        <w:tc>
          <w:tcPr>
            <w:tcW w:w="1151" w:type="dxa"/>
            <w:tcBorders>
              <w:top w:val="single" w:sz="4" w:space="0" w:color="auto"/>
              <w:bottom w:val="single" w:sz="4" w:space="0" w:color="auto"/>
            </w:tcBorders>
          </w:tcPr>
          <w:p w14:paraId="55300014" w14:textId="77777777" w:rsidR="00714D32" w:rsidRPr="00AE2268" w:rsidRDefault="00714D32" w:rsidP="00A13E34">
            <w:pPr>
              <w:jc w:val="center"/>
            </w:pPr>
            <w:r w:rsidRPr="00182137">
              <w:rPr>
                <w:i/>
                <w:iCs/>
              </w:rPr>
              <w:t>t</w:t>
            </w:r>
          </w:p>
        </w:tc>
        <w:tc>
          <w:tcPr>
            <w:tcW w:w="1151" w:type="dxa"/>
            <w:tcBorders>
              <w:top w:val="single" w:sz="4" w:space="0" w:color="auto"/>
              <w:bottom w:val="single" w:sz="4" w:space="0" w:color="auto"/>
            </w:tcBorders>
          </w:tcPr>
          <w:p w14:paraId="2D7FD19D" w14:textId="77777777" w:rsidR="00714D32" w:rsidRPr="00182137" w:rsidRDefault="00714D32" w:rsidP="00A13E34">
            <w:pPr>
              <w:jc w:val="center"/>
              <w:rPr>
                <w:i/>
                <w:iCs/>
              </w:rPr>
            </w:pPr>
            <w:r w:rsidRPr="00182137">
              <w:rPr>
                <w:i/>
                <w:iCs/>
              </w:rPr>
              <w:t>p</w:t>
            </w:r>
          </w:p>
        </w:tc>
        <w:tc>
          <w:tcPr>
            <w:tcW w:w="1345" w:type="dxa"/>
            <w:tcBorders>
              <w:top w:val="single" w:sz="4" w:space="0" w:color="auto"/>
              <w:bottom w:val="single" w:sz="4" w:space="0" w:color="auto"/>
            </w:tcBorders>
          </w:tcPr>
          <w:p w14:paraId="1B993F6A" w14:textId="77777777" w:rsidR="00714D32" w:rsidRPr="00231897" w:rsidRDefault="00714D32" w:rsidP="00A13E34">
            <w:pPr>
              <w:jc w:val="center"/>
            </w:pPr>
            <w:r>
              <w:t>95% CI</w:t>
            </w:r>
          </w:p>
        </w:tc>
      </w:tr>
      <w:tr w:rsidR="00714D32" w:rsidRPr="00AE2268" w14:paraId="4621334C" w14:textId="77777777" w:rsidTr="00A13E34">
        <w:tc>
          <w:tcPr>
            <w:tcW w:w="3401" w:type="dxa"/>
            <w:tcBorders>
              <w:top w:val="single" w:sz="4" w:space="0" w:color="auto"/>
            </w:tcBorders>
          </w:tcPr>
          <w:p w14:paraId="06BB3CDB" w14:textId="77777777" w:rsidR="00714D32" w:rsidRPr="00024DEE" w:rsidRDefault="00714D32" w:rsidP="00A13E34">
            <w:pPr>
              <w:spacing w:line="276" w:lineRule="auto"/>
              <w:rPr>
                <w:sz w:val="20"/>
                <w:szCs w:val="20"/>
              </w:rPr>
            </w:pPr>
          </w:p>
          <w:p w14:paraId="581A49D7" w14:textId="63409C4C" w:rsidR="00714D32" w:rsidRPr="00AE2268" w:rsidRDefault="00714D32" w:rsidP="00A13E34">
            <w:pPr>
              <w:spacing w:line="276" w:lineRule="auto"/>
            </w:pPr>
            <w:r>
              <w:t xml:space="preserve">Verbal </w:t>
            </w:r>
            <w:r w:rsidR="00B60499">
              <w:t>O</w:t>
            </w:r>
            <w:r w:rsidR="000D68AC">
              <w:t xml:space="preserve">riginality </w:t>
            </w:r>
            <w:r w:rsidR="00B60499">
              <w:t>R</w:t>
            </w:r>
            <w:r w:rsidR="000D68AC">
              <w:t>atio</w:t>
            </w:r>
          </w:p>
        </w:tc>
        <w:tc>
          <w:tcPr>
            <w:tcW w:w="1151" w:type="dxa"/>
            <w:tcBorders>
              <w:top w:val="single" w:sz="4" w:space="0" w:color="auto"/>
            </w:tcBorders>
          </w:tcPr>
          <w:p w14:paraId="038FA45C" w14:textId="77777777" w:rsidR="00714D32" w:rsidRPr="00AE2268" w:rsidRDefault="00714D32" w:rsidP="00A13E34">
            <w:pPr>
              <w:spacing w:line="276" w:lineRule="auto"/>
            </w:pPr>
          </w:p>
        </w:tc>
        <w:tc>
          <w:tcPr>
            <w:tcW w:w="1151" w:type="dxa"/>
            <w:tcBorders>
              <w:top w:val="single" w:sz="4" w:space="0" w:color="auto"/>
            </w:tcBorders>
          </w:tcPr>
          <w:p w14:paraId="38A11C70" w14:textId="77777777" w:rsidR="00714D32" w:rsidRPr="00AE2268" w:rsidRDefault="00714D32" w:rsidP="00A13E34">
            <w:pPr>
              <w:spacing w:line="276" w:lineRule="auto"/>
            </w:pPr>
          </w:p>
        </w:tc>
        <w:tc>
          <w:tcPr>
            <w:tcW w:w="1151" w:type="dxa"/>
            <w:tcBorders>
              <w:top w:val="single" w:sz="4" w:space="0" w:color="auto"/>
            </w:tcBorders>
          </w:tcPr>
          <w:p w14:paraId="17CCC550" w14:textId="77777777" w:rsidR="00714D32" w:rsidRPr="00AE2268" w:rsidRDefault="00714D32" w:rsidP="00A13E34">
            <w:pPr>
              <w:spacing w:line="276" w:lineRule="auto"/>
            </w:pPr>
          </w:p>
        </w:tc>
        <w:tc>
          <w:tcPr>
            <w:tcW w:w="1151" w:type="dxa"/>
            <w:tcBorders>
              <w:top w:val="single" w:sz="4" w:space="0" w:color="auto"/>
            </w:tcBorders>
          </w:tcPr>
          <w:p w14:paraId="25BA52A0" w14:textId="77777777" w:rsidR="00714D32" w:rsidRPr="00AE2268" w:rsidRDefault="00714D32" w:rsidP="00A13E34">
            <w:pPr>
              <w:spacing w:line="276" w:lineRule="auto"/>
            </w:pPr>
          </w:p>
        </w:tc>
        <w:tc>
          <w:tcPr>
            <w:tcW w:w="1345" w:type="dxa"/>
            <w:tcBorders>
              <w:top w:val="single" w:sz="4" w:space="0" w:color="auto"/>
            </w:tcBorders>
          </w:tcPr>
          <w:p w14:paraId="78007F51" w14:textId="77777777" w:rsidR="00714D32" w:rsidRPr="00AE2268" w:rsidRDefault="00714D32" w:rsidP="00A13E34">
            <w:pPr>
              <w:spacing w:line="276" w:lineRule="auto"/>
            </w:pPr>
          </w:p>
        </w:tc>
      </w:tr>
      <w:tr w:rsidR="00714D32" w:rsidRPr="00AE2268" w14:paraId="42C34FDB" w14:textId="77777777" w:rsidTr="00A13E34">
        <w:tc>
          <w:tcPr>
            <w:tcW w:w="3401" w:type="dxa"/>
          </w:tcPr>
          <w:p w14:paraId="02B9C19B" w14:textId="77777777" w:rsidR="00714D32" w:rsidRPr="00AE2268" w:rsidRDefault="00714D32" w:rsidP="00A13E34">
            <w:pPr>
              <w:spacing w:line="276" w:lineRule="auto"/>
            </w:pPr>
            <w:r>
              <w:t xml:space="preserve">     </w:t>
            </w:r>
            <w:r w:rsidRPr="00AE2268">
              <w:t>Constant</w:t>
            </w:r>
          </w:p>
        </w:tc>
        <w:tc>
          <w:tcPr>
            <w:tcW w:w="1151" w:type="dxa"/>
          </w:tcPr>
          <w:p w14:paraId="2B45065D" w14:textId="77777777" w:rsidR="00714D32" w:rsidRPr="00AE2268" w:rsidRDefault="00714D32" w:rsidP="00A13E34">
            <w:pPr>
              <w:spacing w:line="276" w:lineRule="auto"/>
              <w:jc w:val="center"/>
            </w:pPr>
            <w:r>
              <w:t>1.19</w:t>
            </w:r>
          </w:p>
        </w:tc>
        <w:tc>
          <w:tcPr>
            <w:tcW w:w="1151" w:type="dxa"/>
          </w:tcPr>
          <w:p w14:paraId="1211FA54" w14:textId="77777777" w:rsidR="00714D32" w:rsidRPr="00AE2268" w:rsidRDefault="00714D32" w:rsidP="00A13E34">
            <w:pPr>
              <w:spacing w:line="276" w:lineRule="auto"/>
              <w:jc w:val="center"/>
            </w:pPr>
            <w:r>
              <w:t>.20</w:t>
            </w:r>
          </w:p>
        </w:tc>
        <w:tc>
          <w:tcPr>
            <w:tcW w:w="1151" w:type="dxa"/>
          </w:tcPr>
          <w:p w14:paraId="56BD1925" w14:textId="77777777" w:rsidR="00714D32" w:rsidRPr="00AE2268" w:rsidRDefault="00714D32" w:rsidP="00A13E34">
            <w:pPr>
              <w:spacing w:line="276" w:lineRule="auto"/>
              <w:jc w:val="center"/>
            </w:pPr>
            <w:r>
              <w:t>5.81</w:t>
            </w:r>
          </w:p>
        </w:tc>
        <w:tc>
          <w:tcPr>
            <w:tcW w:w="1151" w:type="dxa"/>
          </w:tcPr>
          <w:p w14:paraId="2F7A75DC" w14:textId="77777777" w:rsidR="00714D32" w:rsidRPr="00AE2268" w:rsidRDefault="00714D32" w:rsidP="00A13E34">
            <w:pPr>
              <w:spacing w:line="276" w:lineRule="auto"/>
              <w:jc w:val="center"/>
            </w:pPr>
            <w:r>
              <w:t>.00</w:t>
            </w:r>
          </w:p>
        </w:tc>
        <w:tc>
          <w:tcPr>
            <w:tcW w:w="1345" w:type="dxa"/>
          </w:tcPr>
          <w:p w14:paraId="08085576" w14:textId="77777777" w:rsidR="00714D32" w:rsidRPr="00AE2268" w:rsidRDefault="00714D32" w:rsidP="00A13E34">
            <w:pPr>
              <w:spacing w:line="276" w:lineRule="auto"/>
              <w:jc w:val="center"/>
            </w:pPr>
            <w:r>
              <w:t>.78, 1.59</w:t>
            </w:r>
          </w:p>
        </w:tc>
      </w:tr>
      <w:tr w:rsidR="00714D32" w:rsidRPr="00AE2268" w14:paraId="2D837D91" w14:textId="77777777" w:rsidTr="00A13E34">
        <w:tc>
          <w:tcPr>
            <w:tcW w:w="3401" w:type="dxa"/>
          </w:tcPr>
          <w:p w14:paraId="59DB630B" w14:textId="77777777" w:rsidR="00714D32" w:rsidRPr="00AE2268" w:rsidRDefault="00714D32" w:rsidP="00A13E34">
            <w:pPr>
              <w:spacing w:line="276" w:lineRule="auto"/>
            </w:pPr>
            <w:r>
              <w:t xml:space="preserve">     </w:t>
            </w:r>
            <w:r w:rsidRPr="00AE2268">
              <w:t>BDEFS (X)</w:t>
            </w:r>
          </w:p>
        </w:tc>
        <w:tc>
          <w:tcPr>
            <w:tcW w:w="1151" w:type="dxa"/>
          </w:tcPr>
          <w:p w14:paraId="507378B5" w14:textId="77777777" w:rsidR="00714D32" w:rsidRPr="00AE2268" w:rsidRDefault="00714D32" w:rsidP="00A13E34">
            <w:pPr>
              <w:spacing w:line="276" w:lineRule="auto"/>
              <w:jc w:val="center"/>
            </w:pPr>
            <w:r>
              <w:t>-.00</w:t>
            </w:r>
          </w:p>
        </w:tc>
        <w:tc>
          <w:tcPr>
            <w:tcW w:w="1151" w:type="dxa"/>
          </w:tcPr>
          <w:p w14:paraId="78EA9E2D" w14:textId="77777777" w:rsidR="00714D32" w:rsidRPr="00AE2268" w:rsidRDefault="00714D32" w:rsidP="00A13E34">
            <w:pPr>
              <w:spacing w:line="276" w:lineRule="auto"/>
              <w:jc w:val="center"/>
            </w:pPr>
            <w:r>
              <w:t>.00</w:t>
            </w:r>
          </w:p>
        </w:tc>
        <w:tc>
          <w:tcPr>
            <w:tcW w:w="1151" w:type="dxa"/>
          </w:tcPr>
          <w:p w14:paraId="5BC3302A" w14:textId="77777777" w:rsidR="00714D32" w:rsidRPr="00AE2268" w:rsidRDefault="00714D32" w:rsidP="00A13E34">
            <w:pPr>
              <w:spacing w:line="276" w:lineRule="auto"/>
              <w:jc w:val="center"/>
            </w:pPr>
            <w:r>
              <w:t>-2.66</w:t>
            </w:r>
          </w:p>
        </w:tc>
        <w:tc>
          <w:tcPr>
            <w:tcW w:w="1151" w:type="dxa"/>
          </w:tcPr>
          <w:p w14:paraId="6A1B92FF" w14:textId="77777777" w:rsidR="00714D32" w:rsidRPr="00AE2268" w:rsidRDefault="00714D32" w:rsidP="00A13E34">
            <w:pPr>
              <w:spacing w:line="276" w:lineRule="auto"/>
              <w:jc w:val="center"/>
            </w:pPr>
            <w:r>
              <w:t>.01</w:t>
            </w:r>
          </w:p>
        </w:tc>
        <w:tc>
          <w:tcPr>
            <w:tcW w:w="1345" w:type="dxa"/>
          </w:tcPr>
          <w:p w14:paraId="3EE33560" w14:textId="77777777" w:rsidR="00714D32" w:rsidRPr="00AE2268" w:rsidRDefault="00714D32" w:rsidP="00A13E34">
            <w:pPr>
              <w:spacing w:line="276" w:lineRule="auto"/>
              <w:jc w:val="center"/>
            </w:pPr>
            <w:r>
              <w:t>-.01, -.00</w:t>
            </w:r>
          </w:p>
        </w:tc>
      </w:tr>
      <w:tr w:rsidR="00714D32" w:rsidRPr="00AE2268" w14:paraId="3DE59C92" w14:textId="77777777" w:rsidTr="00A13E34">
        <w:tc>
          <w:tcPr>
            <w:tcW w:w="3401" w:type="dxa"/>
          </w:tcPr>
          <w:p w14:paraId="2874E76A" w14:textId="63DB6AF2" w:rsidR="00714D32" w:rsidRPr="00AE2268" w:rsidRDefault="00714D32" w:rsidP="00A13E34">
            <w:pPr>
              <w:spacing w:line="276" w:lineRule="auto"/>
            </w:pPr>
            <w:r>
              <w:t xml:space="preserve">     </w:t>
            </w:r>
            <w:r w:rsidR="002721D3" w:rsidRPr="008F1B9F">
              <w:rPr>
                <w:i/>
                <w:iCs/>
              </w:rPr>
              <w:t>G</w:t>
            </w:r>
            <w:r w:rsidR="002721D3">
              <w:rPr>
                <w:i/>
                <w:iCs/>
              </w:rPr>
              <w:t>c</w:t>
            </w:r>
            <w:r w:rsidR="002721D3" w:rsidRPr="00AE2268">
              <w:t xml:space="preserve"> </w:t>
            </w:r>
            <w:r w:rsidRPr="00AE2268">
              <w:t>(W)</w:t>
            </w:r>
          </w:p>
        </w:tc>
        <w:tc>
          <w:tcPr>
            <w:tcW w:w="1151" w:type="dxa"/>
          </w:tcPr>
          <w:p w14:paraId="27DE88C7" w14:textId="77777777" w:rsidR="00714D32" w:rsidRPr="00AE2268" w:rsidRDefault="00714D32" w:rsidP="00A13E34">
            <w:pPr>
              <w:spacing w:line="276" w:lineRule="auto"/>
              <w:jc w:val="center"/>
            </w:pPr>
            <w:r>
              <w:t>-.00</w:t>
            </w:r>
          </w:p>
        </w:tc>
        <w:tc>
          <w:tcPr>
            <w:tcW w:w="1151" w:type="dxa"/>
          </w:tcPr>
          <w:p w14:paraId="1F3207C5" w14:textId="77777777" w:rsidR="00714D32" w:rsidRPr="00AE2268" w:rsidRDefault="00714D32" w:rsidP="00A13E34">
            <w:pPr>
              <w:spacing w:line="276" w:lineRule="auto"/>
              <w:jc w:val="center"/>
            </w:pPr>
            <w:r>
              <w:t>.00</w:t>
            </w:r>
          </w:p>
        </w:tc>
        <w:tc>
          <w:tcPr>
            <w:tcW w:w="1151" w:type="dxa"/>
          </w:tcPr>
          <w:p w14:paraId="5D60E35C" w14:textId="77777777" w:rsidR="00714D32" w:rsidRPr="00AE2268" w:rsidRDefault="00714D32" w:rsidP="00A13E34">
            <w:pPr>
              <w:spacing w:line="276" w:lineRule="auto"/>
              <w:jc w:val="center"/>
            </w:pPr>
            <w:r>
              <w:t>-2.04</w:t>
            </w:r>
          </w:p>
        </w:tc>
        <w:tc>
          <w:tcPr>
            <w:tcW w:w="1151" w:type="dxa"/>
          </w:tcPr>
          <w:p w14:paraId="68FF359C" w14:textId="77777777" w:rsidR="00714D32" w:rsidRPr="00AE2268" w:rsidRDefault="00714D32" w:rsidP="00A13E34">
            <w:pPr>
              <w:spacing w:line="276" w:lineRule="auto"/>
              <w:jc w:val="center"/>
            </w:pPr>
            <w:r>
              <w:t>.04</w:t>
            </w:r>
          </w:p>
        </w:tc>
        <w:tc>
          <w:tcPr>
            <w:tcW w:w="1345" w:type="dxa"/>
          </w:tcPr>
          <w:p w14:paraId="21B87ECF" w14:textId="77777777" w:rsidR="00714D32" w:rsidRPr="00AE2268" w:rsidRDefault="00714D32" w:rsidP="00A13E34">
            <w:pPr>
              <w:spacing w:line="276" w:lineRule="auto"/>
              <w:jc w:val="center"/>
            </w:pPr>
            <w:r>
              <w:t>-.01, -.00</w:t>
            </w:r>
          </w:p>
        </w:tc>
      </w:tr>
      <w:tr w:rsidR="00714D32" w:rsidRPr="00AE2268" w14:paraId="25564CB3" w14:textId="77777777" w:rsidTr="00A13E34">
        <w:tc>
          <w:tcPr>
            <w:tcW w:w="3401" w:type="dxa"/>
          </w:tcPr>
          <w:p w14:paraId="2CB470EC" w14:textId="27BE794E" w:rsidR="00714D32" w:rsidRPr="00AE2268" w:rsidRDefault="00714D32" w:rsidP="00A13E34">
            <w:pPr>
              <w:spacing w:line="276" w:lineRule="auto"/>
            </w:pPr>
            <w:r>
              <w:t xml:space="preserve">     </w:t>
            </w:r>
            <w:r w:rsidRPr="00AE2268">
              <w:t xml:space="preserve">BDEFS x </w:t>
            </w:r>
            <w:r w:rsidR="00BA447C" w:rsidRPr="008F1B9F">
              <w:rPr>
                <w:i/>
                <w:iCs/>
              </w:rPr>
              <w:t>G</w:t>
            </w:r>
            <w:r w:rsidR="00BA447C">
              <w:rPr>
                <w:i/>
                <w:iCs/>
              </w:rPr>
              <w:t>c</w:t>
            </w:r>
            <w:r w:rsidR="00BA447C" w:rsidRPr="00AE2268">
              <w:t xml:space="preserve"> </w:t>
            </w:r>
            <w:r w:rsidRPr="00AE2268">
              <w:t>(XW)</w:t>
            </w:r>
          </w:p>
        </w:tc>
        <w:tc>
          <w:tcPr>
            <w:tcW w:w="1151" w:type="dxa"/>
          </w:tcPr>
          <w:p w14:paraId="215CC615" w14:textId="77777777" w:rsidR="00714D32" w:rsidRPr="00AE2268" w:rsidRDefault="00714D32" w:rsidP="00A13E34">
            <w:pPr>
              <w:spacing w:line="276" w:lineRule="auto"/>
              <w:jc w:val="center"/>
            </w:pPr>
            <w:r>
              <w:t>.00</w:t>
            </w:r>
          </w:p>
        </w:tc>
        <w:tc>
          <w:tcPr>
            <w:tcW w:w="1151" w:type="dxa"/>
          </w:tcPr>
          <w:p w14:paraId="7F27DDE1" w14:textId="77777777" w:rsidR="00714D32" w:rsidRPr="00AE2268" w:rsidRDefault="00714D32" w:rsidP="00A13E34">
            <w:pPr>
              <w:spacing w:line="276" w:lineRule="auto"/>
              <w:jc w:val="center"/>
            </w:pPr>
            <w:r>
              <w:t>.00</w:t>
            </w:r>
          </w:p>
        </w:tc>
        <w:tc>
          <w:tcPr>
            <w:tcW w:w="1151" w:type="dxa"/>
          </w:tcPr>
          <w:p w14:paraId="3778012B" w14:textId="77777777" w:rsidR="00714D32" w:rsidRPr="00AE2268" w:rsidRDefault="00714D32" w:rsidP="00A13E34">
            <w:pPr>
              <w:spacing w:line="276" w:lineRule="auto"/>
              <w:jc w:val="center"/>
            </w:pPr>
            <w:r>
              <w:t>2.53</w:t>
            </w:r>
          </w:p>
        </w:tc>
        <w:tc>
          <w:tcPr>
            <w:tcW w:w="1151" w:type="dxa"/>
          </w:tcPr>
          <w:p w14:paraId="11D18EFD" w14:textId="77777777" w:rsidR="00714D32" w:rsidRPr="00AE2268" w:rsidRDefault="00714D32" w:rsidP="00A13E34">
            <w:pPr>
              <w:spacing w:line="276" w:lineRule="auto"/>
              <w:jc w:val="center"/>
            </w:pPr>
            <w:r>
              <w:t>.01</w:t>
            </w:r>
          </w:p>
        </w:tc>
        <w:tc>
          <w:tcPr>
            <w:tcW w:w="1345" w:type="dxa"/>
          </w:tcPr>
          <w:p w14:paraId="2F673483" w14:textId="77777777" w:rsidR="00714D32" w:rsidRPr="00AE2268" w:rsidRDefault="00714D32" w:rsidP="00A13E34">
            <w:pPr>
              <w:spacing w:line="276" w:lineRule="auto"/>
              <w:jc w:val="center"/>
            </w:pPr>
            <w:r>
              <w:t>.00, .00</w:t>
            </w:r>
          </w:p>
        </w:tc>
      </w:tr>
      <w:tr w:rsidR="00714D32" w:rsidRPr="00AE2268" w14:paraId="6194291F" w14:textId="77777777" w:rsidTr="00A13E34">
        <w:tc>
          <w:tcPr>
            <w:tcW w:w="3401" w:type="dxa"/>
          </w:tcPr>
          <w:p w14:paraId="7AC930F6" w14:textId="77777777" w:rsidR="00714D32" w:rsidRPr="00AE2268" w:rsidRDefault="00714D32" w:rsidP="00A13E34">
            <w:pPr>
              <w:spacing w:line="276" w:lineRule="auto"/>
            </w:pPr>
          </w:p>
        </w:tc>
        <w:tc>
          <w:tcPr>
            <w:tcW w:w="5949" w:type="dxa"/>
            <w:gridSpan w:val="5"/>
          </w:tcPr>
          <w:p w14:paraId="13684794" w14:textId="77777777" w:rsidR="00714D32" w:rsidRDefault="00714D32" w:rsidP="00A13E34">
            <w:pPr>
              <w:spacing w:line="276" w:lineRule="auto"/>
              <w:jc w:val="center"/>
            </w:pPr>
            <w:r w:rsidRPr="00AE2268">
              <w:rPr>
                <w:i/>
                <w:iCs/>
              </w:rPr>
              <w:t xml:space="preserve">F </w:t>
            </w:r>
            <w:r w:rsidRPr="00AE2268">
              <w:t>(</w:t>
            </w:r>
            <w:r>
              <w:t>3, 192</w:t>
            </w:r>
            <w:r w:rsidRPr="00AE2268">
              <w:t xml:space="preserve">) = </w:t>
            </w:r>
            <w:r>
              <w:t>4.27</w:t>
            </w:r>
            <w:r w:rsidRPr="00AE2268">
              <w:t xml:space="preserve">, </w:t>
            </w:r>
            <w:r w:rsidRPr="00AE2268">
              <w:rPr>
                <w:i/>
                <w:iCs/>
              </w:rPr>
              <w:t>p</w:t>
            </w:r>
            <w:r w:rsidRPr="00AE2268">
              <w:t xml:space="preserve"> &lt; .</w:t>
            </w:r>
            <w:r>
              <w:t>05</w:t>
            </w:r>
            <w:r w:rsidRPr="00AE2268">
              <w:t xml:space="preserve">, </w:t>
            </w:r>
            <w:r w:rsidRPr="00AE2268">
              <w:rPr>
                <w:i/>
                <w:iCs/>
              </w:rPr>
              <w:t>R</w:t>
            </w:r>
            <w:r w:rsidRPr="00AE2268">
              <w:rPr>
                <w:vertAlign w:val="superscript"/>
              </w:rPr>
              <w:t>2</w:t>
            </w:r>
            <w:r>
              <w:t xml:space="preserve"> </w:t>
            </w:r>
            <w:r w:rsidRPr="00AE2268">
              <w:t xml:space="preserve">= </w:t>
            </w:r>
            <w:r>
              <w:t>.06</w:t>
            </w:r>
          </w:p>
          <w:p w14:paraId="228EB622" w14:textId="125A51DC" w:rsidR="00714D32" w:rsidRDefault="005904F9" w:rsidP="00A13E34">
            <w:pPr>
              <w:spacing w:line="276" w:lineRule="auto"/>
              <w:jc w:val="center"/>
            </w:pPr>
            <w:r w:rsidRPr="00BB0B05">
              <w:t>Δ</w:t>
            </w:r>
            <w:r w:rsidR="00714D32" w:rsidRPr="00AE2268">
              <w:rPr>
                <w:i/>
                <w:iCs/>
              </w:rPr>
              <w:t xml:space="preserve">F </w:t>
            </w:r>
            <w:r w:rsidR="00714D32" w:rsidRPr="00AE2268">
              <w:t>(</w:t>
            </w:r>
            <w:r w:rsidR="00714D32">
              <w:t>1, 192</w:t>
            </w:r>
            <w:r w:rsidR="00714D32" w:rsidRPr="00AE2268">
              <w:t xml:space="preserve">) = </w:t>
            </w:r>
            <w:r w:rsidR="00714D32">
              <w:t>6.44</w:t>
            </w:r>
            <w:r w:rsidR="00714D32" w:rsidRPr="00AE2268">
              <w:t xml:space="preserve">, </w:t>
            </w:r>
            <w:r w:rsidR="00714D32" w:rsidRPr="00AE2268">
              <w:rPr>
                <w:i/>
                <w:iCs/>
              </w:rPr>
              <w:t>p</w:t>
            </w:r>
            <w:r w:rsidR="00714D32" w:rsidRPr="00AE2268">
              <w:t xml:space="preserve"> </w:t>
            </w:r>
            <w:r w:rsidR="00714D32">
              <w:t>&lt; .05</w:t>
            </w:r>
            <w:r w:rsidR="00714D32" w:rsidRPr="00AE2268">
              <w:t xml:space="preserve">, </w:t>
            </w:r>
            <w:r w:rsidRPr="00BF7BF6">
              <w:t>Δ</w:t>
            </w:r>
            <w:r w:rsidR="00714D32" w:rsidRPr="00AE2268">
              <w:rPr>
                <w:i/>
                <w:iCs/>
              </w:rPr>
              <w:t>R</w:t>
            </w:r>
            <w:r w:rsidR="00714D32" w:rsidRPr="00AE2268">
              <w:rPr>
                <w:vertAlign w:val="superscript"/>
              </w:rPr>
              <w:t xml:space="preserve">2 </w:t>
            </w:r>
            <w:r w:rsidR="00714D32" w:rsidRPr="00AE2268">
              <w:t xml:space="preserve">= </w:t>
            </w:r>
            <w:r w:rsidR="00714D32">
              <w:t>.03</w:t>
            </w:r>
          </w:p>
          <w:p w14:paraId="57EE0720" w14:textId="77777777" w:rsidR="00714D32" w:rsidRPr="00024DEE" w:rsidRDefault="00714D32" w:rsidP="00A13E34">
            <w:pPr>
              <w:spacing w:line="276" w:lineRule="auto"/>
              <w:jc w:val="center"/>
              <w:rPr>
                <w:sz w:val="20"/>
                <w:szCs w:val="20"/>
              </w:rPr>
            </w:pPr>
          </w:p>
        </w:tc>
      </w:tr>
      <w:tr w:rsidR="00714D32" w:rsidRPr="00AE2268" w14:paraId="248CADC8" w14:textId="77777777" w:rsidTr="00A13E34">
        <w:tc>
          <w:tcPr>
            <w:tcW w:w="3401" w:type="dxa"/>
          </w:tcPr>
          <w:p w14:paraId="0BFA6394" w14:textId="0E2F07A8" w:rsidR="00714D32" w:rsidRPr="00AE2268" w:rsidRDefault="00714D32" w:rsidP="00A13E34">
            <w:pPr>
              <w:spacing w:line="276" w:lineRule="auto"/>
            </w:pPr>
            <w:r>
              <w:t xml:space="preserve">Verbal </w:t>
            </w:r>
            <w:r w:rsidR="00B60499">
              <w:t>O</w:t>
            </w:r>
            <w:r w:rsidR="000D68AC">
              <w:t xml:space="preserve">riginality </w:t>
            </w:r>
            <w:r w:rsidR="00B60499">
              <w:t>R</w:t>
            </w:r>
            <w:r w:rsidR="000D68AC">
              <w:t>atio</w:t>
            </w:r>
          </w:p>
        </w:tc>
        <w:tc>
          <w:tcPr>
            <w:tcW w:w="1151" w:type="dxa"/>
          </w:tcPr>
          <w:p w14:paraId="1FCAEC06" w14:textId="77777777" w:rsidR="00714D32" w:rsidRPr="00AE2268" w:rsidRDefault="00714D32" w:rsidP="00A13E34">
            <w:pPr>
              <w:spacing w:line="276" w:lineRule="auto"/>
              <w:jc w:val="center"/>
              <w:rPr>
                <w:i/>
                <w:iCs/>
              </w:rPr>
            </w:pPr>
          </w:p>
        </w:tc>
        <w:tc>
          <w:tcPr>
            <w:tcW w:w="1151" w:type="dxa"/>
          </w:tcPr>
          <w:p w14:paraId="46CD720E" w14:textId="77777777" w:rsidR="00714D32" w:rsidRPr="00AE2268" w:rsidRDefault="00714D32" w:rsidP="00A13E34">
            <w:pPr>
              <w:spacing w:line="276" w:lineRule="auto"/>
              <w:jc w:val="center"/>
              <w:rPr>
                <w:i/>
                <w:iCs/>
              </w:rPr>
            </w:pPr>
          </w:p>
        </w:tc>
        <w:tc>
          <w:tcPr>
            <w:tcW w:w="1151" w:type="dxa"/>
          </w:tcPr>
          <w:p w14:paraId="529D4EB0" w14:textId="77777777" w:rsidR="00714D32" w:rsidRPr="00AE2268" w:rsidRDefault="00714D32" w:rsidP="00A13E34">
            <w:pPr>
              <w:spacing w:line="276" w:lineRule="auto"/>
              <w:jc w:val="center"/>
              <w:rPr>
                <w:i/>
                <w:iCs/>
              </w:rPr>
            </w:pPr>
          </w:p>
        </w:tc>
        <w:tc>
          <w:tcPr>
            <w:tcW w:w="1151" w:type="dxa"/>
          </w:tcPr>
          <w:p w14:paraId="77E09A57" w14:textId="77777777" w:rsidR="00714D32" w:rsidRPr="00AE2268" w:rsidRDefault="00714D32" w:rsidP="00A13E34">
            <w:pPr>
              <w:spacing w:line="276" w:lineRule="auto"/>
              <w:jc w:val="center"/>
              <w:rPr>
                <w:i/>
                <w:iCs/>
              </w:rPr>
            </w:pPr>
          </w:p>
        </w:tc>
        <w:tc>
          <w:tcPr>
            <w:tcW w:w="1345" w:type="dxa"/>
          </w:tcPr>
          <w:p w14:paraId="7E8DE4BA" w14:textId="77777777" w:rsidR="00714D32" w:rsidRPr="00AE2268" w:rsidRDefault="00714D32" w:rsidP="00A13E34">
            <w:pPr>
              <w:spacing w:line="276" w:lineRule="auto"/>
              <w:jc w:val="center"/>
              <w:rPr>
                <w:i/>
                <w:iCs/>
              </w:rPr>
            </w:pPr>
          </w:p>
        </w:tc>
      </w:tr>
      <w:tr w:rsidR="00714D32" w:rsidRPr="00AE2268" w14:paraId="67700D28" w14:textId="77777777" w:rsidTr="00A13E34">
        <w:tc>
          <w:tcPr>
            <w:tcW w:w="3401" w:type="dxa"/>
          </w:tcPr>
          <w:p w14:paraId="43F38F06" w14:textId="77777777" w:rsidR="00714D32" w:rsidRPr="00AE2268" w:rsidRDefault="00714D32" w:rsidP="00A13E34">
            <w:pPr>
              <w:spacing w:line="276" w:lineRule="auto"/>
            </w:pPr>
            <w:r>
              <w:t xml:space="preserve">     </w:t>
            </w:r>
            <w:r w:rsidRPr="00AE2268">
              <w:t>Constant</w:t>
            </w:r>
          </w:p>
        </w:tc>
        <w:tc>
          <w:tcPr>
            <w:tcW w:w="1151" w:type="dxa"/>
          </w:tcPr>
          <w:p w14:paraId="71C2A9F3" w14:textId="77777777" w:rsidR="00714D32" w:rsidRPr="00C0409C" w:rsidRDefault="00714D32" w:rsidP="00A13E34">
            <w:pPr>
              <w:spacing w:line="276" w:lineRule="auto"/>
              <w:jc w:val="center"/>
            </w:pPr>
            <w:r>
              <w:t>1.21</w:t>
            </w:r>
          </w:p>
        </w:tc>
        <w:tc>
          <w:tcPr>
            <w:tcW w:w="1151" w:type="dxa"/>
          </w:tcPr>
          <w:p w14:paraId="53FEC823" w14:textId="77777777" w:rsidR="00714D32" w:rsidRPr="00C0409C" w:rsidRDefault="00714D32" w:rsidP="00A13E34">
            <w:pPr>
              <w:spacing w:line="276" w:lineRule="auto"/>
              <w:jc w:val="center"/>
            </w:pPr>
            <w:r>
              <w:t>.21</w:t>
            </w:r>
          </w:p>
        </w:tc>
        <w:tc>
          <w:tcPr>
            <w:tcW w:w="1151" w:type="dxa"/>
          </w:tcPr>
          <w:p w14:paraId="7050C01A" w14:textId="77777777" w:rsidR="00714D32" w:rsidRPr="00C0409C" w:rsidRDefault="00714D32" w:rsidP="00A13E34">
            <w:pPr>
              <w:spacing w:line="276" w:lineRule="auto"/>
              <w:jc w:val="center"/>
            </w:pPr>
            <w:r>
              <w:t>5.89</w:t>
            </w:r>
          </w:p>
        </w:tc>
        <w:tc>
          <w:tcPr>
            <w:tcW w:w="1151" w:type="dxa"/>
          </w:tcPr>
          <w:p w14:paraId="64E69A08" w14:textId="77777777" w:rsidR="00714D32" w:rsidRPr="00C0409C" w:rsidRDefault="00714D32" w:rsidP="00A13E34">
            <w:pPr>
              <w:spacing w:line="276" w:lineRule="auto"/>
              <w:jc w:val="center"/>
            </w:pPr>
            <w:r>
              <w:t>.00</w:t>
            </w:r>
          </w:p>
        </w:tc>
        <w:tc>
          <w:tcPr>
            <w:tcW w:w="1345" w:type="dxa"/>
          </w:tcPr>
          <w:p w14:paraId="7DB01705" w14:textId="77777777" w:rsidR="00714D32" w:rsidRPr="00C0409C" w:rsidRDefault="00714D32" w:rsidP="00A13E34">
            <w:pPr>
              <w:spacing w:line="276" w:lineRule="auto"/>
              <w:jc w:val="center"/>
            </w:pPr>
            <w:r>
              <w:t>.80, 1.61</w:t>
            </w:r>
          </w:p>
        </w:tc>
      </w:tr>
      <w:tr w:rsidR="00714D32" w:rsidRPr="00AE2268" w14:paraId="75CE7959" w14:textId="77777777" w:rsidTr="00A13E34">
        <w:tc>
          <w:tcPr>
            <w:tcW w:w="3401" w:type="dxa"/>
          </w:tcPr>
          <w:p w14:paraId="50B59890" w14:textId="77777777" w:rsidR="00714D32" w:rsidRPr="00AE2268" w:rsidRDefault="00714D32" w:rsidP="00A13E34">
            <w:pPr>
              <w:spacing w:line="276" w:lineRule="auto"/>
            </w:pPr>
            <w:r>
              <w:t xml:space="preserve">     </w:t>
            </w:r>
            <w:r w:rsidRPr="00AE2268">
              <w:t>BDEFS (X)</w:t>
            </w:r>
          </w:p>
        </w:tc>
        <w:tc>
          <w:tcPr>
            <w:tcW w:w="1151" w:type="dxa"/>
          </w:tcPr>
          <w:p w14:paraId="61AAAEC4" w14:textId="77777777" w:rsidR="00714D32" w:rsidRPr="00C0409C" w:rsidRDefault="00714D32" w:rsidP="00A13E34">
            <w:pPr>
              <w:spacing w:line="276" w:lineRule="auto"/>
              <w:jc w:val="center"/>
            </w:pPr>
            <w:r>
              <w:t>-.00</w:t>
            </w:r>
          </w:p>
        </w:tc>
        <w:tc>
          <w:tcPr>
            <w:tcW w:w="1151" w:type="dxa"/>
          </w:tcPr>
          <w:p w14:paraId="6BFF88F7" w14:textId="77777777" w:rsidR="00714D32" w:rsidRPr="00C0409C" w:rsidRDefault="00714D32" w:rsidP="00A13E34">
            <w:pPr>
              <w:spacing w:line="276" w:lineRule="auto"/>
              <w:jc w:val="center"/>
            </w:pPr>
            <w:r>
              <w:t>.00</w:t>
            </w:r>
          </w:p>
        </w:tc>
        <w:tc>
          <w:tcPr>
            <w:tcW w:w="1151" w:type="dxa"/>
          </w:tcPr>
          <w:p w14:paraId="45365DEC" w14:textId="77777777" w:rsidR="00714D32" w:rsidRPr="00C0409C" w:rsidRDefault="00714D32" w:rsidP="00A13E34">
            <w:pPr>
              <w:spacing w:line="276" w:lineRule="auto"/>
              <w:jc w:val="center"/>
            </w:pPr>
            <w:r>
              <w:t>-2.67</w:t>
            </w:r>
          </w:p>
        </w:tc>
        <w:tc>
          <w:tcPr>
            <w:tcW w:w="1151" w:type="dxa"/>
          </w:tcPr>
          <w:p w14:paraId="51BDF9AE" w14:textId="77777777" w:rsidR="00714D32" w:rsidRPr="00C0409C" w:rsidRDefault="00714D32" w:rsidP="00A13E34">
            <w:pPr>
              <w:spacing w:line="276" w:lineRule="auto"/>
              <w:jc w:val="center"/>
            </w:pPr>
            <w:r>
              <w:t>.01</w:t>
            </w:r>
          </w:p>
        </w:tc>
        <w:tc>
          <w:tcPr>
            <w:tcW w:w="1345" w:type="dxa"/>
          </w:tcPr>
          <w:p w14:paraId="002064FA" w14:textId="77777777" w:rsidR="00714D32" w:rsidRPr="00C0409C" w:rsidRDefault="00714D32" w:rsidP="00A13E34">
            <w:pPr>
              <w:spacing w:line="276" w:lineRule="auto"/>
              <w:jc w:val="center"/>
            </w:pPr>
            <w:r>
              <w:t>-.01, -.00</w:t>
            </w:r>
          </w:p>
        </w:tc>
      </w:tr>
      <w:tr w:rsidR="00714D32" w:rsidRPr="00AE2268" w14:paraId="018196C2" w14:textId="77777777" w:rsidTr="00A13E34">
        <w:tc>
          <w:tcPr>
            <w:tcW w:w="3401" w:type="dxa"/>
          </w:tcPr>
          <w:p w14:paraId="0D1243D2" w14:textId="0EDE2BF5" w:rsidR="00714D32" w:rsidRPr="00AE2268" w:rsidRDefault="00714D32" w:rsidP="00A13E34">
            <w:pPr>
              <w:spacing w:line="276" w:lineRule="auto"/>
            </w:pPr>
            <w:r>
              <w:t xml:space="preserve">     </w:t>
            </w:r>
            <w:r w:rsidR="002721D3" w:rsidRPr="008F1B9F">
              <w:rPr>
                <w:i/>
                <w:iCs/>
              </w:rPr>
              <w:t>G</w:t>
            </w:r>
            <w:r w:rsidR="002721D3">
              <w:rPr>
                <w:i/>
                <w:iCs/>
              </w:rPr>
              <w:t xml:space="preserve">f </w:t>
            </w:r>
            <w:r w:rsidRPr="00AE2268">
              <w:t>(W)</w:t>
            </w:r>
          </w:p>
        </w:tc>
        <w:tc>
          <w:tcPr>
            <w:tcW w:w="1151" w:type="dxa"/>
          </w:tcPr>
          <w:p w14:paraId="10C09427" w14:textId="77777777" w:rsidR="00714D32" w:rsidRPr="00C0409C" w:rsidRDefault="00714D32" w:rsidP="00A13E34">
            <w:pPr>
              <w:spacing w:line="276" w:lineRule="auto"/>
              <w:jc w:val="center"/>
            </w:pPr>
            <w:r>
              <w:t>-.00</w:t>
            </w:r>
          </w:p>
        </w:tc>
        <w:tc>
          <w:tcPr>
            <w:tcW w:w="1151" w:type="dxa"/>
          </w:tcPr>
          <w:p w14:paraId="47004CDF" w14:textId="77777777" w:rsidR="00714D32" w:rsidRPr="00C0409C" w:rsidRDefault="00714D32" w:rsidP="00A13E34">
            <w:pPr>
              <w:spacing w:line="276" w:lineRule="auto"/>
              <w:jc w:val="center"/>
            </w:pPr>
            <w:r>
              <w:t>.00</w:t>
            </w:r>
          </w:p>
        </w:tc>
        <w:tc>
          <w:tcPr>
            <w:tcW w:w="1151" w:type="dxa"/>
          </w:tcPr>
          <w:p w14:paraId="7191E365" w14:textId="77777777" w:rsidR="00714D32" w:rsidRPr="00C0409C" w:rsidRDefault="00714D32" w:rsidP="00A13E34">
            <w:pPr>
              <w:spacing w:line="276" w:lineRule="auto"/>
              <w:jc w:val="center"/>
            </w:pPr>
            <w:r>
              <w:t>-2.11</w:t>
            </w:r>
          </w:p>
        </w:tc>
        <w:tc>
          <w:tcPr>
            <w:tcW w:w="1151" w:type="dxa"/>
          </w:tcPr>
          <w:p w14:paraId="04CD9879" w14:textId="77777777" w:rsidR="00714D32" w:rsidRPr="00C0409C" w:rsidRDefault="00714D32" w:rsidP="00A13E34">
            <w:pPr>
              <w:spacing w:line="276" w:lineRule="auto"/>
              <w:jc w:val="center"/>
            </w:pPr>
            <w:r>
              <w:t>.04</w:t>
            </w:r>
          </w:p>
        </w:tc>
        <w:tc>
          <w:tcPr>
            <w:tcW w:w="1345" w:type="dxa"/>
          </w:tcPr>
          <w:p w14:paraId="5E5F1A52" w14:textId="77777777" w:rsidR="00714D32" w:rsidRPr="00C0409C" w:rsidRDefault="00714D32" w:rsidP="00A13E34">
            <w:pPr>
              <w:spacing w:line="276" w:lineRule="auto"/>
              <w:jc w:val="center"/>
            </w:pPr>
            <w:r>
              <w:t>-.01, -.00</w:t>
            </w:r>
          </w:p>
        </w:tc>
      </w:tr>
      <w:tr w:rsidR="00714D32" w:rsidRPr="00AE2268" w14:paraId="6C4A098D" w14:textId="77777777" w:rsidTr="00A13E34">
        <w:tc>
          <w:tcPr>
            <w:tcW w:w="3401" w:type="dxa"/>
          </w:tcPr>
          <w:p w14:paraId="63813138" w14:textId="123F5543" w:rsidR="00714D32" w:rsidRPr="00AE2268" w:rsidRDefault="00714D32" w:rsidP="00A13E34">
            <w:pPr>
              <w:spacing w:line="276" w:lineRule="auto"/>
            </w:pPr>
            <w:r>
              <w:t xml:space="preserve">     </w:t>
            </w:r>
            <w:r w:rsidRPr="00AE2268">
              <w:t xml:space="preserve">BDEFS x </w:t>
            </w:r>
            <w:r w:rsidR="00BA447C" w:rsidRPr="008F1B9F">
              <w:rPr>
                <w:i/>
                <w:iCs/>
              </w:rPr>
              <w:t>G</w:t>
            </w:r>
            <w:r w:rsidR="00BA447C">
              <w:rPr>
                <w:i/>
                <w:iCs/>
              </w:rPr>
              <w:t xml:space="preserve">f </w:t>
            </w:r>
            <w:r w:rsidRPr="00AE2268">
              <w:t>(XW)</w:t>
            </w:r>
          </w:p>
        </w:tc>
        <w:tc>
          <w:tcPr>
            <w:tcW w:w="1151" w:type="dxa"/>
          </w:tcPr>
          <w:p w14:paraId="6E4A19A5" w14:textId="77777777" w:rsidR="00714D32" w:rsidRPr="00C0409C" w:rsidRDefault="00714D32" w:rsidP="00A13E34">
            <w:pPr>
              <w:spacing w:line="276" w:lineRule="auto"/>
              <w:jc w:val="center"/>
            </w:pPr>
            <w:r>
              <w:t>.00</w:t>
            </w:r>
          </w:p>
        </w:tc>
        <w:tc>
          <w:tcPr>
            <w:tcW w:w="1151" w:type="dxa"/>
          </w:tcPr>
          <w:p w14:paraId="2BC6AE40" w14:textId="77777777" w:rsidR="00714D32" w:rsidRPr="00C0409C" w:rsidRDefault="00714D32" w:rsidP="00A13E34">
            <w:pPr>
              <w:spacing w:line="276" w:lineRule="auto"/>
              <w:jc w:val="center"/>
            </w:pPr>
            <w:r>
              <w:t>.00</w:t>
            </w:r>
          </w:p>
        </w:tc>
        <w:tc>
          <w:tcPr>
            <w:tcW w:w="1151" w:type="dxa"/>
          </w:tcPr>
          <w:p w14:paraId="0017A8E4" w14:textId="77777777" w:rsidR="00714D32" w:rsidRPr="00C0409C" w:rsidRDefault="00714D32" w:rsidP="00A13E34">
            <w:pPr>
              <w:spacing w:line="276" w:lineRule="auto"/>
              <w:jc w:val="center"/>
            </w:pPr>
            <w:r>
              <w:t>2.53</w:t>
            </w:r>
          </w:p>
        </w:tc>
        <w:tc>
          <w:tcPr>
            <w:tcW w:w="1151" w:type="dxa"/>
          </w:tcPr>
          <w:p w14:paraId="26B6EBED" w14:textId="77777777" w:rsidR="00714D32" w:rsidRPr="00C0409C" w:rsidRDefault="00714D32" w:rsidP="00A13E34">
            <w:pPr>
              <w:spacing w:line="276" w:lineRule="auto"/>
              <w:jc w:val="center"/>
            </w:pPr>
            <w:r>
              <w:t>.01</w:t>
            </w:r>
          </w:p>
        </w:tc>
        <w:tc>
          <w:tcPr>
            <w:tcW w:w="1345" w:type="dxa"/>
          </w:tcPr>
          <w:p w14:paraId="5285A64F" w14:textId="77777777" w:rsidR="00714D32" w:rsidRPr="00C0409C" w:rsidRDefault="00714D32" w:rsidP="00A13E34">
            <w:pPr>
              <w:spacing w:line="276" w:lineRule="auto"/>
              <w:jc w:val="center"/>
            </w:pPr>
            <w:r>
              <w:t>.00, .00</w:t>
            </w:r>
          </w:p>
        </w:tc>
      </w:tr>
      <w:tr w:rsidR="00714D32" w:rsidRPr="00AE2268" w14:paraId="04E1181B" w14:textId="77777777" w:rsidTr="00A13E34">
        <w:tc>
          <w:tcPr>
            <w:tcW w:w="3401" w:type="dxa"/>
          </w:tcPr>
          <w:p w14:paraId="6F5D52CB" w14:textId="77777777" w:rsidR="00714D32" w:rsidRPr="00AE2268" w:rsidRDefault="00714D32" w:rsidP="00A13E34">
            <w:pPr>
              <w:spacing w:line="276" w:lineRule="auto"/>
            </w:pPr>
          </w:p>
        </w:tc>
        <w:tc>
          <w:tcPr>
            <w:tcW w:w="5949" w:type="dxa"/>
            <w:gridSpan w:val="5"/>
          </w:tcPr>
          <w:p w14:paraId="6A3E173A" w14:textId="77777777" w:rsidR="00714D32" w:rsidRDefault="00714D32" w:rsidP="00A13E34">
            <w:pPr>
              <w:spacing w:line="276" w:lineRule="auto"/>
              <w:jc w:val="center"/>
            </w:pPr>
            <w:r w:rsidRPr="00AE2268">
              <w:rPr>
                <w:i/>
                <w:iCs/>
              </w:rPr>
              <w:t xml:space="preserve">F </w:t>
            </w:r>
            <w:r w:rsidRPr="00AE2268">
              <w:t>(</w:t>
            </w:r>
            <w:r>
              <w:t>3</w:t>
            </w:r>
            <w:r w:rsidRPr="00AE2268">
              <w:t xml:space="preserve">, </w:t>
            </w:r>
            <w:r>
              <w:t>192</w:t>
            </w:r>
            <w:r w:rsidRPr="00AE2268">
              <w:t xml:space="preserve">) = </w:t>
            </w:r>
            <w:r>
              <w:t>3.88</w:t>
            </w:r>
            <w:r w:rsidRPr="00AE2268">
              <w:t xml:space="preserve">, </w:t>
            </w:r>
            <w:r w:rsidRPr="00AE2268">
              <w:rPr>
                <w:i/>
                <w:iCs/>
              </w:rPr>
              <w:t>p</w:t>
            </w:r>
            <w:r w:rsidRPr="00AE2268">
              <w:t xml:space="preserve"> &lt; .</w:t>
            </w:r>
            <w:r>
              <w:t>05</w:t>
            </w:r>
            <w:r w:rsidRPr="00AE2268">
              <w:t xml:space="preserve">, </w:t>
            </w:r>
            <w:r w:rsidRPr="00AE2268">
              <w:rPr>
                <w:i/>
                <w:iCs/>
              </w:rPr>
              <w:t>R</w:t>
            </w:r>
            <w:r w:rsidRPr="00AE2268">
              <w:rPr>
                <w:vertAlign w:val="superscript"/>
              </w:rPr>
              <w:t>2</w:t>
            </w:r>
            <w:r>
              <w:t xml:space="preserve"> </w:t>
            </w:r>
            <w:r w:rsidRPr="00AE2268">
              <w:t xml:space="preserve">= </w:t>
            </w:r>
            <w:r>
              <w:t>.06</w:t>
            </w:r>
          </w:p>
          <w:p w14:paraId="6B0DF20C" w14:textId="49BA9FB5" w:rsidR="00714D32" w:rsidRDefault="005904F9" w:rsidP="00A13E34">
            <w:pPr>
              <w:spacing w:line="276" w:lineRule="auto"/>
              <w:jc w:val="center"/>
            </w:pPr>
            <w:r w:rsidRPr="00BF7BF6">
              <w:t>Δ</w:t>
            </w:r>
            <w:r w:rsidR="00714D32" w:rsidRPr="00AE2268">
              <w:rPr>
                <w:i/>
                <w:iCs/>
              </w:rPr>
              <w:t xml:space="preserve">F </w:t>
            </w:r>
            <w:r w:rsidR="00714D32" w:rsidRPr="00AE2268">
              <w:t>(</w:t>
            </w:r>
            <w:r w:rsidR="00714D32">
              <w:t>1, 192</w:t>
            </w:r>
            <w:r w:rsidR="00714D32" w:rsidRPr="00AE2268">
              <w:t xml:space="preserve">) = </w:t>
            </w:r>
            <w:r w:rsidR="00714D32">
              <w:t>6.41</w:t>
            </w:r>
            <w:r w:rsidR="00714D32" w:rsidRPr="00AE2268">
              <w:t xml:space="preserve">, </w:t>
            </w:r>
            <w:r w:rsidR="00714D32" w:rsidRPr="00AE2268">
              <w:rPr>
                <w:i/>
                <w:iCs/>
              </w:rPr>
              <w:t>p</w:t>
            </w:r>
            <w:r w:rsidR="00714D32" w:rsidRPr="00AE2268">
              <w:t xml:space="preserve"> </w:t>
            </w:r>
            <w:r w:rsidR="00714D32">
              <w:t>&lt; 05</w:t>
            </w:r>
            <w:r w:rsidR="00714D32" w:rsidRPr="00AE2268">
              <w:t xml:space="preserve">, </w:t>
            </w:r>
            <w:r w:rsidRPr="00BF7BF6">
              <w:t>Δ</w:t>
            </w:r>
            <w:r w:rsidR="00714D32" w:rsidRPr="00AE2268">
              <w:rPr>
                <w:i/>
                <w:iCs/>
              </w:rPr>
              <w:t>R</w:t>
            </w:r>
            <w:r w:rsidR="00714D32" w:rsidRPr="00AE2268">
              <w:rPr>
                <w:vertAlign w:val="superscript"/>
              </w:rPr>
              <w:t>2</w:t>
            </w:r>
            <w:r>
              <w:t xml:space="preserve"> </w:t>
            </w:r>
            <w:r w:rsidR="00714D32" w:rsidRPr="00AE2268">
              <w:t xml:space="preserve">= </w:t>
            </w:r>
            <w:r w:rsidR="00714D32">
              <w:t>.03</w:t>
            </w:r>
          </w:p>
          <w:p w14:paraId="110B985E" w14:textId="77777777" w:rsidR="00714D32" w:rsidRPr="00024DEE" w:rsidRDefault="00714D32" w:rsidP="00A13E34">
            <w:pPr>
              <w:spacing w:line="276" w:lineRule="auto"/>
              <w:jc w:val="center"/>
              <w:rPr>
                <w:sz w:val="20"/>
                <w:szCs w:val="20"/>
              </w:rPr>
            </w:pPr>
          </w:p>
        </w:tc>
      </w:tr>
      <w:tr w:rsidR="00714D32" w:rsidRPr="00AE2268" w14:paraId="048D9E3A" w14:textId="77777777" w:rsidTr="00A13E34">
        <w:tc>
          <w:tcPr>
            <w:tcW w:w="3401" w:type="dxa"/>
          </w:tcPr>
          <w:p w14:paraId="4A668200" w14:textId="70A79C40" w:rsidR="00714D32" w:rsidRPr="00AE2268" w:rsidRDefault="00714D32" w:rsidP="00A13E34">
            <w:pPr>
              <w:spacing w:line="276" w:lineRule="auto"/>
            </w:pPr>
            <w:r>
              <w:t xml:space="preserve">Figural </w:t>
            </w:r>
            <w:r w:rsidR="00B60499">
              <w:t>O</w:t>
            </w:r>
            <w:r w:rsidR="000D68AC">
              <w:t xml:space="preserve">riginality </w:t>
            </w:r>
            <w:r w:rsidR="00B60499">
              <w:t>R</w:t>
            </w:r>
            <w:r w:rsidR="000D68AC">
              <w:t>atio</w:t>
            </w:r>
          </w:p>
        </w:tc>
        <w:tc>
          <w:tcPr>
            <w:tcW w:w="1151" w:type="dxa"/>
          </w:tcPr>
          <w:p w14:paraId="59960AB2" w14:textId="77777777" w:rsidR="00714D32" w:rsidRPr="00AE2268" w:rsidRDefault="00714D32" w:rsidP="00A13E34">
            <w:pPr>
              <w:spacing w:line="276" w:lineRule="auto"/>
              <w:jc w:val="center"/>
              <w:rPr>
                <w:i/>
                <w:iCs/>
              </w:rPr>
            </w:pPr>
          </w:p>
        </w:tc>
        <w:tc>
          <w:tcPr>
            <w:tcW w:w="1151" w:type="dxa"/>
          </w:tcPr>
          <w:p w14:paraId="6C25408D" w14:textId="77777777" w:rsidR="00714D32" w:rsidRPr="00AE2268" w:rsidRDefault="00714D32" w:rsidP="00A13E34">
            <w:pPr>
              <w:spacing w:line="276" w:lineRule="auto"/>
              <w:jc w:val="center"/>
              <w:rPr>
                <w:i/>
                <w:iCs/>
              </w:rPr>
            </w:pPr>
          </w:p>
        </w:tc>
        <w:tc>
          <w:tcPr>
            <w:tcW w:w="1151" w:type="dxa"/>
          </w:tcPr>
          <w:p w14:paraId="6C2A6505" w14:textId="77777777" w:rsidR="00714D32" w:rsidRPr="00AE2268" w:rsidRDefault="00714D32" w:rsidP="00A13E34">
            <w:pPr>
              <w:spacing w:line="276" w:lineRule="auto"/>
              <w:jc w:val="center"/>
              <w:rPr>
                <w:i/>
                <w:iCs/>
              </w:rPr>
            </w:pPr>
          </w:p>
        </w:tc>
        <w:tc>
          <w:tcPr>
            <w:tcW w:w="1151" w:type="dxa"/>
          </w:tcPr>
          <w:p w14:paraId="31725E23" w14:textId="77777777" w:rsidR="00714D32" w:rsidRPr="00AE2268" w:rsidRDefault="00714D32" w:rsidP="00A13E34">
            <w:pPr>
              <w:spacing w:line="276" w:lineRule="auto"/>
              <w:jc w:val="center"/>
              <w:rPr>
                <w:i/>
                <w:iCs/>
              </w:rPr>
            </w:pPr>
          </w:p>
        </w:tc>
        <w:tc>
          <w:tcPr>
            <w:tcW w:w="1345" w:type="dxa"/>
          </w:tcPr>
          <w:p w14:paraId="0B923F28" w14:textId="77777777" w:rsidR="00714D32" w:rsidRPr="00AE2268" w:rsidRDefault="00714D32" w:rsidP="00A13E34">
            <w:pPr>
              <w:spacing w:line="276" w:lineRule="auto"/>
              <w:jc w:val="center"/>
              <w:rPr>
                <w:i/>
                <w:iCs/>
              </w:rPr>
            </w:pPr>
          </w:p>
        </w:tc>
      </w:tr>
      <w:tr w:rsidR="00714D32" w:rsidRPr="00AE2268" w14:paraId="4E111A1C" w14:textId="77777777" w:rsidTr="00A13E34">
        <w:tc>
          <w:tcPr>
            <w:tcW w:w="3401" w:type="dxa"/>
          </w:tcPr>
          <w:p w14:paraId="47FBCF7E" w14:textId="77777777" w:rsidR="00714D32" w:rsidRPr="00AE2268" w:rsidRDefault="00714D32" w:rsidP="00A13E34">
            <w:pPr>
              <w:spacing w:line="276" w:lineRule="auto"/>
            </w:pPr>
            <w:r>
              <w:t xml:space="preserve">     </w:t>
            </w:r>
            <w:r w:rsidRPr="00AE2268">
              <w:t>Constant</w:t>
            </w:r>
          </w:p>
        </w:tc>
        <w:tc>
          <w:tcPr>
            <w:tcW w:w="1151" w:type="dxa"/>
          </w:tcPr>
          <w:p w14:paraId="2253E5FF" w14:textId="77777777" w:rsidR="00714D32" w:rsidRPr="00AF7857" w:rsidRDefault="00714D32" w:rsidP="00A13E34">
            <w:pPr>
              <w:spacing w:line="276" w:lineRule="auto"/>
              <w:jc w:val="center"/>
            </w:pPr>
            <w:r>
              <w:t>.74</w:t>
            </w:r>
          </w:p>
        </w:tc>
        <w:tc>
          <w:tcPr>
            <w:tcW w:w="1151" w:type="dxa"/>
          </w:tcPr>
          <w:p w14:paraId="07AB3D95" w14:textId="77777777" w:rsidR="00714D32" w:rsidRPr="00AF7857" w:rsidRDefault="00714D32" w:rsidP="00A13E34">
            <w:pPr>
              <w:spacing w:line="276" w:lineRule="auto"/>
              <w:jc w:val="center"/>
            </w:pPr>
            <w:r>
              <w:t>.56</w:t>
            </w:r>
          </w:p>
        </w:tc>
        <w:tc>
          <w:tcPr>
            <w:tcW w:w="1151" w:type="dxa"/>
          </w:tcPr>
          <w:p w14:paraId="4F663DB7" w14:textId="77777777" w:rsidR="00714D32" w:rsidRPr="00AF7857" w:rsidRDefault="00714D32" w:rsidP="00A13E34">
            <w:pPr>
              <w:spacing w:line="276" w:lineRule="auto"/>
              <w:jc w:val="center"/>
            </w:pPr>
            <w:r>
              <w:t>1.33</w:t>
            </w:r>
          </w:p>
        </w:tc>
        <w:tc>
          <w:tcPr>
            <w:tcW w:w="1151" w:type="dxa"/>
          </w:tcPr>
          <w:p w14:paraId="205A855A" w14:textId="77777777" w:rsidR="00714D32" w:rsidRPr="00AF7857" w:rsidRDefault="00714D32" w:rsidP="00A13E34">
            <w:pPr>
              <w:spacing w:line="276" w:lineRule="auto"/>
              <w:jc w:val="center"/>
            </w:pPr>
            <w:r>
              <w:t>.19</w:t>
            </w:r>
          </w:p>
        </w:tc>
        <w:tc>
          <w:tcPr>
            <w:tcW w:w="1345" w:type="dxa"/>
          </w:tcPr>
          <w:p w14:paraId="4BBA8870" w14:textId="77777777" w:rsidR="00714D32" w:rsidRPr="00AF7857" w:rsidRDefault="00714D32" w:rsidP="00A13E34">
            <w:pPr>
              <w:spacing w:line="276" w:lineRule="auto"/>
              <w:jc w:val="center"/>
            </w:pPr>
            <w:r>
              <w:t>-.36, 1.85</w:t>
            </w:r>
          </w:p>
        </w:tc>
      </w:tr>
      <w:tr w:rsidR="00714D32" w:rsidRPr="00AE2268" w14:paraId="5B6E2282" w14:textId="77777777" w:rsidTr="00A13E34">
        <w:tc>
          <w:tcPr>
            <w:tcW w:w="3401" w:type="dxa"/>
          </w:tcPr>
          <w:p w14:paraId="012393D2" w14:textId="77777777" w:rsidR="00714D32" w:rsidRPr="00AE2268" w:rsidRDefault="00714D32" w:rsidP="00A13E34">
            <w:pPr>
              <w:spacing w:line="276" w:lineRule="auto"/>
            </w:pPr>
            <w:r>
              <w:t xml:space="preserve">     </w:t>
            </w:r>
            <w:r w:rsidRPr="00AE2268">
              <w:t>BDEFS (X)</w:t>
            </w:r>
          </w:p>
        </w:tc>
        <w:tc>
          <w:tcPr>
            <w:tcW w:w="1151" w:type="dxa"/>
          </w:tcPr>
          <w:p w14:paraId="4CEA8521" w14:textId="77777777" w:rsidR="00714D32" w:rsidRPr="00AF7857" w:rsidRDefault="00714D32" w:rsidP="00A13E34">
            <w:pPr>
              <w:spacing w:line="276" w:lineRule="auto"/>
              <w:jc w:val="center"/>
            </w:pPr>
            <w:r>
              <w:t>-.00</w:t>
            </w:r>
          </w:p>
        </w:tc>
        <w:tc>
          <w:tcPr>
            <w:tcW w:w="1151" w:type="dxa"/>
          </w:tcPr>
          <w:p w14:paraId="5C021269" w14:textId="77777777" w:rsidR="00714D32" w:rsidRPr="00AF7857" w:rsidRDefault="00714D32" w:rsidP="00A13E34">
            <w:pPr>
              <w:spacing w:line="276" w:lineRule="auto"/>
              <w:jc w:val="center"/>
            </w:pPr>
            <w:r>
              <w:t>.00</w:t>
            </w:r>
          </w:p>
        </w:tc>
        <w:tc>
          <w:tcPr>
            <w:tcW w:w="1151" w:type="dxa"/>
          </w:tcPr>
          <w:p w14:paraId="56894020" w14:textId="77777777" w:rsidR="00714D32" w:rsidRPr="00AF7857" w:rsidRDefault="00714D32" w:rsidP="00A13E34">
            <w:pPr>
              <w:spacing w:line="276" w:lineRule="auto"/>
              <w:jc w:val="center"/>
            </w:pPr>
            <w:r>
              <w:t>-.63</w:t>
            </w:r>
          </w:p>
        </w:tc>
        <w:tc>
          <w:tcPr>
            <w:tcW w:w="1151" w:type="dxa"/>
          </w:tcPr>
          <w:p w14:paraId="6A6E00BC" w14:textId="77777777" w:rsidR="00714D32" w:rsidRPr="00AF7857" w:rsidRDefault="00714D32" w:rsidP="00A13E34">
            <w:pPr>
              <w:spacing w:line="276" w:lineRule="auto"/>
              <w:jc w:val="center"/>
            </w:pPr>
            <w:r>
              <w:t>.53</w:t>
            </w:r>
          </w:p>
        </w:tc>
        <w:tc>
          <w:tcPr>
            <w:tcW w:w="1345" w:type="dxa"/>
          </w:tcPr>
          <w:p w14:paraId="191F28D5" w14:textId="77777777" w:rsidR="00714D32" w:rsidRPr="00AF7857" w:rsidRDefault="00714D32" w:rsidP="00A13E34">
            <w:pPr>
              <w:spacing w:line="276" w:lineRule="auto"/>
              <w:jc w:val="center"/>
            </w:pPr>
            <w:r>
              <w:t>-.01, .01</w:t>
            </w:r>
          </w:p>
        </w:tc>
      </w:tr>
      <w:tr w:rsidR="00714D32" w:rsidRPr="00AE2268" w14:paraId="56E9C4D4" w14:textId="77777777" w:rsidTr="00A13E34">
        <w:tc>
          <w:tcPr>
            <w:tcW w:w="3401" w:type="dxa"/>
          </w:tcPr>
          <w:p w14:paraId="2B2EB8BC" w14:textId="065CCA12" w:rsidR="00714D32" w:rsidRPr="00AE2268" w:rsidRDefault="00714D32" w:rsidP="00A13E34">
            <w:pPr>
              <w:spacing w:line="276" w:lineRule="auto"/>
            </w:pPr>
            <w:r>
              <w:t xml:space="preserve">     </w:t>
            </w:r>
            <w:r w:rsidR="002721D3" w:rsidRPr="008F1B9F">
              <w:rPr>
                <w:i/>
                <w:iCs/>
              </w:rPr>
              <w:t>G</w:t>
            </w:r>
            <w:r w:rsidR="002721D3">
              <w:rPr>
                <w:i/>
                <w:iCs/>
              </w:rPr>
              <w:t>c</w:t>
            </w:r>
            <w:r w:rsidR="002721D3" w:rsidRPr="00AE2268">
              <w:t xml:space="preserve"> </w:t>
            </w:r>
            <w:r w:rsidRPr="00AE2268">
              <w:t>(W)</w:t>
            </w:r>
          </w:p>
        </w:tc>
        <w:tc>
          <w:tcPr>
            <w:tcW w:w="1151" w:type="dxa"/>
          </w:tcPr>
          <w:p w14:paraId="3A71C02A" w14:textId="77777777" w:rsidR="00714D32" w:rsidRPr="00AF7857" w:rsidRDefault="00714D32" w:rsidP="00A13E34">
            <w:pPr>
              <w:spacing w:line="276" w:lineRule="auto"/>
              <w:jc w:val="center"/>
            </w:pPr>
            <w:r>
              <w:t>-.00</w:t>
            </w:r>
          </w:p>
        </w:tc>
        <w:tc>
          <w:tcPr>
            <w:tcW w:w="1151" w:type="dxa"/>
          </w:tcPr>
          <w:p w14:paraId="38E5EA1E" w14:textId="77777777" w:rsidR="00714D32" w:rsidRPr="00AF7857" w:rsidRDefault="00714D32" w:rsidP="00A13E34">
            <w:pPr>
              <w:spacing w:line="276" w:lineRule="auto"/>
              <w:jc w:val="center"/>
            </w:pPr>
            <w:r>
              <w:t>.01</w:t>
            </w:r>
          </w:p>
        </w:tc>
        <w:tc>
          <w:tcPr>
            <w:tcW w:w="1151" w:type="dxa"/>
          </w:tcPr>
          <w:p w14:paraId="67535916" w14:textId="77777777" w:rsidR="00714D32" w:rsidRPr="00AF7857" w:rsidRDefault="00714D32" w:rsidP="00A13E34">
            <w:pPr>
              <w:spacing w:line="276" w:lineRule="auto"/>
              <w:jc w:val="center"/>
            </w:pPr>
            <w:r>
              <w:t>-.22</w:t>
            </w:r>
          </w:p>
        </w:tc>
        <w:tc>
          <w:tcPr>
            <w:tcW w:w="1151" w:type="dxa"/>
          </w:tcPr>
          <w:p w14:paraId="038D992E" w14:textId="77777777" w:rsidR="00714D32" w:rsidRPr="00AF7857" w:rsidRDefault="00714D32" w:rsidP="00A13E34">
            <w:pPr>
              <w:spacing w:line="276" w:lineRule="auto"/>
              <w:jc w:val="center"/>
            </w:pPr>
            <w:r>
              <w:t>.83</w:t>
            </w:r>
          </w:p>
        </w:tc>
        <w:tc>
          <w:tcPr>
            <w:tcW w:w="1345" w:type="dxa"/>
          </w:tcPr>
          <w:p w14:paraId="6A3A3AAC" w14:textId="77777777" w:rsidR="00714D32" w:rsidRPr="00AF7857" w:rsidRDefault="00714D32" w:rsidP="00A13E34">
            <w:pPr>
              <w:spacing w:line="276" w:lineRule="auto"/>
              <w:jc w:val="center"/>
            </w:pPr>
            <w:r>
              <w:t>-.01, .01</w:t>
            </w:r>
          </w:p>
        </w:tc>
      </w:tr>
      <w:tr w:rsidR="00714D32" w:rsidRPr="00AE2268" w14:paraId="79C34338" w14:textId="77777777" w:rsidTr="00A13E34">
        <w:tc>
          <w:tcPr>
            <w:tcW w:w="3401" w:type="dxa"/>
          </w:tcPr>
          <w:p w14:paraId="6130EBE1" w14:textId="1E957CCF" w:rsidR="00714D32" w:rsidRPr="00AE2268" w:rsidRDefault="00714D32" w:rsidP="00A13E34">
            <w:pPr>
              <w:spacing w:line="276" w:lineRule="auto"/>
            </w:pPr>
            <w:r>
              <w:t xml:space="preserve">     </w:t>
            </w:r>
            <w:r w:rsidRPr="00AE2268">
              <w:t xml:space="preserve">BDEFS x </w:t>
            </w:r>
            <w:r w:rsidR="00BA447C" w:rsidRPr="008F1B9F">
              <w:rPr>
                <w:i/>
                <w:iCs/>
              </w:rPr>
              <w:t>G</w:t>
            </w:r>
            <w:r w:rsidR="00BA447C">
              <w:rPr>
                <w:i/>
                <w:iCs/>
              </w:rPr>
              <w:t>c</w:t>
            </w:r>
            <w:r w:rsidR="00BA447C" w:rsidRPr="00AE2268">
              <w:t xml:space="preserve"> </w:t>
            </w:r>
            <w:r w:rsidRPr="00AE2268">
              <w:t>(XW)</w:t>
            </w:r>
          </w:p>
        </w:tc>
        <w:tc>
          <w:tcPr>
            <w:tcW w:w="1151" w:type="dxa"/>
          </w:tcPr>
          <w:p w14:paraId="2CD60209" w14:textId="77777777" w:rsidR="00714D32" w:rsidRPr="00AF7857" w:rsidRDefault="00714D32" w:rsidP="00A13E34">
            <w:pPr>
              <w:spacing w:line="276" w:lineRule="auto"/>
              <w:jc w:val="center"/>
            </w:pPr>
            <w:r>
              <w:t>.00</w:t>
            </w:r>
          </w:p>
        </w:tc>
        <w:tc>
          <w:tcPr>
            <w:tcW w:w="1151" w:type="dxa"/>
          </w:tcPr>
          <w:p w14:paraId="2918F14E" w14:textId="77777777" w:rsidR="00714D32" w:rsidRPr="00AF7857" w:rsidRDefault="00714D32" w:rsidP="00A13E34">
            <w:pPr>
              <w:spacing w:line="276" w:lineRule="auto"/>
              <w:jc w:val="center"/>
            </w:pPr>
            <w:r>
              <w:t>.00</w:t>
            </w:r>
          </w:p>
        </w:tc>
        <w:tc>
          <w:tcPr>
            <w:tcW w:w="1151" w:type="dxa"/>
          </w:tcPr>
          <w:p w14:paraId="3CEE159A" w14:textId="77777777" w:rsidR="00714D32" w:rsidRPr="00AF7857" w:rsidRDefault="00714D32" w:rsidP="00A13E34">
            <w:pPr>
              <w:spacing w:line="276" w:lineRule="auto"/>
              <w:jc w:val="center"/>
            </w:pPr>
            <w:r>
              <w:t>.83</w:t>
            </w:r>
          </w:p>
        </w:tc>
        <w:tc>
          <w:tcPr>
            <w:tcW w:w="1151" w:type="dxa"/>
          </w:tcPr>
          <w:p w14:paraId="14BF8DBD" w14:textId="77777777" w:rsidR="00714D32" w:rsidRPr="00AF7857" w:rsidRDefault="00714D32" w:rsidP="00A13E34">
            <w:pPr>
              <w:spacing w:line="276" w:lineRule="auto"/>
              <w:jc w:val="center"/>
            </w:pPr>
            <w:r>
              <w:t>.41</w:t>
            </w:r>
          </w:p>
        </w:tc>
        <w:tc>
          <w:tcPr>
            <w:tcW w:w="1345" w:type="dxa"/>
          </w:tcPr>
          <w:p w14:paraId="13AD4881" w14:textId="77777777" w:rsidR="00714D32" w:rsidRPr="00AF7857" w:rsidRDefault="00714D32" w:rsidP="00A13E34">
            <w:pPr>
              <w:spacing w:line="276" w:lineRule="auto"/>
              <w:jc w:val="center"/>
            </w:pPr>
            <w:r>
              <w:t>.00, .00</w:t>
            </w:r>
          </w:p>
        </w:tc>
      </w:tr>
      <w:tr w:rsidR="00714D32" w:rsidRPr="00AE2268" w14:paraId="2BF41661" w14:textId="77777777" w:rsidTr="00A13E34">
        <w:tc>
          <w:tcPr>
            <w:tcW w:w="3401" w:type="dxa"/>
          </w:tcPr>
          <w:p w14:paraId="52F6AAB0" w14:textId="77777777" w:rsidR="00714D32" w:rsidRPr="00AE2268" w:rsidRDefault="00714D32" w:rsidP="00A13E34">
            <w:pPr>
              <w:spacing w:line="276" w:lineRule="auto"/>
            </w:pPr>
          </w:p>
        </w:tc>
        <w:tc>
          <w:tcPr>
            <w:tcW w:w="5949" w:type="dxa"/>
            <w:gridSpan w:val="5"/>
          </w:tcPr>
          <w:p w14:paraId="5BFEF8C7" w14:textId="77777777" w:rsidR="00714D32" w:rsidRDefault="00714D32" w:rsidP="00A13E34">
            <w:pPr>
              <w:spacing w:line="276" w:lineRule="auto"/>
              <w:jc w:val="center"/>
            </w:pPr>
            <w:r w:rsidRPr="00AE2268">
              <w:rPr>
                <w:i/>
                <w:iCs/>
              </w:rPr>
              <w:t xml:space="preserve">F </w:t>
            </w:r>
            <w:r w:rsidRPr="00AE2268">
              <w:t>(</w:t>
            </w:r>
            <w:r>
              <w:t>3</w:t>
            </w:r>
            <w:r w:rsidRPr="00AE2268">
              <w:t xml:space="preserve">, </w:t>
            </w:r>
            <w:r>
              <w:t>184</w:t>
            </w:r>
            <w:r w:rsidRPr="00AE2268">
              <w:t xml:space="preserve">) = </w:t>
            </w:r>
            <w:r>
              <w:t>3.75</w:t>
            </w:r>
            <w:r w:rsidRPr="00AE2268">
              <w:t xml:space="preserve">, </w:t>
            </w:r>
            <w:r w:rsidRPr="00AE2268">
              <w:rPr>
                <w:i/>
                <w:iCs/>
              </w:rPr>
              <w:t>p</w:t>
            </w:r>
            <w:r w:rsidRPr="00AE2268">
              <w:t xml:space="preserve"> &lt; .</w:t>
            </w:r>
            <w:r>
              <w:t>05</w:t>
            </w:r>
            <w:r w:rsidRPr="00AE2268">
              <w:t xml:space="preserve">, </w:t>
            </w:r>
            <w:r w:rsidRPr="00AE2268">
              <w:rPr>
                <w:i/>
                <w:iCs/>
              </w:rPr>
              <w:t>R</w:t>
            </w:r>
            <w:r w:rsidRPr="00AE2268">
              <w:rPr>
                <w:vertAlign w:val="superscript"/>
              </w:rPr>
              <w:t>2</w:t>
            </w:r>
            <w:r>
              <w:t xml:space="preserve"> </w:t>
            </w:r>
            <w:r w:rsidRPr="00AE2268">
              <w:t xml:space="preserve">= </w:t>
            </w:r>
            <w:r>
              <w:t>.06</w:t>
            </w:r>
          </w:p>
          <w:p w14:paraId="5F9AD823" w14:textId="2CDAD847" w:rsidR="00714D32" w:rsidRDefault="005904F9" w:rsidP="00A13E34">
            <w:pPr>
              <w:spacing w:line="276" w:lineRule="auto"/>
              <w:jc w:val="center"/>
            </w:pPr>
            <w:r w:rsidRPr="00BF7BF6">
              <w:t>Δ</w:t>
            </w:r>
            <w:r w:rsidR="00714D32" w:rsidRPr="00AE2268">
              <w:rPr>
                <w:i/>
                <w:iCs/>
              </w:rPr>
              <w:t xml:space="preserve">F </w:t>
            </w:r>
            <w:r w:rsidR="00714D32" w:rsidRPr="00AE2268">
              <w:t>(</w:t>
            </w:r>
            <w:r w:rsidR="00714D32">
              <w:t>1, 184</w:t>
            </w:r>
            <w:r w:rsidR="00714D32" w:rsidRPr="00AE2268">
              <w:t xml:space="preserve">) = </w:t>
            </w:r>
            <w:r w:rsidR="00714D32">
              <w:t>.69</w:t>
            </w:r>
            <w:r w:rsidR="00714D32" w:rsidRPr="00AE2268">
              <w:t xml:space="preserve">, </w:t>
            </w:r>
            <w:r w:rsidR="00714D32" w:rsidRPr="00AE2268">
              <w:rPr>
                <w:i/>
                <w:iCs/>
              </w:rPr>
              <w:t>p</w:t>
            </w:r>
            <w:r w:rsidR="00714D32" w:rsidRPr="00AE2268">
              <w:t xml:space="preserve"> </w:t>
            </w:r>
            <w:r w:rsidR="00714D32">
              <w:t>= .41</w:t>
            </w:r>
            <w:r w:rsidR="00714D32" w:rsidRPr="00AE2268">
              <w:t xml:space="preserve">, </w:t>
            </w:r>
            <w:r w:rsidRPr="00BF7BF6">
              <w:t>Δ</w:t>
            </w:r>
            <w:r w:rsidR="00714D32" w:rsidRPr="00AE2268">
              <w:rPr>
                <w:i/>
                <w:iCs/>
              </w:rPr>
              <w:t>R</w:t>
            </w:r>
            <w:r w:rsidR="00714D32" w:rsidRPr="00AE2268">
              <w:rPr>
                <w:vertAlign w:val="superscript"/>
              </w:rPr>
              <w:t xml:space="preserve">2 </w:t>
            </w:r>
            <w:r w:rsidR="00714D32" w:rsidRPr="00AE2268">
              <w:t xml:space="preserve">= </w:t>
            </w:r>
            <w:r w:rsidR="00714D32">
              <w:t>.00</w:t>
            </w:r>
          </w:p>
          <w:p w14:paraId="52629B7E" w14:textId="77777777" w:rsidR="00714D32" w:rsidRPr="00024DEE" w:rsidRDefault="00714D32" w:rsidP="00A13E34">
            <w:pPr>
              <w:spacing w:line="276" w:lineRule="auto"/>
              <w:jc w:val="center"/>
              <w:rPr>
                <w:sz w:val="20"/>
                <w:szCs w:val="20"/>
              </w:rPr>
            </w:pPr>
          </w:p>
        </w:tc>
      </w:tr>
      <w:tr w:rsidR="00714D32" w:rsidRPr="00AE2268" w14:paraId="40588C36" w14:textId="77777777" w:rsidTr="00A13E34">
        <w:tc>
          <w:tcPr>
            <w:tcW w:w="3401" w:type="dxa"/>
          </w:tcPr>
          <w:p w14:paraId="4E0B4667" w14:textId="3B108832" w:rsidR="00714D32" w:rsidRPr="00AE2268" w:rsidRDefault="00714D32" w:rsidP="00A13E34">
            <w:pPr>
              <w:spacing w:line="276" w:lineRule="auto"/>
            </w:pPr>
            <w:r>
              <w:t xml:space="preserve">Figural </w:t>
            </w:r>
            <w:r w:rsidR="00B60499">
              <w:t>O</w:t>
            </w:r>
            <w:r w:rsidR="000D68AC">
              <w:t xml:space="preserve">riginality </w:t>
            </w:r>
            <w:r w:rsidR="00B60499">
              <w:t>R</w:t>
            </w:r>
            <w:r w:rsidR="000D68AC">
              <w:t>atio</w:t>
            </w:r>
          </w:p>
        </w:tc>
        <w:tc>
          <w:tcPr>
            <w:tcW w:w="1151" w:type="dxa"/>
          </w:tcPr>
          <w:p w14:paraId="2198BBFB" w14:textId="77777777" w:rsidR="00714D32" w:rsidRPr="00AE2268" w:rsidRDefault="00714D32" w:rsidP="00A13E34">
            <w:pPr>
              <w:spacing w:line="276" w:lineRule="auto"/>
              <w:jc w:val="center"/>
              <w:rPr>
                <w:i/>
                <w:iCs/>
              </w:rPr>
            </w:pPr>
          </w:p>
        </w:tc>
        <w:tc>
          <w:tcPr>
            <w:tcW w:w="1151" w:type="dxa"/>
          </w:tcPr>
          <w:p w14:paraId="7B70487F" w14:textId="77777777" w:rsidR="00714D32" w:rsidRPr="00AE2268" w:rsidRDefault="00714D32" w:rsidP="00A13E34">
            <w:pPr>
              <w:spacing w:line="276" w:lineRule="auto"/>
              <w:jc w:val="center"/>
              <w:rPr>
                <w:i/>
                <w:iCs/>
              </w:rPr>
            </w:pPr>
          </w:p>
        </w:tc>
        <w:tc>
          <w:tcPr>
            <w:tcW w:w="1151" w:type="dxa"/>
          </w:tcPr>
          <w:p w14:paraId="1D9A38CF" w14:textId="77777777" w:rsidR="00714D32" w:rsidRPr="00AE2268" w:rsidRDefault="00714D32" w:rsidP="00A13E34">
            <w:pPr>
              <w:spacing w:line="276" w:lineRule="auto"/>
              <w:jc w:val="center"/>
              <w:rPr>
                <w:i/>
                <w:iCs/>
              </w:rPr>
            </w:pPr>
          </w:p>
        </w:tc>
        <w:tc>
          <w:tcPr>
            <w:tcW w:w="1151" w:type="dxa"/>
          </w:tcPr>
          <w:p w14:paraId="40821CAA" w14:textId="77777777" w:rsidR="00714D32" w:rsidRPr="00AE2268" w:rsidRDefault="00714D32" w:rsidP="00A13E34">
            <w:pPr>
              <w:spacing w:line="276" w:lineRule="auto"/>
              <w:jc w:val="center"/>
              <w:rPr>
                <w:i/>
                <w:iCs/>
              </w:rPr>
            </w:pPr>
          </w:p>
        </w:tc>
        <w:tc>
          <w:tcPr>
            <w:tcW w:w="1345" w:type="dxa"/>
          </w:tcPr>
          <w:p w14:paraId="5A9279D3" w14:textId="77777777" w:rsidR="00714D32" w:rsidRPr="00AE2268" w:rsidRDefault="00714D32" w:rsidP="00A13E34">
            <w:pPr>
              <w:spacing w:line="276" w:lineRule="auto"/>
              <w:jc w:val="center"/>
              <w:rPr>
                <w:i/>
                <w:iCs/>
              </w:rPr>
            </w:pPr>
          </w:p>
        </w:tc>
      </w:tr>
      <w:tr w:rsidR="00714D32" w:rsidRPr="00AE2268" w14:paraId="0F15FD38" w14:textId="77777777" w:rsidTr="00A13E34">
        <w:tc>
          <w:tcPr>
            <w:tcW w:w="3401" w:type="dxa"/>
          </w:tcPr>
          <w:p w14:paraId="2007D76D" w14:textId="77777777" w:rsidR="00714D32" w:rsidRPr="00AE2268" w:rsidRDefault="00714D32" w:rsidP="00A13E34">
            <w:pPr>
              <w:spacing w:line="276" w:lineRule="auto"/>
            </w:pPr>
            <w:r>
              <w:t xml:space="preserve">     </w:t>
            </w:r>
            <w:r w:rsidRPr="00AE2268">
              <w:t>Constant</w:t>
            </w:r>
          </w:p>
        </w:tc>
        <w:tc>
          <w:tcPr>
            <w:tcW w:w="1151" w:type="dxa"/>
          </w:tcPr>
          <w:p w14:paraId="67E021F9" w14:textId="77777777" w:rsidR="00714D32" w:rsidRPr="00602DC6" w:rsidRDefault="00714D32" w:rsidP="00A13E34">
            <w:pPr>
              <w:spacing w:line="276" w:lineRule="auto"/>
              <w:jc w:val="center"/>
            </w:pPr>
            <w:r>
              <w:t>1.35</w:t>
            </w:r>
          </w:p>
        </w:tc>
        <w:tc>
          <w:tcPr>
            <w:tcW w:w="1151" w:type="dxa"/>
          </w:tcPr>
          <w:p w14:paraId="1C844233" w14:textId="77777777" w:rsidR="00714D32" w:rsidRPr="00602DC6" w:rsidRDefault="00714D32" w:rsidP="00A13E34">
            <w:pPr>
              <w:spacing w:line="276" w:lineRule="auto"/>
              <w:jc w:val="center"/>
            </w:pPr>
            <w:r>
              <w:t>.57</w:t>
            </w:r>
          </w:p>
        </w:tc>
        <w:tc>
          <w:tcPr>
            <w:tcW w:w="1151" w:type="dxa"/>
          </w:tcPr>
          <w:p w14:paraId="18EC51DB" w14:textId="77777777" w:rsidR="00714D32" w:rsidRPr="00602DC6" w:rsidRDefault="00714D32" w:rsidP="00A13E34">
            <w:pPr>
              <w:spacing w:line="276" w:lineRule="auto"/>
              <w:jc w:val="center"/>
            </w:pPr>
            <w:r>
              <w:t>2.36</w:t>
            </w:r>
          </w:p>
        </w:tc>
        <w:tc>
          <w:tcPr>
            <w:tcW w:w="1151" w:type="dxa"/>
          </w:tcPr>
          <w:p w14:paraId="3D0D024B" w14:textId="77777777" w:rsidR="00714D32" w:rsidRPr="00602DC6" w:rsidRDefault="00714D32" w:rsidP="00A13E34">
            <w:pPr>
              <w:spacing w:line="276" w:lineRule="auto"/>
              <w:jc w:val="center"/>
            </w:pPr>
            <w:r>
              <w:t>.02</w:t>
            </w:r>
          </w:p>
        </w:tc>
        <w:tc>
          <w:tcPr>
            <w:tcW w:w="1345" w:type="dxa"/>
          </w:tcPr>
          <w:p w14:paraId="371DD8E1" w14:textId="77777777" w:rsidR="00714D32" w:rsidRPr="00602DC6" w:rsidRDefault="00714D32" w:rsidP="00A13E34">
            <w:pPr>
              <w:spacing w:line="276" w:lineRule="auto"/>
              <w:jc w:val="center"/>
            </w:pPr>
            <w:r>
              <w:t>.22, 2.48</w:t>
            </w:r>
          </w:p>
        </w:tc>
      </w:tr>
      <w:tr w:rsidR="00714D32" w:rsidRPr="00AE2268" w14:paraId="00992E3D" w14:textId="77777777" w:rsidTr="00A13E34">
        <w:tc>
          <w:tcPr>
            <w:tcW w:w="3401" w:type="dxa"/>
          </w:tcPr>
          <w:p w14:paraId="599FF9C6" w14:textId="77777777" w:rsidR="00714D32" w:rsidRPr="00AE2268" w:rsidRDefault="00714D32" w:rsidP="00A13E34">
            <w:pPr>
              <w:spacing w:line="276" w:lineRule="auto"/>
            </w:pPr>
            <w:r>
              <w:t xml:space="preserve">     </w:t>
            </w:r>
            <w:r w:rsidRPr="00AE2268">
              <w:t>BDEFS (X)</w:t>
            </w:r>
          </w:p>
        </w:tc>
        <w:tc>
          <w:tcPr>
            <w:tcW w:w="1151" w:type="dxa"/>
          </w:tcPr>
          <w:p w14:paraId="693E161E" w14:textId="77777777" w:rsidR="00714D32" w:rsidRPr="00602DC6" w:rsidRDefault="00714D32" w:rsidP="00A13E34">
            <w:pPr>
              <w:spacing w:line="276" w:lineRule="auto"/>
              <w:jc w:val="center"/>
            </w:pPr>
            <w:r>
              <w:t>-.01</w:t>
            </w:r>
          </w:p>
        </w:tc>
        <w:tc>
          <w:tcPr>
            <w:tcW w:w="1151" w:type="dxa"/>
          </w:tcPr>
          <w:p w14:paraId="0DE35A0A" w14:textId="77777777" w:rsidR="00714D32" w:rsidRPr="00602DC6" w:rsidRDefault="00714D32" w:rsidP="00A13E34">
            <w:pPr>
              <w:spacing w:line="276" w:lineRule="auto"/>
              <w:jc w:val="center"/>
            </w:pPr>
            <w:r>
              <w:t>.00</w:t>
            </w:r>
          </w:p>
        </w:tc>
        <w:tc>
          <w:tcPr>
            <w:tcW w:w="1151" w:type="dxa"/>
          </w:tcPr>
          <w:p w14:paraId="6601DCA4" w14:textId="77777777" w:rsidR="00714D32" w:rsidRPr="00602DC6" w:rsidRDefault="00714D32" w:rsidP="00A13E34">
            <w:pPr>
              <w:spacing w:line="276" w:lineRule="auto"/>
              <w:jc w:val="center"/>
            </w:pPr>
            <w:r>
              <w:t>-1.40</w:t>
            </w:r>
          </w:p>
        </w:tc>
        <w:tc>
          <w:tcPr>
            <w:tcW w:w="1151" w:type="dxa"/>
          </w:tcPr>
          <w:p w14:paraId="707A6374" w14:textId="77777777" w:rsidR="00714D32" w:rsidRPr="00602DC6" w:rsidRDefault="00714D32" w:rsidP="00A13E34">
            <w:pPr>
              <w:spacing w:line="276" w:lineRule="auto"/>
              <w:jc w:val="center"/>
            </w:pPr>
            <w:r>
              <w:t>.16</w:t>
            </w:r>
          </w:p>
        </w:tc>
        <w:tc>
          <w:tcPr>
            <w:tcW w:w="1345" w:type="dxa"/>
          </w:tcPr>
          <w:p w14:paraId="22465E37" w14:textId="77777777" w:rsidR="00714D32" w:rsidRPr="00602DC6" w:rsidRDefault="00714D32" w:rsidP="00A13E34">
            <w:pPr>
              <w:spacing w:line="276" w:lineRule="auto"/>
              <w:jc w:val="center"/>
            </w:pPr>
            <w:r>
              <w:t>-.01, .00</w:t>
            </w:r>
          </w:p>
        </w:tc>
      </w:tr>
      <w:tr w:rsidR="00714D32" w:rsidRPr="00AE2268" w14:paraId="384940D5" w14:textId="77777777" w:rsidTr="00A13E34">
        <w:tc>
          <w:tcPr>
            <w:tcW w:w="3401" w:type="dxa"/>
          </w:tcPr>
          <w:p w14:paraId="0F8F8DDD" w14:textId="53690FD5" w:rsidR="00714D32" w:rsidRPr="00AE2268" w:rsidRDefault="00714D32" w:rsidP="00A13E34">
            <w:pPr>
              <w:spacing w:line="276" w:lineRule="auto"/>
            </w:pPr>
            <w:r>
              <w:t xml:space="preserve">     </w:t>
            </w:r>
            <w:r w:rsidR="002721D3" w:rsidRPr="008F1B9F">
              <w:rPr>
                <w:i/>
                <w:iCs/>
              </w:rPr>
              <w:t>G</w:t>
            </w:r>
            <w:r w:rsidR="002721D3">
              <w:rPr>
                <w:i/>
                <w:iCs/>
              </w:rPr>
              <w:t xml:space="preserve">f </w:t>
            </w:r>
            <w:r w:rsidRPr="00AE2268">
              <w:t>(W)</w:t>
            </w:r>
          </w:p>
        </w:tc>
        <w:tc>
          <w:tcPr>
            <w:tcW w:w="1151" w:type="dxa"/>
          </w:tcPr>
          <w:p w14:paraId="11421781" w14:textId="77777777" w:rsidR="00714D32" w:rsidRPr="00602DC6" w:rsidRDefault="00714D32" w:rsidP="00A13E34">
            <w:pPr>
              <w:spacing w:line="276" w:lineRule="auto"/>
              <w:jc w:val="center"/>
            </w:pPr>
            <w:r>
              <w:t>-.01</w:t>
            </w:r>
          </w:p>
        </w:tc>
        <w:tc>
          <w:tcPr>
            <w:tcW w:w="1151" w:type="dxa"/>
          </w:tcPr>
          <w:p w14:paraId="2F8C6207" w14:textId="77777777" w:rsidR="00714D32" w:rsidRPr="00602DC6" w:rsidRDefault="00714D32" w:rsidP="00A13E34">
            <w:pPr>
              <w:spacing w:line="276" w:lineRule="auto"/>
              <w:jc w:val="center"/>
            </w:pPr>
            <w:r>
              <w:t>.01</w:t>
            </w:r>
          </w:p>
        </w:tc>
        <w:tc>
          <w:tcPr>
            <w:tcW w:w="1151" w:type="dxa"/>
          </w:tcPr>
          <w:p w14:paraId="3799848B" w14:textId="77777777" w:rsidR="00714D32" w:rsidRPr="00602DC6" w:rsidRDefault="00714D32" w:rsidP="00A13E34">
            <w:pPr>
              <w:spacing w:line="276" w:lineRule="auto"/>
              <w:jc w:val="center"/>
            </w:pPr>
            <w:r>
              <w:t>-1.25</w:t>
            </w:r>
          </w:p>
        </w:tc>
        <w:tc>
          <w:tcPr>
            <w:tcW w:w="1151" w:type="dxa"/>
          </w:tcPr>
          <w:p w14:paraId="177E8A19" w14:textId="77777777" w:rsidR="00714D32" w:rsidRPr="00602DC6" w:rsidRDefault="00714D32" w:rsidP="00A13E34">
            <w:pPr>
              <w:spacing w:line="276" w:lineRule="auto"/>
              <w:jc w:val="center"/>
            </w:pPr>
            <w:r>
              <w:t>.21</w:t>
            </w:r>
          </w:p>
        </w:tc>
        <w:tc>
          <w:tcPr>
            <w:tcW w:w="1345" w:type="dxa"/>
          </w:tcPr>
          <w:p w14:paraId="6C84A8B6" w14:textId="77777777" w:rsidR="00714D32" w:rsidRPr="00602DC6" w:rsidRDefault="00714D32" w:rsidP="00A13E34">
            <w:pPr>
              <w:spacing w:line="276" w:lineRule="auto"/>
              <w:jc w:val="center"/>
            </w:pPr>
            <w:r>
              <w:t>-.02, .00</w:t>
            </w:r>
          </w:p>
        </w:tc>
      </w:tr>
      <w:tr w:rsidR="00714D32" w:rsidRPr="00AE2268" w14:paraId="236FC0DE" w14:textId="77777777" w:rsidTr="00A13E34">
        <w:tc>
          <w:tcPr>
            <w:tcW w:w="3401" w:type="dxa"/>
          </w:tcPr>
          <w:p w14:paraId="6D4908D0" w14:textId="06203F51" w:rsidR="00714D32" w:rsidRPr="00AE2268" w:rsidRDefault="00714D32" w:rsidP="00A13E34">
            <w:pPr>
              <w:spacing w:line="276" w:lineRule="auto"/>
            </w:pPr>
            <w:r>
              <w:t xml:space="preserve">     </w:t>
            </w:r>
            <w:r w:rsidRPr="00AE2268">
              <w:t xml:space="preserve">BDEFS x </w:t>
            </w:r>
            <w:r w:rsidR="00BA447C" w:rsidRPr="008F1B9F">
              <w:rPr>
                <w:i/>
                <w:iCs/>
              </w:rPr>
              <w:t>G</w:t>
            </w:r>
            <w:r w:rsidR="00BA447C">
              <w:rPr>
                <w:i/>
                <w:iCs/>
              </w:rPr>
              <w:t xml:space="preserve">f </w:t>
            </w:r>
            <w:r w:rsidRPr="00AE2268">
              <w:t>(XW)</w:t>
            </w:r>
          </w:p>
        </w:tc>
        <w:tc>
          <w:tcPr>
            <w:tcW w:w="1151" w:type="dxa"/>
          </w:tcPr>
          <w:p w14:paraId="25E400CF" w14:textId="77777777" w:rsidR="00714D32" w:rsidRPr="00602DC6" w:rsidRDefault="00714D32" w:rsidP="00A13E34">
            <w:pPr>
              <w:spacing w:line="276" w:lineRule="auto"/>
              <w:jc w:val="center"/>
            </w:pPr>
            <w:r>
              <w:t>.00</w:t>
            </w:r>
          </w:p>
        </w:tc>
        <w:tc>
          <w:tcPr>
            <w:tcW w:w="1151" w:type="dxa"/>
          </w:tcPr>
          <w:p w14:paraId="36FFD8BF" w14:textId="77777777" w:rsidR="00714D32" w:rsidRPr="00602DC6" w:rsidRDefault="00714D32" w:rsidP="00A13E34">
            <w:pPr>
              <w:spacing w:line="276" w:lineRule="auto"/>
              <w:jc w:val="center"/>
            </w:pPr>
            <w:r>
              <w:t>.00</w:t>
            </w:r>
          </w:p>
        </w:tc>
        <w:tc>
          <w:tcPr>
            <w:tcW w:w="1151" w:type="dxa"/>
          </w:tcPr>
          <w:p w14:paraId="102ADF2C" w14:textId="77777777" w:rsidR="00714D32" w:rsidRPr="00602DC6" w:rsidRDefault="00714D32" w:rsidP="00A13E34">
            <w:pPr>
              <w:spacing w:line="276" w:lineRule="auto"/>
              <w:jc w:val="center"/>
            </w:pPr>
            <w:r>
              <w:t>1.56</w:t>
            </w:r>
          </w:p>
        </w:tc>
        <w:tc>
          <w:tcPr>
            <w:tcW w:w="1151" w:type="dxa"/>
          </w:tcPr>
          <w:p w14:paraId="57C04EE9" w14:textId="77777777" w:rsidR="00714D32" w:rsidRPr="00602DC6" w:rsidRDefault="00714D32" w:rsidP="00A13E34">
            <w:pPr>
              <w:spacing w:line="276" w:lineRule="auto"/>
              <w:jc w:val="center"/>
            </w:pPr>
            <w:r>
              <w:t>.12</w:t>
            </w:r>
          </w:p>
        </w:tc>
        <w:tc>
          <w:tcPr>
            <w:tcW w:w="1345" w:type="dxa"/>
          </w:tcPr>
          <w:p w14:paraId="07A015C4" w14:textId="77777777" w:rsidR="00714D32" w:rsidRPr="00602DC6" w:rsidRDefault="00714D32" w:rsidP="00A13E34">
            <w:pPr>
              <w:spacing w:line="276" w:lineRule="auto"/>
              <w:jc w:val="center"/>
            </w:pPr>
            <w:r>
              <w:t>.00, .00</w:t>
            </w:r>
          </w:p>
        </w:tc>
      </w:tr>
      <w:tr w:rsidR="00714D32" w:rsidRPr="00AE2268" w14:paraId="484B14A0" w14:textId="77777777" w:rsidTr="00A13E34">
        <w:tc>
          <w:tcPr>
            <w:tcW w:w="3401" w:type="dxa"/>
            <w:tcBorders>
              <w:bottom w:val="single" w:sz="4" w:space="0" w:color="auto"/>
            </w:tcBorders>
          </w:tcPr>
          <w:p w14:paraId="1146D520" w14:textId="77777777" w:rsidR="00714D32" w:rsidRDefault="00714D32" w:rsidP="00A13E34">
            <w:pPr>
              <w:spacing w:line="276" w:lineRule="auto"/>
            </w:pPr>
          </w:p>
        </w:tc>
        <w:tc>
          <w:tcPr>
            <w:tcW w:w="5949" w:type="dxa"/>
            <w:gridSpan w:val="5"/>
            <w:tcBorders>
              <w:bottom w:val="single" w:sz="4" w:space="0" w:color="auto"/>
            </w:tcBorders>
          </w:tcPr>
          <w:p w14:paraId="656AE33F" w14:textId="77777777" w:rsidR="00714D32" w:rsidRDefault="00714D32" w:rsidP="00A13E34">
            <w:pPr>
              <w:spacing w:line="276" w:lineRule="auto"/>
              <w:jc w:val="center"/>
            </w:pPr>
            <w:r w:rsidRPr="00AE2268">
              <w:rPr>
                <w:i/>
                <w:iCs/>
              </w:rPr>
              <w:t xml:space="preserve">F </w:t>
            </w:r>
            <w:r w:rsidRPr="00AE2268">
              <w:t>(</w:t>
            </w:r>
            <w:r>
              <w:t>3</w:t>
            </w:r>
            <w:r w:rsidRPr="00AE2268">
              <w:t xml:space="preserve">, </w:t>
            </w:r>
            <w:r>
              <w:t>184</w:t>
            </w:r>
            <w:r w:rsidRPr="00AE2268">
              <w:t xml:space="preserve">) = </w:t>
            </w:r>
            <w:r>
              <w:t>2.19</w:t>
            </w:r>
            <w:r w:rsidRPr="00AE2268">
              <w:t xml:space="preserve">, </w:t>
            </w:r>
            <w:r w:rsidRPr="00AE2268">
              <w:rPr>
                <w:i/>
                <w:iCs/>
              </w:rPr>
              <w:t>p</w:t>
            </w:r>
            <w:r w:rsidRPr="00AE2268">
              <w:t xml:space="preserve"> </w:t>
            </w:r>
            <w:r>
              <w:t>= .09</w:t>
            </w:r>
            <w:r w:rsidRPr="00AE2268">
              <w:t xml:space="preserve">, </w:t>
            </w:r>
            <w:r w:rsidRPr="00AE2268">
              <w:rPr>
                <w:i/>
                <w:iCs/>
              </w:rPr>
              <w:t>R</w:t>
            </w:r>
            <w:r w:rsidRPr="00AE2268">
              <w:rPr>
                <w:vertAlign w:val="superscript"/>
              </w:rPr>
              <w:t>2</w:t>
            </w:r>
            <w:r>
              <w:t xml:space="preserve"> </w:t>
            </w:r>
            <w:r w:rsidRPr="00AE2268">
              <w:t xml:space="preserve">= </w:t>
            </w:r>
            <w:r>
              <w:t>.04</w:t>
            </w:r>
          </w:p>
          <w:p w14:paraId="509CD1AF" w14:textId="6994BC70" w:rsidR="00714D32" w:rsidRDefault="005904F9" w:rsidP="00A13E34">
            <w:pPr>
              <w:spacing w:line="276" w:lineRule="auto"/>
              <w:jc w:val="center"/>
            </w:pPr>
            <w:r w:rsidRPr="00BF7BF6">
              <w:t>Δ</w:t>
            </w:r>
            <w:r w:rsidR="00714D32" w:rsidRPr="00AE2268">
              <w:rPr>
                <w:i/>
                <w:iCs/>
              </w:rPr>
              <w:t xml:space="preserve">F </w:t>
            </w:r>
            <w:r w:rsidR="00714D32" w:rsidRPr="00AE2268">
              <w:t>(</w:t>
            </w:r>
            <w:r w:rsidR="00714D32">
              <w:t>1, 184</w:t>
            </w:r>
            <w:r w:rsidR="00714D32" w:rsidRPr="00AE2268">
              <w:t xml:space="preserve">) = </w:t>
            </w:r>
            <w:r w:rsidR="00714D32">
              <w:t>2.43</w:t>
            </w:r>
            <w:r w:rsidR="00714D32" w:rsidRPr="00AE2268">
              <w:t xml:space="preserve">, </w:t>
            </w:r>
            <w:r w:rsidR="00714D32" w:rsidRPr="00AE2268">
              <w:rPr>
                <w:i/>
                <w:iCs/>
              </w:rPr>
              <w:t>p</w:t>
            </w:r>
            <w:r w:rsidR="00714D32" w:rsidRPr="00AE2268">
              <w:t xml:space="preserve"> </w:t>
            </w:r>
            <w:r w:rsidR="00714D32">
              <w:t>= .12</w:t>
            </w:r>
            <w:r w:rsidR="00714D32" w:rsidRPr="00AE2268">
              <w:t xml:space="preserve">, </w:t>
            </w:r>
            <w:r w:rsidRPr="00BF7BF6">
              <w:t>Δ</w:t>
            </w:r>
            <w:r w:rsidR="00714D32" w:rsidRPr="00AE2268">
              <w:rPr>
                <w:i/>
                <w:iCs/>
              </w:rPr>
              <w:t>R</w:t>
            </w:r>
            <w:r w:rsidR="00714D32" w:rsidRPr="00AE2268">
              <w:rPr>
                <w:vertAlign w:val="superscript"/>
              </w:rPr>
              <w:t xml:space="preserve">2 </w:t>
            </w:r>
            <w:r w:rsidR="00714D32" w:rsidRPr="00AE2268">
              <w:t xml:space="preserve">= </w:t>
            </w:r>
            <w:r w:rsidR="00714D32">
              <w:t>.01</w:t>
            </w:r>
          </w:p>
          <w:p w14:paraId="2B2512B3" w14:textId="77777777" w:rsidR="00714D32" w:rsidRPr="00024DEE" w:rsidRDefault="00714D32" w:rsidP="00A13E34">
            <w:pPr>
              <w:spacing w:line="276" w:lineRule="auto"/>
              <w:jc w:val="center"/>
              <w:rPr>
                <w:sz w:val="20"/>
                <w:szCs w:val="20"/>
              </w:rPr>
            </w:pPr>
          </w:p>
        </w:tc>
      </w:tr>
      <w:tr w:rsidR="00024DEE" w:rsidRPr="00AE2268" w14:paraId="40419146" w14:textId="77777777" w:rsidTr="00024DEE">
        <w:tc>
          <w:tcPr>
            <w:tcW w:w="9350" w:type="dxa"/>
            <w:gridSpan w:val="6"/>
            <w:tcBorders>
              <w:top w:val="single" w:sz="4" w:space="0" w:color="auto"/>
            </w:tcBorders>
          </w:tcPr>
          <w:p w14:paraId="0A537F26" w14:textId="450ABF7F" w:rsidR="00024DEE" w:rsidRPr="00AE2268" w:rsidRDefault="00024DEE" w:rsidP="00024DEE">
            <w:pPr>
              <w:spacing w:line="480" w:lineRule="auto"/>
              <w:rPr>
                <w:i/>
                <w:iCs/>
              </w:rPr>
            </w:pPr>
            <w:r w:rsidRPr="00222882">
              <w:rPr>
                <w:i/>
                <w:iCs/>
              </w:rPr>
              <w:t>Note</w:t>
            </w:r>
            <w:r w:rsidRPr="00222882">
              <w:t xml:space="preserve">. The estimated coefficients for X and W should not be interpreted as main effects, as each is conditioned on the level of the other predictor equal to zero (see Hayes, </w:t>
            </w:r>
            <w:r>
              <w:t>2018).</w:t>
            </w:r>
          </w:p>
        </w:tc>
      </w:tr>
    </w:tbl>
    <w:p w14:paraId="79D44AA0" w14:textId="1573D3FE" w:rsidR="00320255" w:rsidRPr="002A5DAA" w:rsidRDefault="00320255">
      <w:pPr>
        <w:rPr>
          <w:b/>
          <w:bCs/>
        </w:rPr>
      </w:pPr>
      <w:r w:rsidRPr="002A5DAA">
        <w:rPr>
          <w:b/>
          <w:bCs/>
        </w:rPr>
        <w:lastRenderedPageBreak/>
        <w:t>Figure 1</w:t>
      </w:r>
    </w:p>
    <w:p w14:paraId="25E071BF" w14:textId="478C9242" w:rsidR="00320255" w:rsidRDefault="00320255"/>
    <w:p w14:paraId="34F8F65C" w14:textId="205AA236" w:rsidR="00280705" w:rsidRPr="00447A54" w:rsidRDefault="00280705" w:rsidP="00280705">
      <w:pPr>
        <w:spacing w:line="480" w:lineRule="auto"/>
        <w:rPr>
          <w:i/>
          <w:iCs/>
        </w:rPr>
      </w:pPr>
      <w:r>
        <w:rPr>
          <w:i/>
          <w:iCs/>
        </w:rPr>
        <w:t>Visual representation of</w:t>
      </w:r>
      <w:r w:rsidRPr="00447A54">
        <w:rPr>
          <w:i/>
          <w:iCs/>
        </w:rPr>
        <w:t xml:space="preserve"> verbal and figural divergent thinking </w:t>
      </w:r>
      <w:r>
        <w:rPr>
          <w:i/>
          <w:iCs/>
        </w:rPr>
        <w:t xml:space="preserve">scores </w:t>
      </w:r>
      <w:r w:rsidRPr="00447A54">
        <w:rPr>
          <w:i/>
          <w:iCs/>
        </w:rPr>
        <w:t>for</w:t>
      </w:r>
      <w:r>
        <w:rPr>
          <w:i/>
          <w:iCs/>
        </w:rPr>
        <w:t xml:space="preserve"> those with </w:t>
      </w:r>
      <w:r w:rsidR="002721D3" w:rsidRPr="008F1B9F">
        <w:rPr>
          <w:i/>
          <w:iCs/>
        </w:rPr>
        <w:t>G</w:t>
      </w:r>
      <w:r w:rsidR="002721D3">
        <w:rPr>
          <w:i/>
          <w:iCs/>
        </w:rPr>
        <w:t>f</w:t>
      </w:r>
      <w:r>
        <w:rPr>
          <w:i/>
          <w:iCs/>
        </w:rPr>
        <w:t xml:space="preserve"> (top) and </w:t>
      </w:r>
      <w:r w:rsidR="002721D3" w:rsidRPr="008F1B9F">
        <w:rPr>
          <w:i/>
          <w:iCs/>
        </w:rPr>
        <w:t>G</w:t>
      </w:r>
      <w:r w:rsidR="002721D3">
        <w:rPr>
          <w:i/>
          <w:iCs/>
        </w:rPr>
        <w:t>c</w:t>
      </w:r>
      <w:r>
        <w:rPr>
          <w:i/>
          <w:iCs/>
        </w:rPr>
        <w:t xml:space="preserve"> (bottom) IQ scores at </w:t>
      </w:r>
      <w:r w:rsidRPr="00447A54">
        <w:rPr>
          <w:i/>
          <w:iCs/>
        </w:rPr>
        <w:t>the Mean and ± 1 SD</w:t>
      </w:r>
      <w:r>
        <w:rPr>
          <w:i/>
          <w:iCs/>
        </w:rPr>
        <w:t xml:space="preserve"> across</w:t>
      </w:r>
      <w:r w:rsidRPr="00447A54">
        <w:rPr>
          <w:i/>
          <w:iCs/>
        </w:rPr>
        <w:t xml:space="preserve"> </w:t>
      </w:r>
      <w:r w:rsidR="00977E8B">
        <w:rPr>
          <w:i/>
          <w:iCs/>
        </w:rPr>
        <w:t>BDEFS scores</w:t>
      </w:r>
      <w:r w:rsidRPr="00447A54">
        <w:rPr>
          <w:i/>
          <w:iCs/>
        </w:rPr>
        <w:t>.</w:t>
      </w:r>
    </w:p>
    <w:p w14:paraId="76D3C351" w14:textId="23920517" w:rsidR="00280705" w:rsidRDefault="002A64E3">
      <w:r>
        <w:rPr>
          <w:noProof/>
        </w:rPr>
        <mc:AlternateContent>
          <mc:Choice Requires="wpg">
            <w:drawing>
              <wp:anchor distT="0" distB="0" distL="114300" distR="114300" simplePos="0" relativeHeight="251723776" behindDoc="0" locked="0" layoutInCell="1" allowOverlap="1" wp14:anchorId="33D9FC27" wp14:editId="5D996F96">
                <wp:simplePos x="0" y="0"/>
                <wp:positionH relativeFrom="column">
                  <wp:posOffset>-151075</wp:posOffset>
                </wp:positionH>
                <wp:positionV relativeFrom="paragraph">
                  <wp:posOffset>164990</wp:posOffset>
                </wp:positionV>
                <wp:extent cx="6424102" cy="5027027"/>
                <wp:effectExtent l="0" t="0" r="2540" b="2540"/>
                <wp:wrapNone/>
                <wp:docPr id="234" name="Group 234"/>
                <wp:cNvGraphicFramePr/>
                <a:graphic xmlns:a="http://schemas.openxmlformats.org/drawingml/2006/main">
                  <a:graphicData uri="http://schemas.microsoft.com/office/word/2010/wordprocessingGroup">
                    <wpg:wgp>
                      <wpg:cNvGrpSpPr/>
                      <wpg:grpSpPr>
                        <a:xfrm>
                          <a:off x="0" y="0"/>
                          <a:ext cx="6424102" cy="5027027"/>
                          <a:chOff x="0" y="0"/>
                          <a:chExt cx="6424102" cy="5027027"/>
                        </a:xfrm>
                      </wpg:grpSpPr>
                      <wpg:grpSp>
                        <wpg:cNvPr id="232" name="Group 232"/>
                        <wpg:cNvGrpSpPr/>
                        <wpg:grpSpPr>
                          <a:xfrm>
                            <a:off x="7952" y="2647784"/>
                            <a:ext cx="2743200" cy="2379243"/>
                            <a:chOff x="0" y="0"/>
                            <a:chExt cx="2743200" cy="2379243"/>
                          </a:xfrm>
                        </wpg:grpSpPr>
                        <pic:pic xmlns:pic="http://schemas.openxmlformats.org/drawingml/2006/picture">
                          <pic:nvPicPr>
                            <pic:cNvPr id="1" name="Picture 1" descr="Chart, line chart&#10;&#10;Description automatically generated"/>
                            <pic:cNvPicPr>
                              <a:picLocks/>
                            </pic:cNvPicPr>
                          </pic:nvPicPr>
                          <pic:blipFill rotWithShape="1">
                            <a:blip r:embed="rId11">
                              <a:extLst>
                                <a:ext uri="{28A0092B-C50C-407E-A947-70E740481C1C}">
                                  <a14:useLocalDpi xmlns:a14="http://schemas.microsoft.com/office/drawing/2010/main" val="0"/>
                                </a:ext>
                              </a:extLst>
                            </a:blip>
                            <a:srcRect r="24635"/>
                            <a:stretch/>
                          </pic:blipFill>
                          <pic:spPr bwMode="auto">
                            <a:xfrm>
                              <a:off x="0" y="0"/>
                              <a:ext cx="2743200" cy="2377440"/>
                            </a:xfrm>
                            <a:prstGeom prst="rect">
                              <a:avLst/>
                            </a:prstGeom>
                            <a:ln>
                              <a:noFill/>
                            </a:ln>
                            <a:extLst>
                              <a:ext uri="{53640926-AAD7-44D8-BBD7-CCE9431645EC}">
                                <a14:shadowObscured xmlns:a14="http://schemas.microsoft.com/office/drawing/2010/main"/>
                              </a:ext>
                            </a:extLst>
                          </pic:spPr>
                        </pic:pic>
                        <wpg:grpSp>
                          <wpg:cNvPr id="74" name="Group 74"/>
                          <wpg:cNvGrpSpPr/>
                          <wpg:grpSpPr>
                            <a:xfrm>
                              <a:off x="394362" y="39756"/>
                              <a:ext cx="2309706" cy="1962573"/>
                              <a:chOff x="0" y="0"/>
                              <a:chExt cx="2309706" cy="1962573"/>
                            </a:xfrm>
                          </wpg:grpSpPr>
                          <wpg:grpSp>
                            <wpg:cNvPr id="75" name="Group 75"/>
                            <wpg:cNvGrpSpPr/>
                            <wpg:grpSpPr>
                              <a:xfrm>
                                <a:off x="0" y="0"/>
                                <a:ext cx="2309706" cy="1954107"/>
                                <a:chOff x="0" y="0"/>
                                <a:chExt cx="2309706" cy="1954107"/>
                              </a:xfrm>
                            </wpg:grpSpPr>
                            <wpg:grpSp>
                              <wpg:cNvPr id="76" name="Group 76"/>
                              <wpg:cNvGrpSpPr/>
                              <wpg:grpSpPr>
                                <a:xfrm>
                                  <a:off x="0" y="0"/>
                                  <a:ext cx="91440" cy="91440"/>
                                  <a:chOff x="0" y="0"/>
                                  <a:chExt cx="116637" cy="84878"/>
                                </a:xfrm>
                              </wpg:grpSpPr>
                              <wps:wsp>
                                <wps:cNvPr id="77" name="Parallelogram 77"/>
                                <wps:cNvSpPr/>
                                <wps:spPr>
                                  <a:xfrm rot="3363480">
                                    <a:off x="37783" y="-4551"/>
                                    <a:ext cx="45719" cy="105833"/>
                                  </a:xfrm>
                                  <a:prstGeom prst="parallelogram">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8" name="Group 78"/>
                                <wpg:cNvGrpSpPr/>
                                <wpg:grpSpPr>
                                  <a:xfrm>
                                    <a:off x="0" y="0"/>
                                    <a:ext cx="116637" cy="84878"/>
                                    <a:chOff x="0" y="0"/>
                                    <a:chExt cx="116637" cy="84878"/>
                                  </a:xfrm>
                                </wpg:grpSpPr>
                                <wps:wsp>
                                  <wps:cNvPr id="79" name="Straight Connector 79"/>
                                  <wps:cNvCnPr/>
                                  <wps:spPr>
                                    <a:xfrm flipV="1">
                                      <a:off x="0" y="0"/>
                                      <a:ext cx="116637" cy="55009"/>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80" name="Straight Connector 80"/>
                                  <wps:cNvCnPr/>
                                  <wps:spPr>
                                    <a:xfrm flipV="1">
                                      <a:off x="8467" y="29633"/>
                                      <a:ext cx="108170" cy="55245"/>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81" name="Group 81"/>
                              <wpg:cNvGrpSpPr/>
                              <wpg:grpSpPr>
                                <a:xfrm>
                                  <a:off x="2218266" y="1862667"/>
                                  <a:ext cx="91440" cy="91440"/>
                                  <a:chOff x="0" y="0"/>
                                  <a:chExt cx="116637" cy="84878"/>
                                </a:xfrm>
                              </wpg:grpSpPr>
                              <wps:wsp>
                                <wps:cNvPr id="82" name="Parallelogram 82"/>
                                <wps:cNvSpPr/>
                                <wps:spPr>
                                  <a:xfrm rot="3363480">
                                    <a:off x="37783" y="-4551"/>
                                    <a:ext cx="45719" cy="105833"/>
                                  </a:xfrm>
                                  <a:prstGeom prst="parallelogram">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3" name="Group 83"/>
                                <wpg:cNvGrpSpPr/>
                                <wpg:grpSpPr>
                                  <a:xfrm>
                                    <a:off x="0" y="0"/>
                                    <a:ext cx="116637" cy="84878"/>
                                    <a:chOff x="0" y="0"/>
                                    <a:chExt cx="116637" cy="84878"/>
                                  </a:xfrm>
                                </wpg:grpSpPr>
                                <wps:wsp>
                                  <wps:cNvPr id="84" name="Straight Connector 84"/>
                                  <wps:cNvCnPr/>
                                  <wps:spPr>
                                    <a:xfrm flipV="1">
                                      <a:off x="0" y="0"/>
                                      <a:ext cx="116637" cy="55009"/>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85" name="Straight Connector 85"/>
                                  <wps:cNvCnPr/>
                                  <wps:spPr>
                                    <a:xfrm flipV="1">
                                      <a:off x="8467" y="29633"/>
                                      <a:ext cx="108170" cy="55245"/>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86" name="Group 86"/>
                            <wpg:cNvGrpSpPr/>
                            <wpg:grpSpPr>
                              <a:xfrm>
                                <a:off x="0" y="1778000"/>
                                <a:ext cx="201506" cy="184573"/>
                                <a:chOff x="0" y="0"/>
                                <a:chExt cx="201506" cy="184573"/>
                              </a:xfrm>
                            </wpg:grpSpPr>
                            <wpg:grpSp>
                              <wpg:cNvPr id="87" name="Group 87"/>
                              <wpg:cNvGrpSpPr/>
                              <wpg:grpSpPr>
                                <a:xfrm>
                                  <a:off x="0" y="0"/>
                                  <a:ext cx="91440" cy="91440"/>
                                  <a:chOff x="0" y="0"/>
                                  <a:chExt cx="116637" cy="84878"/>
                                </a:xfrm>
                              </wpg:grpSpPr>
                              <wps:wsp>
                                <wps:cNvPr id="88" name="Parallelogram 88"/>
                                <wps:cNvSpPr/>
                                <wps:spPr>
                                  <a:xfrm rot="3363480">
                                    <a:off x="37783" y="-4551"/>
                                    <a:ext cx="45719" cy="105833"/>
                                  </a:xfrm>
                                  <a:prstGeom prst="parallelogram">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9" name="Group 89"/>
                                <wpg:cNvGrpSpPr/>
                                <wpg:grpSpPr>
                                  <a:xfrm>
                                    <a:off x="0" y="0"/>
                                    <a:ext cx="116637" cy="84878"/>
                                    <a:chOff x="0" y="0"/>
                                    <a:chExt cx="116637" cy="84878"/>
                                  </a:xfrm>
                                </wpg:grpSpPr>
                                <wps:wsp>
                                  <wps:cNvPr id="90" name="Straight Connector 90"/>
                                  <wps:cNvCnPr/>
                                  <wps:spPr>
                                    <a:xfrm flipV="1">
                                      <a:off x="0" y="0"/>
                                      <a:ext cx="116637" cy="55009"/>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91" name="Straight Connector 91"/>
                                  <wps:cNvCnPr/>
                                  <wps:spPr>
                                    <a:xfrm flipV="1">
                                      <a:off x="8467" y="29633"/>
                                      <a:ext cx="108170" cy="55245"/>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92" name="Group 92"/>
                              <wpg:cNvGrpSpPr/>
                              <wpg:grpSpPr>
                                <a:xfrm>
                                  <a:off x="110066" y="93133"/>
                                  <a:ext cx="91440" cy="91440"/>
                                  <a:chOff x="0" y="0"/>
                                  <a:chExt cx="116637" cy="84878"/>
                                </a:xfrm>
                              </wpg:grpSpPr>
                              <wps:wsp>
                                <wps:cNvPr id="93" name="Parallelogram 93"/>
                                <wps:cNvSpPr/>
                                <wps:spPr>
                                  <a:xfrm rot="3363480">
                                    <a:off x="37783" y="-4551"/>
                                    <a:ext cx="45719" cy="105833"/>
                                  </a:xfrm>
                                  <a:prstGeom prst="parallelogram">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94" name="Group 94"/>
                                <wpg:cNvGrpSpPr/>
                                <wpg:grpSpPr>
                                  <a:xfrm>
                                    <a:off x="0" y="0"/>
                                    <a:ext cx="116637" cy="84878"/>
                                    <a:chOff x="0" y="0"/>
                                    <a:chExt cx="116637" cy="84878"/>
                                  </a:xfrm>
                                </wpg:grpSpPr>
                                <wps:wsp>
                                  <wps:cNvPr id="95" name="Straight Connector 95"/>
                                  <wps:cNvCnPr/>
                                  <wps:spPr>
                                    <a:xfrm flipV="1">
                                      <a:off x="0" y="0"/>
                                      <a:ext cx="116637" cy="55009"/>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96" name="Straight Connector 96"/>
                                  <wps:cNvCnPr/>
                                  <wps:spPr>
                                    <a:xfrm flipV="1">
                                      <a:off x="8467" y="29633"/>
                                      <a:ext cx="108170" cy="55245"/>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s:wsp>
                          <wps:cNvPr id="222" name="Text Box 222"/>
                          <wps:cNvSpPr txBox="1"/>
                          <wps:spPr>
                            <a:xfrm>
                              <a:off x="485029" y="2162755"/>
                              <a:ext cx="2207191" cy="216488"/>
                            </a:xfrm>
                            <a:prstGeom prst="rect">
                              <a:avLst/>
                            </a:prstGeom>
                            <a:solidFill>
                              <a:schemeClr val="bg1"/>
                            </a:solidFill>
                            <a:ln>
                              <a:noFill/>
                            </a:ln>
                            <a:effectLst/>
                          </wps:spPr>
                          <wps:txbx>
                            <w:txbxContent>
                              <w:p w14:paraId="6BCFC537" w14:textId="77777777" w:rsidR="005D14A5" w:rsidRPr="0082631E" w:rsidRDefault="005D14A5" w:rsidP="005D14A5">
                                <w:pPr>
                                  <w:jc w:val="center"/>
                                  <w:rPr>
                                    <w:color w:val="000000" w:themeColor="text1"/>
                                    <w:sz w:val="18"/>
                                    <w:szCs w:val="18"/>
                                  </w:rPr>
                                </w:pPr>
                                <w:r>
                                  <w:rPr>
                                    <w:color w:val="000000" w:themeColor="text1"/>
                                    <w:sz w:val="18"/>
                                    <w:szCs w:val="18"/>
                                  </w:rPr>
                                  <w:t>BDEF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33" name="Group 233"/>
                        <wpg:cNvGrpSpPr/>
                        <wpg:grpSpPr>
                          <a:xfrm>
                            <a:off x="2814762" y="2631881"/>
                            <a:ext cx="3608705" cy="2379243"/>
                            <a:chOff x="0" y="0"/>
                            <a:chExt cx="3608705" cy="2379243"/>
                          </a:xfrm>
                        </wpg:grpSpPr>
                        <pic:pic xmlns:pic="http://schemas.openxmlformats.org/drawingml/2006/picture">
                          <pic:nvPicPr>
                            <pic:cNvPr id="214" name="Picture 214" descr="A picture containing chart&#10;&#10;Description automatically generated"/>
                            <pic:cNvPicPr>
                              <a:picLocks/>
                            </pic:cNvPicPr>
                          </pic:nvPicPr>
                          <pic:blipFill>
                            <a:blip r:embed="rId12">
                              <a:extLst>
                                <a:ext uri="{28A0092B-C50C-407E-A947-70E740481C1C}">
                                  <a14:useLocalDpi xmlns:a14="http://schemas.microsoft.com/office/drawing/2010/main" val="0"/>
                                </a:ext>
                              </a:extLst>
                            </a:blip>
                            <a:stretch>
                              <a:fillRect/>
                            </a:stretch>
                          </pic:blipFill>
                          <pic:spPr>
                            <a:xfrm>
                              <a:off x="0" y="0"/>
                              <a:ext cx="3608705" cy="2377440"/>
                            </a:xfrm>
                            <a:prstGeom prst="rect">
                              <a:avLst/>
                            </a:prstGeom>
                          </pic:spPr>
                        </pic:pic>
                        <wpg:grpSp>
                          <wpg:cNvPr id="46" name="Group 46"/>
                          <wpg:cNvGrpSpPr/>
                          <wpg:grpSpPr>
                            <a:xfrm>
                              <a:off x="370509" y="47708"/>
                              <a:ext cx="2309706" cy="1962573"/>
                              <a:chOff x="0" y="0"/>
                              <a:chExt cx="2309706" cy="1962573"/>
                            </a:xfrm>
                          </wpg:grpSpPr>
                          <wpg:grpSp>
                            <wpg:cNvPr id="47" name="Group 47"/>
                            <wpg:cNvGrpSpPr/>
                            <wpg:grpSpPr>
                              <a:xfrm>
                                <a:off x="0" y="0"/>
                                <a:ext cx="2309706" cy="1954107"/>
                                <a:chOff x="0" y="0"/>
                                <a:chExt cx="2309706" cy="1954107"/>
                              </a:xfrm>
                            </wpg:grpSpPr>
                            <wpg:grpSp>
                              <wpg:cNvPr id="48" name="Group 48"/>
                              <wpg:cNvGrpSpPr/>
                              <wpg:grpSpPr>
                                <a:xfrm>
                                  <a:off x="0" y="0"/>
                                  <a:ext cx="91440" cy="91440"/>
                                  <a:chOff x="0" y="0"/>
                                  <a:chExt cx="116637" cy="84878"/>
                                </a:xfrm>
                              </wpg:grpSpPr>
                              <wps:wsp>
                                <wps:cNvPr id="49" name="Parallelogram 49"/>
                                <wps:cNvSpPr/>
                                <wps:spPr>
                                  <a:xfrm rot="3363480">
                                    <a:off x="37783" y="-4551"/>
                                    <a:ext cx="45719" cy="105833"/>
                                  </a:xfrm>
                                  <a:prstGeom prst="parallelogram">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0" name="Group 50"/>
                                <wpg:cNvGrpSpPr/>
                                <wpg:grpSpPr>
                                  <a:xfrm>
                                    <a:off x="0" y="0"/>
                                    <a:ext cx="116637" cy="84878"/>
                                    <a:chOff x="0" y="0"/>
                                    <a:chExt cx="116637" cy="84878"/>
                                  </a:xfrm>
                                </wpg:grpSpPr>
                                <wps:wsp>
                                  <wps:cNvPr id="51" name="Straight Connector 51"/>
                                  <wps:cNvCnPr/>
                                  <wps:spPr>
                                    <a:xfrm flipV="1">
                                      <a:off x="0" y="0"/>
                                      <a:ext cx="116637" cy="55009"/>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52" name="Straight Connector 52"/>
                                  <wps:cNvCnPr/>
                                  <wps:spPr>
                                    <a:xfrm flipV="1">
                                      <a:off x="8467" y="29633"/>
                                      <a:ext cx="108170" cy="55245"/>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53" name="Group 53"/>
                              <wpg:cNvGrpSpPr/>
                              <wpg:grpSpPr>
                                <a:xfrm>
                                  <a:off x="2218266" y="1862667"/>
                                  <a:ext cx="91440" cy="91440"/>
                                  <a:chOff x="0" y="0"/>
                                  <a:chExt cx="116637" cy="84878"/>
                                </a:xfrm>
                              </wpg:grpSpPr>
                              <wps:wsp>
                                <wps:cNvPr id="54" name="Parallelogram 54"/>
                                <wps:cNvSpPr/>
                                <wps:spPr>
                                  <a:xfrm rot="3363480">
                                    <a:off x="37783" y="-4551"/>
                                    <a:ext cx="45719" cy="105833"/>
                                  </a:xfrm>
                                  <a:prstGeom prst="parallelogram">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5" name="Group 55"/>
                                <wpg:cNvGrpSpPr/>
                                <wpg:grpSpPr>
                                  <a:xfrm>
                                    <a:off x="0" y="0"/>
                                    <a:ext cx="116637" cy="84878"/>
                                    <a:chOff x="0" y="0"/>
                                    <a:chExt cx="116637" cy="84878"/>
                                  </a:xfrm>
                                </wpg:grpSpPr>
                                <wps:wsp>
                                  <wps:cNvPr id="56" name="Straight Connector 56"/>
                                  <wps:cNvCnPr/>
                                  <wps:spPr>
                                    <a:xfrm flipV="1">
                                      <a:off x="0" y="0"/>
                                      <a:ext cx="116637" cy="55009"/>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57" name="Straight Connector 57"/>
                                  <wps:cNvCnPr/>
                                  <wps:spPr>
                                    <a:xfrm flipV="1">
                                      <a:off x="8467" y="29633"/>
                                      <a:ext cx="108170" cy="55245"/>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63" name="Group 63"/>
                            <wpg:cNvGrpSpPr/>
                            <wpg:grpSpPr>
                              <a:xfrm>
                                <a:off x="0" y="1778000"/>
                                <a:ext cx="201506" cy="184573"/>
                                <a:chOff x="0" y="0"/>
                                <a:chExt cx="201506" cy="184573"/>
                              </a:xfrm>
                            </wpg:grpSpPr>
                            <wpg:grpSp>
                              <wpg:cNvPr id="64" name="Group 64"/>
                              <wpg:cNvGrpSpPr/>
                              <wpg:grpSpPr>
                                <a:xfrm>
                                  <a:off x="0" y="0"/>
                                  <a:ext cx="91440" cy="91440"/>
                                  <a:chOff x="0" y="0"/>
                                  <a:chExt cx="116637" cy="84878"/>
                                </a:xfrm>
                              </wpg:grpSpPr>
                              <wps:wsp>
                                <wps:cNvPr id="65" name="Parallelogram 65"/>
                                <wps:cNvSpPr/>
                                <wps:spPr>
                                  <a:xfrm rot="3363480">
                                    <a:off x="37783" y="-4551"/>
                                    <a:ext cx="45719" cy="105833"/>
                                  </a:xfrm>
                                  <a:prstGeom prst="parallelogram">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6" name="Group 66"/>
                                <wpg:cNvGrpSpPr/>
                                <wpg:grpSpPr>
                                  <a:xfrm>
                                    <a:off x="0" y="0"/>
                                    <a:ext cx="116637" cy="84878"/>
                                    <a:chOff x="0" y="0"/>
                                    <a:chExt cx="116637" cy="84878"/>
                                  </a:xfrm>
                                </wpg:grpSpPr>
                                <wps:wsp>
                                  <wps:cNvPr id="67" name="Straight Connector 67"/>
                                  <wps:cNvCnPr/>
                                  <wps:spPr>
                                    <a:xfrm flipV="1">
                                      <a:off x="0" y="0"/>
                                      <a:ext cx="116637" cy="55009"/>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68" name="Straight Connector 68"/>
                                  <wps:cNvCnPr/>
                                  <wps:spPr>
                                    <a:xfrm flipV="1">
                                      <a:off x="8467" y="29633"/>
                                      <a:ext cx="108170" cy="55245"/>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69" name="Group 69"/>
                              <wpg:cNvGrpSpPr/>
                              <wpg:grpSpPr>
                                <a:xfrm>
                                  <a:off x="110066" y="93133"/>
                                  <a:ext cx="91440" cy="91440"/>
                                  <a:chOff x="0" y="0"/>
                                  <a:chExt cx="116637" cy="84878"/>
                                </a:xfrm>
                              </wpg:grpSpPr>
                              <wps:wsp>
                                <wps:cNvPr id="70" name="Parallelogram 70"/>
                                <wps:cNvSpPr/>
                                <wps:spPr>
                                  <a:xfrm rot="3363480">
                                    <a:off x="37783" y="-4551"/>
                                    <a:ext cx="45719" cy="105833"/>
                                  </a:xfrm>
                                  <a:prstGeom prst="parallelogram">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1" name="Group 71"/>
                                <wpg:cNvGrpSpPr/>
                                <wpg:grpSpPr>
                                  <a:xfrm>
                                    <a:off x="0" y="0"/>
                                    <a:ext cx="116637" cy="84878"/>
                                    <a:chOff x="0" y="0"/>
                                    <a:chExt cx="116637" cy="84878"/>
                                  </a:xfrm>
                                </wpg:grpSpPr>
                                <wps:wsp>
                                  <wps:cNvPr id="72" name="Straight Connector 72"/>
                                  <wps:cNvCnPr/>
                                  <wps:spPr>
                                    <a:xfrm flipV="1">
                                      <a:off x="0" y="0"/>
                                      <a:ext cx="116637" cy="55009"/>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73" name="Straight Connector 73"/>
                                  <wps:cNvCnPr/>
                                  <wps:spPr>
                                    <a:xfrm flipV="1">
                                      <a:off x="8467" y="29633"/>
                                      <a:ext cx="108170" cy="55245"/>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s:wsp>
                          <wps:cNvPr id="223" name="Text Box 223"/>
                          <wps:cNvSpPr txBox="1"/>
                          <wps:spPr>
                            <a:xfrm>
                              <a:off x="461176" y="2162755"/>
                              <a:ext cx="2207191" cy="216488"/>
                            </a:xfrm>
                            <a:prstGeom prst="rect">
                              <a:avLst/>
                            </a:prstGeom>
                            <a:solidFill>
                              <a:schemeClr val="bg1"/>
                            </a:solidFill>
                            <a:ln>
                              <a:noFill/>
                            </a:ln>
                            <a:effectLst/>
                          </wps:spPr>
                          <wps:txbx>
                            <w:txbxContent>
                              <w:p w14:paraId="6F70EBA0" w14:textId="77777777" w:rsidR="005D14A5" w:rsidRPr="0082631E" w:rsidRDefault="005D14A5" w:rsidP="005D14A5">
                                <w:pPr>
                                  <w:jc w:val="center"/>
                                  <w:rPr>
                                    <w:color w:val="000000" w:themeColor="text1"/>
                                    <w:sz w:val="18"/>
                                    <w:szCs w:val="18"/>
                                  </w:rPr>
                                </w:pPr>
                                <w:r>
                                  <w:rPr>
                                    <w:color w:val="000000" w:themeColor="text1"/>
                                    <w:sz w:val="18"/>
                                    <w:szCs w:val="18"/>
                                  </w:rPr>
                                  <w:t>BDEF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30" name="Group 230"/>
                        <wpg:cNvGrpSpPr/>
                        <wpg:grpSpPr>
                          <a:xfrm>
                            <a:off x="2814762" y="0"/>
                            <a:ext cx="3609340" cy="2379242"/>
                            <a:chOff x="0" y="0"/>
                            <a:chExt cx="3609340" cy="2379242"/>
                          </a:xfrm>
                        </wpg:grpSpPr>
                        <pic:pic xmlns:pic="http://schemas.openxmlformats.org/drawingml/2006/picture">
                          <pic:nvPicPr>
                            <pic:cNvPr id="213" name="Picture 213" descr="Chart, line chart&#10;&#10;Description automatically generated"/>
                            <pic:cNvPicPr>
                              <a:picLocks/>
                            </pic:cNvPicPr>
                          </pic:nvPicPr>
                          <pic:blipFill>
                            <a:blip r:embed="rId13">
                              <a:extLst>
                                <a:ext uri="{28A0092B-C50C-407E-A947-70E740481C1C}">
                                  <a14:useLocalDpi xmlns:a14="http://schemas.microsoft.com/office/drawing/2010/main" val="0"/>
                                </a:ext>
                              </a:extLst>
                            </a:blip>
                            <a:stretch>
                              <a:fillRect/>
                            </a:stretch>
                          </pic:blipFill>
                          <pic:spPr>
                            <a:xfrm>
                              <a:off x="0" y="0"/>
                              <a:ext cx="3609340" cy="2377440"/>
                            </a:xfrm>
                            <a:prstGeom prst="rect">
                              <a:avLst/>
                            </a:prstGeom>
                          </pic:spPr>
                        </pic:pic>
                        <wpg:grpSp>
                          <wpg:cNvPr id="23" name="Group 23"/>
                          <wpg:cNvGrpSpPr/>
                          <wpg:grpSpPr>
                            <a:xfrm>
                              <a:off x="370509" y="63610"/>
                              <a:ext cx="2309706" cy="1962573"/>
                              <a:chOff x="0" y="0"/>
                              <a:chExt cx="2309706" cy="1962573"/>
                            </a:xfrm>
                          </wpg:grpSpPr>
                          <wpg:grpSp>
                            <wpg:cNvPr id="24" name="Group 24"/>
                            <wpg:cNvGrpSpPr/>
                            <wpg:grpSpPr>
                              <a:xfrm>
                                <a:off x="0" y="0"/>
                                <a:ext cx="2309706" cy="1954107"/>
                                <a:chOff x="0" y="0"/>
                                <a:chExt cx="2309706" cy="1954107"/>
                              </a:xfrm>
                            </wpg:grpSpPr>
                            <wpg:grpSp>
                              <wpg:cNvPr id="25" name="Group 25"/>
                              <wpg:cNvGrpSpPr/>
                              <wpg:grpSpPr>
                                <a:xfrm>
                                  <a:off x="0" y="0"/>
                                  <a:ext cx="91440" cy="91440"/>
                                  <a:chOff x="0" y="0"/>
                                  <a:chExt cx="116637" cy="84878"/>
                                </a:xfrm>
                              </wpg:grpSpPr>
                              <wps:wsp>
                                <wps:cNvPr id="26" name="Parallelogram 26"/>
                                <wps:cNvSpPr/>
                                <wps:spPr>
                                  <a:xfrm rot="3363480">
                                    <a:off x="37783" y="-4551"/>
                                    <a:ext cx="45719" cy="105833"/>
                                  </a:xfrm>
                                  <a:prstGeom prst="parallelogram">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7" name="Group 27"/>
                                <wpg:cNvGrpSpPr/>
                                <wpg:grpSpPr>
                                  <a:xfrm>
                                    <a:off x="0" y="0"/>
                                    <a:ext cx="116637" cy="84878"/>
                                    <a:chOff x="0" y="0"/>
                                    <a:chExt cx="116637" cy="84878"/>
                                  </a:xfrm>
                                </wpg:grpSpPr>
                                <wps:wsp>
                                  <wps:cNvPr id="28" name="Straight Connector 28"/>
                                  <wps:cNvCnPr/>
                                  <wps:spPr>
                                    <a:xfrm flipV="1">
                                      <a:off x="0" y="0"/>
                                      <a:ext cx="116637" cy="55009"/>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29" name="Straight Connector 29"/>
                                  <wps:cNvCnPr/>
                                  <wps:spPr>
                                    <a:xfrm flipV="1">
                                      <a:off x="8467" y="29633"/>
                                      <a:ext cx="108170" cy="55245"/>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30" name="Group 30"/>
                              <wpg:cNvGrpSpPr/>
                              <wpg:grpSpPr>
                                <a:xfrm>
                                  <a:off x="2218266" y="1862667"/>
                                  <a:ext cx="91440" cy="91440"/>
                                  <a:chOff x="0" y="0"/>
                                  <a:chExt cx="116637" cy="84878"/>
                                </a:xfrm>
                              </wpg:grpSpPr>
                              <wps:wsp>
                                <wps:cNvPr id="31" name="Parallelogram 31"/>
                                <wps:cNvSpPr/>
                                <wps:spPr>
                                  <a:xfrm rot="3363480">
                                    <a:off x="37783" y="-4551"/>
                                    <a:ext cx="45719" cy="105833"/>
                                  </a:xfrm>
                                  <a:prstGeom prst="parallelogram">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2" name="Group 32"/>
                                <wpg:cNvGrpSpPr/>
                                <wpg:grpSpPr>
                                  <a:xfrm>
                                    <a:off x="0" y="0"/>
                                    <a:ext cx="116637" cy="84878"/>
                                    <a:chOff x="0" y="0"/>
                                    <a:chExt cx="116637" cy="84878"/>
                                  </a:xfrm>
                                </wpg:grpSpPr>
                                <wps:wsp>
                                  <wps:cNvPr id="33" name="Straight Connector 33"/>
                                  <wps:cNvCnPr/>
                                  <wps:spPr>
                                    <a:xfrm flipV="1">
                                      <a:off x="0" y="0"/>
                                      <a:ext cx="116637" cy="55009"/>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34" name="Straight Connector 34"/>
                                  <wps:cNvCnPr/>
                                  <wps:spPr>
                                    <a:xfrm flipV="1">
                                      <a:off x="8467" y="29633"/>
                                      <a:ext cx="108170" cy="55245"/>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35" name="Group 35"/>
                            <wpg:cNvGrpSpPr/>
                            <wpg:grpSpPr>
                              <a:xfrm>
                                <a:off x="0" y="1778000"/>
                                <a:ext cx="201506" cy="184573"/>
                                <a:chOff x="0" y="0"/>
                                <a:chExt cx="201506" cy="184573"/>
                              </a:xfrm>
                            </wpg:grpSpPr>
                            <wpg:grpSp>
                              <wpg:cNvPr id="36" name="Group 36"/>
                              <wpg:cNvGrpSpPr/>
                              <wpg:grpSpPr>
                                <a:xfrm>
                                  <a:off x="0" y="0"/>
                                  <a:ext cx="91440" cy="91440"/>
                                  <a:chOff x="0" y="0"/>
                                  <a:chExt cx="116637" cy="84878"/>
                                </a:xfrm>
                              </wpg:grpSpPr>
                              <wps:wsp>
                                <wps:cNvPr id="37" name="Parallelogram 37"/>
                                <wps:cNvSpPr/>
                                <wps:spPr>
                                  <a:xfrm rot="3363480">
                                    <a:off x="37783" y="-4551"/>
                                    <a:ext cx="45719" cy="105833"/>
                                  </a:xfrm>
                                  <a:prstGeom prst="parallelogram">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8" name="Group 38"/>
                                <wpg:cNvGrpSpPr/>
                                <wpg:grpSpPr>
                                  <a:xfrm>
                                    <a:off x="0" y="0"/>
                                    <a:ext cx="116637" cy="84878"/>
                                    <a:chOff x="0" y="0"/>
                                    <a:chExt cx="116637" cy="84878"/>
                                  </a:xfrm>
                                </wpg:grpSpPr>
                                <wps:wsp>
                                  <wps:cNvPr id="39" name="Straight Connector 39"/>
                                  <wps:cNvCnPr/>
                                  <wps:spPr>
                                    <a:xfrm flipV="1">
                                      <a:off x="0" y="0"/>
                                      <a:ext cx="116637" cy="55009"/>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40" name="Straight Connector 40"/>
                                  <wps:cNvCnPr/>
                                  <wps:spPr>
                                    <a:xfrm flipV="1">
                                      <a:off x="8467" y="29633"/>
                                      <a:ext cx="108170" cy="55245"/>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41" name="Group 41"/>
                              <wpg:cNvGrpSpPr/>
                              <wpg:grpSpPr>
                                <a:xfrm>
                                  <a:off x="110066" y="93133"/>
                                  <a:ext cx="91440" cy="91440"/>
                                  <a:chOff x="0" y="0"/>
                                  <a:chExt cx="116637" cy="84878"/>
                                </a:xfrm>
                              </wpg:grpSpPr>
                              <wps:wsp>
                                <wps:cNvPr id="42" name="Parallelogram 42"/>
                                <wps:cNvSpPr/>
                                <wps:spPr>
                                  <a:xfrm rot="3363480">
                                    <a:off x="37783" y="-4551"/>
                                    <a:ext cx="45719" cy="105833"/>
                                  </a:xfrm>
                                  <a:prstGeom prst="parallelogram">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3" name="Group 43"/>
                                <wpg:cNvGrpSpPr/>
                                <wpg:grpSpPr>
                                  <a:xfrm>
                                    <a:off x="0" y="0"/>
                                    <a:ext cx="116637" cy="84878"/>
                                    <a:chOff x="0" y="0"/>
                                    <a:chExt cx="116637" cy="84878"/>
                                  </a:xfrm>
                                </wpg:grpSpPr>
                                <wps:wsp>
                                  <wps:cNvPr id="44" name="Straight Connector 44"/>
                                  <wps:cNvCnPr/>
                                  <wps:spPr>
                                    <a:xfrm flipV="1">
                                      <a:off x="0" y="0"/>
                                      <a:ext cx="116637" cy="55009"/>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45" name="Straight Connector 45"/>
                                  <wps:cNvCnPr/>
                                  <wps:spPr>
                                    <a:xfrm flipV="1">
                                      <a:off x="8467" y="29633"/>
                                      <a:ext cx="108170" cy="55245"/>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s:wsp>
                          <wps:cNvPr id="225" name="Text Box 225"/>
                          <wps:cNvSpPr txBox="1"/>
                          <wps:spPr>
                            <a:xfrm>
                              <a:off x="461176" y="2162754"/>
                              <a:ext cx="2207191" cy="216488"/>
                            </a:xfrm>
                            <a:prstGeom prst="rect">
                              <a:avLst/>
                            </a:prstGeom>
                            <a:solidFill>
                              <a:schemeClr val="bg1"/>
                            </a:solidFill>
                            <a:ln>
                              <a:noFill/>
                            </a:ln>
                            <a:effectLst/>
                          </wps:spPr>
                          <wps:txbx>
                            <w:txbxContent>
                              <w:p w14:paraId="49A5572E" w14:textId="77777777" w:rsidR="005D14A5" w:rsidRPr="0082631E" w:rsidRDefault="005D14A5" w:rsidP="005D14A5">
                                <w:pPr>
                                  <w:jc w:val="center"/>
                                  <w:rPr>
                                    <w:color w:val="000000" w:themeColor="text1"/>
                                    <w:sz w:val="18"/>
                                    <w:szCs w:val="18"/>
                                  </w:rPr>
                                </w:pPr>
                                <w:r>
                                  <w:rPr>
                                    <w:color w:val="000000" w:themeColor="text1"/>
                                    <w:sz w:val="18"/>
                                    <w:szCs w:val="18"/>
                                  </w:rPr>
                                  <w:t>BDEF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31" name="Group 231"/>
                        <wpg:cNvGrpSpPr/>
                        <wpg:grpSpPr>
                          <a:xfrm>
                            <a:off x="0" y="0"/>
                            <a:ext cx="2743200" cy="2379242"/>
                            <a:chOff x="0" y="0"/>
                            <a:chExt cx="2743200" cy="2379242"/>
                          </a:xfrm>
                        </wpg:grpSpPr>
                        <pic:pic xmlns:pic="http://schemas.openxmlformats.org/drawingml/2006/picture">
                          <pic:nvPicPr>
                            <pic:cNvPr id="3" name="Picture 3" descr="Chart&#10;&#10;Description automatically generated"/>
                            <pic:cNvPicPr>
                              <a:picLocks/>
                            </pic:cNvPicPr>
                          </pic:nvPicPr>
                          <pic:blipFill rotWithShape="1">
                            <a:blip r:embed="rId14">
                              <a:extLst>
                                <a:ext uri="{28A0092B-C50C-407E-A947-70E740481C1C}">
                                  <a14:useLocalDpi xmlns:a14="http://schemas.microsoft.com/office/drawing/2010/main" val="0"/>
                                </a:ext>
                              </a:extLst>
                            </a:blip>
                            <a:srcRect r="24781"/>
                            <a:stretch/>
                          </pic:blipFill>
                          <pic:spPr bwMode="auto">
                            <a:xfrm>
                              <a:off x="0" y="0"/>
                              <a:ext cx="2743200" cy="2377440"/>
                            </a:xfrm>
                            <a:prstGeom prst="rect">
                              <a:avLst/>
                            </a:prstGeom>
                            <a:ln>
                              <a:noFill/>
                            </a:ln>
                            <a:extLst>
                              <a:ext uri="{53640926-AAD7-44D8-BBD7-CCE9431645EC}">
                                <a14:shadowObscured xmlns:a14="http://schemas.microsoft.com/office/drawing/2010/main"/>
                              </a:ext>
                            </a:extLst>
                          </pic:spPr>
                        </pic:pic>
                        <wpg:grpSp>
                          <wpg:cNvPr id="22" name="Group 22"/>
                          <wpg:cNvGrpSpPr/>
                          <wpg:grpSpPr>
                            <a:xfrm>
                              <a:off x="402314" y="55659"/>
                              <a:ext cx="2309706" cy="1962573"/>
                              <a:chOff x="0" y="0"/>
                              <a:chExt cx="2309706" cy="1962573"/>
                            </a:xfrm>
                          </wpg:grpSpPr>
                          <wpg:grpSp>
                            <wpg:cNvPr id="20" name="Group 20"/>
                            <wpg:cNvGrpSpPr/>
                            <wpg:grpSpPr>
                              <a:xfrm>
                                <a:off x="0" y="0"/>
                                <a:ext cx="2309706" cy="1954107"/>
                                <a:chOff x="0" y="0"/>
                                <a:chExt cx="2309706" cy="1954107"/>
                              </a:xfrm>
                            </wpg:grpSpPr>
                            <wpg:grpSp>
                              <wpg:cNvPr id="58" name="Group 58"/>
                              <wpg:cNvGrpSpPr/>
                              <wpg:grpSpPr>
                                <a:xfrm>
                                  <a:off x="0" y="0"/>
                                  <a:ext cx="91440" cy="91440"/>
                                  <a:chOff x="0" y="0"/>
                                  <a:chExt cx="116637" cy="84878"/>
                                </a:xfrm>
                              </wpg:grpSpPr>
                              <wps:wsp>
                                <wps:cNvPr id="59" name="Parallelogram 59"/>
                                <wps:cNvSpPr/>
                                <wps:spPr>
                                  <a:xfrm rot="3363480">
                                    <a:off x="37783" y="-4551"/>
                                    <a:ext cx="45719" cy="105833"/>
                                  </a:xfrm>
                                  <a:prstGeom prst="parallelogram">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0" name="Group 60"/>
                                <wpg:cNvGrpSpPr/>
                                <wpg:grpSpPr>
                                  <a:xfrm>
                                    <a:off x="0" y="0"/>
                                    <a:ext cx="116637" cy="84878"/>
                                    <a:chOff x="0" y="0"/>
                                    <a:chExt cx="116637" cy="84878"/>
                                  </a:xfrm>
                                </wpg:grpSpPr>
                                <wps:wsp>
                                  <wps:cNvPr id="61" name="Straight Connector 61"/>
                                  <wps:cNvCnPr/>
                                  <wps:spPr>
                                    <a:xfrm flipV="1">
                                      <a:off x="0" y="0"/>
                                      <a:ext cx="116637" cy="55009"/>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62" name="Straight Connector 62"/>
                                  <wps:cNvCnPr/>
                                  <wps:spPr>
                                    <a:xfrm flipV="1">
                                      <a:off x="8467" y="29633"/>
                                      <a:ext cx="108170" cy="55245"/>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06" name="Group 106"/>
                              <wpg:cNvGrpSpPr/>
                              <wpg:grpSpPr>
                                <a:xfrm>
                                  <a:off x="2218266" y="1862667"/>
                                  <a:ext cx="91440" cy="91440"/>
                                  <a:chOff x="0" y="0"/>
                                  <a:chExt cx="116637" cy="84878"/>
                                </a:xfrm>
                              </wpg:grpSpPr>
                              <wps:wsp>
                                <wps:cNvPr id="107" name="Parallelogram 107"/>
                                <wps:cNvSpPr/>
                                <wps:spPr>
                                  <a:xfrm rot="3363480">
                                    <a:off x="37783" y="-4551"/>
                                    <a:ext cx="45719" cy="105833"/>
                                  </a:xfrm>
                                  <a:prstGeom prst="parallelogram">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08" name="Group 108"/>
                                <wpg:cNvGrpSpPr/>
                                <wpg:grpSpPr>
                                  <a:xfrm>
                                    <a:off x="0" y="0"/>
                                    <a:ext cx="116637" cy="84878"/>
                                    <a:chOff x="0" y="0"/>
                                    <a:chExt cx="116637" cy="84878"/>
                                  </a:xfrm>
                                </wpg:grpSpPr>
                                <wps:wsp>
                                  <wps:cNvPr id="109" name="Straight Connector 109"/>
                                  <wps:cNvCnPr/>
                                  <wps:spPr>
                                    <a:xfrm flipV="1">
                                      <a:off x="0" y="0"/>
                                      <a:ext cx="116637" cy="55009"/>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110" name="Straight Connector 110"/>
                                  <wps:cNvCnPr/>
                                  <wps:spPr>
                                    <a:xfrm flipV="1">
                                      <a:off x="8467" y="29633"/>
                                      <a:ext cx="108170" cy="55245"/>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21" name="Group 21"/>
                            <wpg:cNvGrpSpPr/>
                            <wpg:grpSpPr>
                              <a:xfrm>
                                <a:off x="0" y="1778000"/>
                                <a:ext cx="201506" cy="184573"/>
                                <a:chOff x="0" y="0"/>
                                <a:chExt cx="201506" cy="184573"/>
                              </a:xfrm>
                            </wpg:grpSpPr>
                            <wpg:grpSp>
                              <wpg:cNvPr id="11" name="Group 11"/>
                              <wpg:cNvGrpSpPr/>
                              <wpg:grpSpPr>
                                <a:xfrm>
                                  <a:off x="0" y="0"/>
                                  <a:ext cx="91440" cy="91440"/>
                                  <a:chOff x="0" y="0"/>
                                  <a:chExt cx="116637" cy="84878"/>
                                </a:xfrm>
                              </wpg:grpSpPr>
                              <wps:wsp>
                                <wps:cNvPr id="12" name="Parallelogram 12"/>
                                <wps:cNvSpPr/>
                                <wps:spPr>
                                  <a:xfrm rot="3363480">
                                    <a:off x="37783" y="-4551"/>
                                    <a:ext cx="45719" cy="105833"/>
                                  </a:xfrm>
                                  <a:prstGeom prst="parallelogram">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3" name="Group 13"/>
                                <wpg:cNvGrpSpPr/>
                                <wpg:grpSpPr>
                                  <a:xfrm>
                                    <a:off x="0" y="0"/>
                                    <a:ext cx="116637" cy="84878"/>
                                    <a:chOff x="0" y="0"/>
                                    <a:chExt cx="116637" cy="84878"/>
                                  </a:xfrm>
                                </wpg:grpSpPr>
                                <wps:wsp>
                                  <wps:cNvPr id="14" name="Straight Connector 14"/>
                                  <wps:cNvCnPr/>
                                  <wps:spPr>
                                    <a:xfrm flipV="1">
                                      <a:off x="0" y="0"/>
                                      <a:ext cx="116637" cy="55009"/>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15" name="Straight Connector 15"/>
                                  <wps:cNvCnPr/>
                                  <wps:spPr>
                                    <a:xfrm flipV="1">
                                      <a:off x="8467" y="29633"/>
                                      <a:ext cx="108170" cy="55245"/>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8" name="Group 18"/>
                              <wpg:cNvGrpSpPr/>
                              <wpg:grpSpPr>
                                <a:xfrm>
                                  <a:off x="110066" y="93133"/>
                                  <a:ext cx="91440" cy="91440"/>
                                  <a:chOff x="0" y="0"/>
                                  <a:chExt cx="116637" cy="84878"/>
                                </a:xfrm>
                              </wpg:grpSpPr>
                              <wps:wsp>
                                <wps:cNvPr id="19" name="Parallelogram 19"/>
                                <wps:cNvSpPr/>
                                <wps:spPr>
                                  <a:xfrm rot="3363480">
                                    <a:off x="37783" y="-4551"/>
                                    <a:ext cx="45719" cy="105833"/>
                                  </a:xfrm>
                                  <a:prstGeom prst="parallelogram">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98" name="Group 98"/>
                                <wpg:cNvGrpSpPr/>
                                <wpg:grpSpPr>
                                  <a:xfrm>
                                    <a:off x="0" y="0"/>
                                    <a:ext cx="116637" cy="84878"/>
                                    <a:chOff x="0" y="0"/>
                                    <a:chExt cx="116637" cy="84878"/>
                                  </a:xfrm>
                                </wpg:grpSpPr>
                                <wps:wsp>
                                  <wps:cNvPr id="104" name="Straight Connector 104"/>
                                  <wps:cNvCnPr/>
                                  <wps:spPr>
                                    <a:xfrm flipV="1">
                                      <a:off x="0" y="0"/>
                                      <a:ext cx="116637" cy="55009"/>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105" name="Straight Connector 105"/>
                                  <wps:cNvCnPr/>
                                  <wps:spPr>
                                    <a:xfrm flipV="1">
                                      <a:off x="8467" y="29633"/>
                                      <a:ext cx="108170" cy="55245"/>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s:wsp>
                          <wps:cNvPr id="224" name="Text Box 224"/>
                          <wps:cNvSpPr txBox="1"/>
                          <wps:spPr>
                            <a:xfrm>
                              <a:off x="492981" y="2162754"/>
                              <a:ext cx="2207191" cy="216488"/>
                            </a:xfrm>
                            <a:prstGeom prst="rect">
                              <a:avLst/>
                            </a:prstGeom>
                            <a:solidFill>
                              <a:schemeClr val="bg1"/>
                            </a:solidFill>
                            <a:ln>
                              <a:noFill/>
                            </a:ln>
                            <a:effectLst/>
                          </wps:spPr>
                          <wps:txbx>
                            <w:txbxContent>
                              <w:p w14:paraId="03AD648F" w14:textId="77777777" w:rsidR="005D14A5" w:rsidRPr="0082631E" w:rsidRDefault="005D14A5" w:rsidP="005D14A5">
                                <w:pPr>
                                  <w:jc w:val="center"/>
                                  <w:rPr>
                                    <w:color w:val="000000" w:themeColor="text1"/>
                                    <w:sz w:val="18"/>
                                    <w:szCs w:val="18"/>
                                  </w:rPr>
                                </w:pPr>
                                <w:r>
                                  <w:rPr>
                                    <w:color w:val="000000" w:themeColor="text1"/>
                                    <w:sz w:val="18"/>
                                    <w:szCs w:val="18"/>
                                  </w:rPr>
                                  <w:t>BDEF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33D9FC27" id="Group 234" o:spid="_x0000_s1026" style="position:absolute;margin-left:-11.9pt;margin-top:13pt;width:505.85pt;height:395.85pt;z-index:251723776" coordsize="64241,50270"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l9kTdgkYaAIJGGgAVAAAAZHJzL21lZGlhL2ltYWdlMi50aWZmTU0AKgAa&#13;&#10;RU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7Oz/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13;&#10;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&#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&#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&#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&#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&#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&#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&#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&#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&#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&#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Ozs/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13;&#10;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&#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&#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&#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&#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&#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&#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7Oz/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13;&#10;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&#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&#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&#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&#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&#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&#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&#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&#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&#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&#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Ozs/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13;&#10;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&#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&#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&#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&#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&#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13;&#10;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">
                <v:group id="Group 232" o:spid="_x0000_s1027" style="position:absolute;left:79;top:26477;width:27432;height:23793" coordsize="27432,2379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alt="Chart, line chart&#10;&#10;Description automatically generated" style="position:absolute;width:27432;height:2377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">
                    <v:imagedata r:id="rId15" o:title="Chart, line chart&#10;&#10;Description automatically generated" cropright="16145f"/>
                    <o:lock v:ext="edit" aspectratio="f"/>
                  </v:shape>
                  <v:group id="Group 74" o:spid="_x0000_s1029" style="position:absolute;left:3943;top:397;width:23097;height:19626" coordsize="23097,1962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">
                    <v:group id="Group 75" o:spid="_x0000_s1030" style="position:absolute;width:23097;height:19541" coordsize="23097,1954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">
                      <v:group id="Group 76" o:spid="_x0000_s1031" style="position:absolute;width:914;height:914"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">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77" o:spid="_x0000_s1032" type="#_x0000_t7" style="position:absolute;left:37783;top:-4551;width:45719;height:105833;rotation:3673817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" fillcolor="white [3212]" stroked="f" strokeweight="1pt"/>
                        <v:group id="Group 78" o:spid="_x0000_s1033" style="position:absolute;width:116637;height:84878"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">
                          <v:line id="Straight Connector 79" o:spid="_x0000_s1034" style="position:absolute;flip:y;visibility:visible;mso-wrap-style:square" from="0,0" to="116637,5500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" strokecolor="#404040 [2429]">
                            <v:stroke joinstyle="miter"/>
                          </v:line>
                          <v:line id="Straight Connector 80" o:spid="_x0000_s1035" style="position:absolute;flip:y;visibility:visible;mso-wrap-style:square" from="8467,29633" to="116637,848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" strokecolor="#404040 [2429]">
                            <v:stroke joinstyle="miter"/>
                          </v:line>
                        </v:group>
                      </v:group>
                      <v:group id="Group 81" o:spid="_x0000_s1036" style="position:absolute;left:22182;top:18626;width:915;height:915"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">
                        <v:shape id="Parallelogram 82" o:spid="_x0000_s1037" type="#_x0000_t7" style="position:absolute;left:37783;top:-4551;width:45719;height:105833;rotation:3673817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" fillcolor="white [3212]" stroked="f" strokeweight="1pt"/>
                        <v:group id="Group 83" o:spid="_x0000_s1038" style="position:absolute;width:116637;height:84878"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">
                          <v:line id="Straight Connector 84" o:spid="_x0000_s1039" style="position:absolute;flip:y;visibility:visible;mso-wrap-style:square" from="0,0" to="116637,5500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" strokecolor="#404040 [2429]">
                            <v:stroke joinstyle="miter"/>
                          </v:line>
                          <v:line id="Straight Connector 85" o:spid="_x0000_s1040" style="position:absolute;flip:y;visibility:visible;mso-wrap-style:square" from="8467,29633" to="116637,848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" strokecolor="#404040 [2429]">
                            <v:stroke joinstyle="miter"/>
                          </v:line>
                        </v:group>
                      </v:group>
                    </v:group>
                    <v:group id="Group 86" o:spid="_x0000_s1041" style="position:absolute;top:17780;width:2015;height:1845" coordsize="201506,18457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">
                      <v:group id="Group 87" o:spid="_x0000_s1042" style="position:absolute;width:91440;height:91440"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">
                        <v:shape id="Parallelogram 88" o:spid="_x0000_s1043" type="#_x0000_t7" style="position:absolute;left:37783;top:-4551;width:45719;height:105833;rotation:3673817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" fillcolor="white [3212]" stroked="f" strokeweight="1pt"/>
                        <v:group id="Group 89" o:spid="_x0000_s1044" style="position:absolute;width:116637;height:84878"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">
                          <v:line id="Straight Connector 90" o:spid="_x0000_s1045" style="position:absolute;flip:y;visibility:visible;mso-wrap-style:square" from="0,0" to="116637,5500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" strokecolor="#404040 [2429]">
                            <v:stroke joinstyle="miter"/>
                          </v:line>
                          <v:line id="Straight Connector 91" o:spid="_x0000_s1046" style="position:absolute;flip:y;visibility:visible;mso-wrap-style:square" from="8467,29633" to="116637,848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" strokecolor="#404040 [2429]">
                            <v:stroke joinstyle="miter"/>
                          </v:line>
                        </v:group>
                      </v:group>
                      <v:group id="Group 92" o:spid="_x0000_s1047" style="position:absolute;left:110066;top:93133;width:91440;height:91440"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">
                        <v:shape id="Parallelogram 93" o:spid="_x0000_s1048" type="#_x0000_t7" style="position:absolute;left:37783;top:-4551;width:45719;height:105833;rotation:3673817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" fillcolor="white [3212]" stroked="f" strokeweight="1pt"/>
                        <v:group id="Group 94" o:spid="_x0000_s1049" style="position:absolute;width:116637;height:84878"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">
                          <v:line id="Straight Connector 95" o:spid="_x0000_s1050" style="position:absolute;flip:y;visibility:visible;mso-wrap-style:square" from="0,0" to="116637,5500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" strokecolor="#404040 [2429]">
                            <v:stroke joinstyle="miter"/>
                          </v:line>
                          <v:line id="Straight Connector 96" o:spid="_x0000_s1051" style="position:absolute;flip:y;visibility:visible;mso-wrap-style:square" from="8467,29633" to="116637,848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" strokecolor="#404040 [2429]">
                            <v:stroke joinstyle="miter"/>
                          </v:line>
                        </v:group>
                      </v:group>
                    </v:group>
                  </v:group>
                  <v:shapetype id="_x0000_t202" coordsize="21600,21600" o:spt="202" path="m,l,21600r21600,l21600,xe">
                    <v:stroke joinstyle="miter"/>
                    <v:path gradientshapeok="t" o:connecttype="rect"/>
                  </v:shapetype>
                  <v:shape id="Text Box 222" o:spid="_x0000_s1052" type="#_x0000_t202" style="position:absolute;left:4850;top:21627;width:22072;height:21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" fillcolor="white [3212]" stroked="f">
                    <v:textbox>
                      <w:txbxContent>
                        <w:p w14:paraId="6BCFC537" w14:textId="77777777" w:rsidR="005D14A5" w:rsidRPr="0082631E" w:rsidRDefault="005D14A5" w:rsidP="005D14A5">
                          <w:pPr>
                            <w:jc w:val="center"/>
                            <w:rPr>
                              <w:color w:val="000000" w:themeColor="text1"/>
                              <w:sz w:val="18"/>
                              <w:szCs w:val="18"/>
                            </w:rPr>
                          </w:pPr>
                          <w:r>
                            <w:rPr>
                              <w:color w:val="000000" w:themeColor="text1"/>
                              <w:sz w:val="18"/>
                              <w:szCs w:val="18"/>
                            </w:rPr>
                            <w:t>BDEFS</w:t>
                          </w:r>
                        </w:p>
                      </w:txbxContent>
                    </v:textbox>
                  </v:shape>
                </v:group>
                <v:group id="Group 233" o:spid="_x0000_s1053" style="position:absolute;left:28147;top:26318;width:36087;height:23793" coordsize="36087,2379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">
                  <v:shape id="Picture 214" o:spid="_x0000_s1054" type="#_x0000_t75" alt="A picture containing chart&#10;&#10;Description automatically generated" style="position:absolute;width:36087;height:2377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">
                    <v:imagedata r:id="rId16" o:title="A picture containing chart&#10;&#10;Description automatically generated"/>
                    <o:lock v:ext="edit" aspectratio="f"/>
                  </v:shape>
                  <v:group id="Group 46" o:spid="_x0000_s1055" style="position:absolute;left:3705;top:477;width:23097;height:19625" coordsize="23097,1962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">
                    <v:group id="Group 47" o:spid="_x0000_s1056" style="position:absolute;width:23097;height:19541" coordsize="23097,1954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">
                      <v:group id="Group 48" o:spid="_x0000_s1057" style="position:absolute;width:914;height:914"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">
                        <v:shape id="Parallelogram 49" o:spid="_x0000_s1058" type="#_x0000_t7" style="position:absolute;left:37783;top:-4551;width:45719;height:105833;rotation:3673817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" fillcolor="white [3212]" stroked="f" strokeweight="1pt"/>
                        <v:group id="Group 50" o:spid="_x0000_s1059" style="position:absolute;width:116637;height:84878"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">
                          <v:line id="Straight Connector 51" o:spid="_x0000_s1060" style="position:absolute;flip:y;visibility:visible;mso-wrap-style:square" from="0,0" to="116637,5500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" strokecolor="#404040 [2429]">
                            <v:stroke joinstyle="miter"/>
                          </v:line>
                          <v:line id="Straight Connector 52" o:spid="_x0000_s1061" style="position:absolute;flip:y;visibility:visible;mso-wrap-style:square" from="8467,29633" to="116637,848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" strokecolor="#404040 [2429]">
                            <v:stroke joinstyle="miter"/>
                          </v:line>
                        </v:group>
                      </v:group>
                      <v:group id="Group 53" o:spid="_x0000_s1062" style="position:absolute;left:22182;top:18626;width:915;height:915"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">
                        <v:shape id="Parallelogram 54" o:spid="_x0000_s1063" type="#_x0000_t7" style="position:absolute;left:37783;top:-4551;width:45719;height:105833;rotation:3673817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" fillcolor="white [3212]" stroked="f" strokeweight="1pt"/>
                        <v:group id="Group 55" o:spid="_x0000_s1064" style="position:absolute;width:116637;height:84878"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">
                          <v:line id="Straight Connector 56" o:spid="_x0000_s1065" style="position:absolute;flip:y;visibility:visible;mso-wrap-style:square" from="0,0" to="116637,5500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" strokecolor="#404040 [2429]">
                            <v:stroke joinstyle="miter"/>
                          </v:line>
                          <v:line id="Straight Connector 57" o:spid="_x0000_s1066" style="position:absolute;flip:y;visibility:visible;mso-wrap-style:square" from="8467,29633" to="116637,848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" strokecolor="#404040 [2429]">
                            <v:stroke joinstyle="miter"/>
                          </v:line>
                        </v:group>
                      </v:group>
                    </v:group>
                    <v:group id="Group 63" o:spid="_x0000_s1067" style="position:absolute;top:17780;width:2015;height:1845" coordsize="201506,18457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">
                      <v:group id="Group 64" o:spid="_x0000_s1068" style="position:absolute;width:91440;height:91440"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">
                        <v:shape id="Parallelogram 65" o:spid="_x0000_s1069" type="#_x0000_t7" style="position:absolute;left:37783;top:-4551;width:45719;height:105833;rotation:3673817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" fillcolor="white [3212]" stroked="f" strokeweight="1pt"/>
                        <v:group id="Group 66" o:spid="_x0000_s1070" style="position:absolute;width:116637;height:84878"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">
                          <v:line id="Straight Connector 67" o:spid="_x0000_s1071" style="position:absolute;flip:y;visibility:visible;mso-wrap-style:square" from="0,0" to="116637,5500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" strokecolor="#404040 [2429]">
                            <v:stroke joinstyle="miter"/>
                          </v:line>
                          <v:line id="Straight Connector 68" o:spid="_x0000_s1072" style="position:absolute;flip:y;visibility:visible;mso-wrap-style:square" from="8467,29633" to="116637,848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" strokecolor="#404040 [2429]">
                            <v:stroke joinstyle="miter"/>
                          </v:line>
                        </v:group>
                      </v:group>
                      <v:group id="Group 69" o:spid="_x0000_s1073" style="position:absolute;left:110066;top:93133;width:91440;height:91440"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">
                        <v:shape id="Parallelogram 70" o:spid="_x0000_s1074" type="#_x0000_t7" style="position:absolute;left:37783;top:-4551;width:45719;height:105833;rotation:3673817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" fillcolor="white [3212]" stroked="f" strokeweight="1pt"/>
                        <v:group id="Group 71" o:spid="_x0000_s1075" style="position:absolute;width:116637;height:84878"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">
                          <v:line id="Straight Connector 72" o:spid="_x0000_s1076" style="position:absolute;flip:y;visibility:visible;mso-wrap-style:square" from="0,0" to="116637,5500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" strokecolor="#404040 [2429]">
                            <v:stroke joinstyle="miter"/>
                          </v:line>
                          <v:line id="Straight Connector 73" o:spid="_x0000_s1077" style="position:absolute;flip:y;visibility:visible;mso-wrap-style:square" from="8467,29633" to="116637,848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" strokecolor="#404040 [2429]">
                            <v:stroke joinstyle="miter"/>
                          </v:line>
                        </v:group>
                      </v:group>
                    </v:group>
                  </v:group>
                  <v:shape id="Text Box 223" o:spid="_x0000_s1078" type="#_x0000_t202" style="position:absolute;left:4611;top:21627;width:22072;height:21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" fillcolor="white [3212]" stroked="f">
                    <v:textbox>
                      <w:txbxContent>
                        <w:p w14:paraId="6F70EBA0" w14:textId="77777777" w:rsidR="005D14A5" w:rsidRPr="0082631E" w:rsidRDefault="005D14A5" w:rsidP="005D14A5">
                          <w:pPr>
                            <w:jc w:val="center"/>
                            <w:rPr>
                              <w:color w:val="000000" w:themeColor="text1"/>
                              <w:sz w:val="18"/>
                              <w:szCs w:val="18"/>
                            </w:rPr>
                          </w:pPr>
                          <w:r>
                            <w:rPr>
                              <w:color w:val="000000" w:themeColor="text1"/>
                              <w:sz w:val="18"/>
                              <w:szCs w:val="18"/>
                            </w:rPr>
                            <w:t>BDEFS</w:t>
                          </w:r>
                        </w:p>
                      </w:txbxContent>
                    </v:textbox>
                  </v:shape>
                </v:group>
                <v:group id="Group 230" o:spid="_x0000_s1079" style="position:absolute;left:28147;width:36094;height:23792" coordsize="36093,2379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">
                  <v:shape id="Picture 213" o:spid="_x0000_s1080" type="#_x0000_t75" alt="Chart, line chart&#10;&#10;Description automatically generated" style="position:absolute;width:36093;height:2377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">
                    <v:imagedata r:id="rId17" o:title="Chart, line chart&#10;&#10;Description automatically generated"/>
                    <o:lock v:ext="edit" aspectratio="f"/>
                  </v:shape>
                  <v:group id="Group 23" o:spid="_x0000_s1081" style="position:absolute;left:3705;top:636;width:23097;height:19625" coordsize="23097,1962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">
                    <v:group id="Group 24" o:spid="_x0000_s1082" style="position:absolute;width:23097;height:19541" coordsize="23097,1954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SUr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">
                      <v:group id="Group 25" o:spid="_x0000_s1083" style="position:absolute;width:914;height:914"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">
                        <v:shape id="Parallelogram 26" o:spid="_x0000_s1084" type="#_x0000_t7" style="position:absolute;left:37783;top:-4551;width:45719;height:105833;rotation:3673817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" fillcolor="white [3212]" stroked="f" strokeweight="1pt"/>
                        <v:group id="Group 27" o:spid="_x0000_s1085" style="position:absolute;width:116637;height:84878"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">
                          <v:line id="Straight Connector 28" o:spid="_x0000_s1086" style="position:absolute;flip:y;visibility:visible;mso-wrap-style:square" from="0,0" to="116637,5500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" strokecolor="#404040 [2429]">
                            <v:stroke joinstyle="miter"/>
                          </v:line>
                          <v:line id="Straight Connector 29" o:spid="_x0000_s1087" style="position:absolute;flip:y;visibility:visible;mso-wrap-style:square" from="8467,29633" to="116637,848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" strokecolor="#404040 [2429]">
                            <v:stroke joinstyle="miter"/>
                          </v:line>
                        </v:group>
                      </v:group>
                      <v:group id="Group 30" o:spid="_x0000_s1088" style="position:absolute;left:22182;top:18626;width:915;height:915"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">
                        <v:shape id="Parallelogram 31" o:spid="_x0000_s1089" type="#_x0000_t7" style="position:absolute;left:37783;top:-4551;width:45719;height:105833;rotation:3673817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" fillcolor="white [3212]" stroked="f" strokeweight="1pt"/>
                        <v:group id="Group 32" o:spid="_x0000_s1090" style="position:absolute;width:116637;height:84878"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">
                          <v:line id="Straight Connector 33" o:spid="_x0000_s1091" style="position:absolute;flip:y;visibility:visible;mso-wrap-style:square" from="0,0" to="116637,5500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" strokecolor="#404040 [2429]">
                            <v:stroke joinstyle="miter"/>
                          </v:line>
                          <v:line id="Straight Connector 34" o:spid="_x0000_s1092" style="position:absolute;flip:y;visibility:visible;mso-wrap-style:square" from="8467,29633" to="116637,848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" strokecolor="#404040 [2429]">
                            <v:stroke joinstyle="miter"/>
                          </v:line>
                        </v:group>
                      </v:group>
                    </v:group>
                    <v:group id="Group 35" o:spid="_x0000_s1093" style="position:absolute;top:17780;width:2015;height:1845" coordsize="201506,18457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">
                      <v:group id="Group 36" o:spid="_x0000_s1094" style="position:absolute;width:91440;height:91440"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">
                        <v:shape id="Parallelogram 37" o:spid="_x0000_s1095" type="#_x0000_t7" style="position:absolute;left:37783;top:-4551;width:45719;height:105833;rotation:3673817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" fillcolor="white [3212]" stroked="f" strokeweight="1pt"/>
                        <v:group id="Group 38" o:spid="_x0000_s1096" style="position:absolute;width:116637;height:84878"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">
                          <v:line id="Straight Connector 39" o:spid="_x0000_s1097" style="position:absolute;flip:y;visibility:visible;mso-wrap-style:square" from="0,0" to="116637,5500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" strokecolor="#404040 [2429]">
                            <v:stroke joinstyle="miter"/>
                          </v:line>
                          <v:line id="Straight Connector 40" o:spid="_x0000_s1098" style="position:absolute;flip:y;visibility:visible;mso-wrap-style:square" from="8467,29633" to="116637,848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" strokecolor="#404040 [2429]">
                            <v:stroke joinstyle="miter"/>
                          </v:line>
                        </v:group>
                      </v:group>
                      <v:group id="Group 41" o:spid="_x0000_s1099" style="position:absolute;left:110066;top:93133;width:91440;height:91440"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">
                        <v:shape id="Parallelogram 42" o:spid="_x0000_s1100" type="#_x0000_t7" style="position:absolute;left:37783;top:-4551;width:45719;height:105833;rotation:3673817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" fillcolor="white [3212]" stroked="f" strokeweight="1pt"/>
                        <v:group id="Group 43" o:spid="_x0000_s1101" style="position:absolute;width:116637;height:84878"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">
                          <v:line id="Straight Connector 44" o:spid="_x0000_s1102" style="position:absolute;flip:y;visibility:visible;mso-wrap-style:square" from="0,0" to="116637,5500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" strokecolor="#404040 [2429]">
                            <v:stroke joinstyle="miter"/>
                          </v:line>
                          <v:line id="Straight Connector 45" o:spid="_x0000_s1103" style="position:absolute;flip:y;visibility:visible;mso-wrap-style:square" from="8467,29633" to="116637,848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" strokecolor="#404040 [2429]">
                            <v:stroke joinstyle="miter"/>
                          </v:line>
                        </v:group>
                      </v:group>
                    </v:group>
                  </v:group>
                  <v:shape id="Text Box 225" o:spid="_x0000_s1104" type="#_x0000_t202" style="position:absolute;left:4611;top:21627;width:22072;height:21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" fillcolor="white [3212]" stroked="f">
                    <v:textbox>
                      <w:txbxContent>
                        <w:p w14:paraId="49A5572E" w14:textId="77777777" w:rsidR="005D14A5" w:rsidRPr="0082631E" w:rsidRDefault="005D14A5" w:rsidP="005D14A5">
                          <w:pPr>
                            <w:jc w:val="center"/>
                            <w:rPr>
                              <w:color w:val="000000" w:themeColor="text1"/>
                              <w:sz w:val="18"/>
                              <w:szCs w:val="18"/>
                            </w:rPr>
                          </w:pPr>
                          <w:r>
                            <w:rPr>
                              <w:color w:val="000000" w:themeColor="text1"/>
                              <w:sz w:val="18"/>
                              <w:szCs w:val="18"/>
                            </w:rPr>
                            <w:t>BDEFS</w:t>
                          </w:r>
                        </w:p>
                      </w:txbxContent>
                    </v:textbox>
                  </v:shape>
                </v:group>
                <v:group id="Group 231" o:spid="_x0000_s1105" style="position:absolute;width:27432;height:23792" coordsize="27432,2379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">
                  <v:shape id="Picture 3" o:spid="_x0000_s1106" type="#_x0000_t75" alt="Chart&#10;&#10;Description automatically generated" style="position:absolute;width:27432;height:2377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">
                    <v:imagedata r:id="rId18" o:title="Chart&#10;&#10;Description automatically generated" cropright="16240f"/>
                    <o:lock v:ext="edit" aspectratio="f"/>
                  </v:shape>
                  <v:group id="Group 22" o:spid="_x0000_s1107" style="position:absolute;left:4023;top:556;width:23097;height:19626" coordsize="23097,1962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">
                    <v:group id="Group 20" o:spid="_x0000_s1108" style="position:absolute;width:23097;height:19541" coordsize="23097,1954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">
                      <v:group id="Group 58" o:spid="_x0000_s1109" style="position:absolute;width:914;height:914"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">
                        <v:shape id="Parallelogram 59" o:spid="_x0000_s1110" type="#_x0000_t7" style="position:absolute;left:37783;top:-4551;width:45719;height:105833;rotation:3673817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" fillcolor="white [3212]" stroked="f" strokeweight="1pt"/>
                        <v:group id="Group 60" o:spid="_x0000_s1111" style="position:absolute;width:116637;height:84878"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">
                          <v:line id="Straight Connector 61" o:spid="_x0000_s1112" style="position:absolute;flip:y;visibility:visible;mso-wrap-style:square" from="0,0" to="116637,5500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" strokecolor="#404040 [2429]">
                            <v:stroke joinstyle="miter"/>
                          </v:line>
                          <v:line id="Straight Connector 62" o:spid="_x0000_s1113" style="position:absolute;flip:y;visibility:visible;mso-wrap-style:square" from="8467,29633" to="116637,848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" strokecolor="#404040 [2429]">
                            <v:stroke joinstyle="miter"/>
                          </v:line>
                        </v:group>
                      </v:group>
                      <v:group id="Group 106" o:spid="_x0000_s1114" style="position:absolute;left:22182;top:18626;width:915;height:915"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">
                        <v:shape id="Parallelogram 107" o:spid="_x0000_s1115" type="#_x0000_t7" style="position:absolute;left:37783;top:-4551;width:45719;height:105833;rotation:3673817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" fillcolor="white [3212]" stroked="f" strokeweight="1pt"/>
                        <v:group id="Group 108" o:spid="_x0000_s1116" style="position:absolute;width:116637;height:84878"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">
                          <v:line id="Straight Connector 109" o:spid="_x0000_s1117" style="position:absolute;flip:y;visibility:visible;mso-wrap-style:square" from="0,0" to="116637,5500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" strokecolor="#404040 [2429]">
                            <v:stroke joinstyle="miter"/>
                          </v:line>
                          <v:line id="Straight Connector 110" o:spid="_x0000_s1118" style="position:absolute;flip:y;visibility:visible;mso-wrap-style:square" from="8467,29633" to="116637,848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" strokecolor="#404040 [2429]">
                            <v:stroke joinstyle="miter"/>
                          </v:line>
                        </v:group>
                      </v:group>
                    </v:group>
                    <v:group id="Group 21" o:spid="_x0000_s1119" style="position:absolute;top:17780;width:2015;height:1845" coordsize="201506,18457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">
                      <v:group id="Group 11" o:spid="_x0000_s1120" style="position:absolute;width:91440;height:91440"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">
                        <v:shape id="Parallelogram 12" o:spid="_x0000_s1121" type="#_x0000_t7" style="position:absolute;left:37783;top:-4551;width:45719;height:105833;rotation:3673817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" fillcolor="white [3212]" stroked="f" strokeweight="1pt"/>
                        <v:group id="Group 13" o:spid="_x0000_s1122" style="position:absolute;width:116637;height:84878"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">
                          <v:line id="Straight Connector 14" o:spid="_x0000_s1123" style="position:absolute;flip:y;visibility:visible;mso-wrap-style:square" from="0,0" to="116637,5500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" strokecolor="#404040 [2429]">
                            <v:stroke joinstyle="miter"/>
                          </v:line>
                          <v:line id="Straight Connector 15" o:spid="_x0000_s1124" style="position:absolute;flip:y;visibility:visible;mso-wrap-style:square" from="8467,29633" to="116637,848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" strokecolor="#404040 [2429]">
                            <v:stroke joinstyle="miter"/>
                          </v:line>
                        </v:group>
                      </v:group>
                      <v:group id="Group 18" o:spid="_x0000_s1125" style="position:absolute;left:110066;top:93133;width:91440;height:91440"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">
                        <v:shape id="Parallelogram 19" o:spid="_x0000_s1126" type="#_x0000_t7" style="position:absolute;left:37783;top:-4551;width:45719;height:105833;rotation:3673817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" fillcolor="white [3212]" stroked="f" strokeweight="1pt"/>
                        <v:group id="Group 98" o:spid="_x0000_s1127" style="position:absolute;width:116637;height:84878"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">
                          <v:line id="Straight Connector 104" o:spid="_x0000_s1128" style="position:absolute;flip:y;visibility:visible;mso-wrap-style:square" from="0,0" to="116637,5500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" strokecolor="#404040 [2429]">
                            <v:stroke joinstyle="miter"/>
                          </v:line>
                          <v:line id="Straight Connector 105" o:spid="_x0000_s1129" style="position:absolute;flip:y;visibility:visible;mso-wrap-style:square" from="8467,29633" to="116637,848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" strokecolor="#404040 [2429]">
                            <v:stroke joinstyle="miter"/>
                          </v:line>
                        </v:group>
                      </v:group>
                    </v:group>
                  </v:group>
                  <v:shape id="Text Box 224" o:spid="_x0000_s1130" type="#_x0000_t202" style="position:absolute;left:4929;top:21627;width:22072;height:21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" fillcolor="white [3212]" stroked="f">
                    <v:textbox>
                      <w:txbxContent>
                        <w:p w14:paraId="03AD648F" w14:textId="77777777" w:rsidR="005D14A5" w:rsidRPr="0082631E" w:rsidRDefault="005D14A5" w:rsidP="005D14A5">
                          <w:pPr>
                            <w:jc w:val="center"/>
                            <w:rPr>
                              <w:color w:val="000000" w:themeColor="text1"/>
                              <w:sz w:val="18"/>
                              <w:szCs w:val="18"/>
                            </w:rPr>
                          </w:pPr>
                          <w:r>
                            <w:rPr>
                              <w:color w:val="000000" w:themeColor="text1"/>
                              <w:sz w:val="18"/>
                              <w:szCs w:val="18"/>
                            </w:rPr>
                            <w:t>BDEFS</w:t>
                          </w:r>
                        </w:p>
                      </w:txbxContent>
                    </v:textbox>
                  </v:shape>
                </v:group>
              </v:group>
            </w:pict>
          </mc:Fallback>
        </mc:AlternateContent>
      </w:r>
      <w:r w:rsidR="00F66122">
        <w:rPr>
          <w:noProof/>
        </w:rPr>
        <w:t xml:space="preserve"> </w:t>
      </w:r>
    </w:p>
    <w:p w14:paraId="5D1EDAA4" w14:textId="146F8080" w:rsidR="00320255" w:rsidRDefault="00320255"/>
    <w:p w14:paraId="4C6ACC1C" w14:textId="03C574C4" w:rsidR="00FC5AF7" w:rsidRDefault="00FC5AF7" w:rsidP="001F390F">
      <w:pPr>
        <w:jc w:val="center"/>
      </w:pPr>
    </w:p>
    <w:p w14:paraId="772E11D1" w14:textId="4E4CDAA1" w:rsidR="002A5DAA" w:rsidRPr="002A5DAA" w:rsidRDefault="002A5DAA" w:rsidP="002A5DAA"/>
    <w:p w14:paraId="535203D6" w14:textId="1B8DE4D9" w:rsidR="002A5DAA" w:rsidRPr="002A5DAA" w:rsidRDefault="002A5DAA" w:rsidP="002A5DAA"/>
    <w:p w14:paraId="594287B0" w14:textId="58663828" w:rsidR="002A5DAA" w:rsidRPr="002A5DAA" w:rsidRDefault="002A5DAA" w:rsidP="002A5DAA"/>
    <w:p w14:paraId="39E39424" w14:textId="2088CFB6" w:rsidR="002A5DAA" w:rsidRPr="002A5DAA" w:rsidRDefault="002A5DAA" w:rsidP="002A5DAA"/>
    <w:p w14:paraId="0B4DD3A8" w14:textId="7BAB51FB" w:rsidR="002A5DAA" w:rsidRPr="002A5DAA" w:rsidRDefault="002A5DAA" w:rsidP="002A5DAA"/>
    <w:p w14:paraId="5A322A51" w14:textId="2A3460B7" w:rsidR="002A5DAA" w:rsidRPr="002A5DAA" w:rsidRDefault="002A5DAA" w:rsidP="002A5DAA"/>
    <w:p w14:paraId="5D31566E" w14:textId="3D7ADEE6" w:rsidR="002A5DAA" w:rsidRPr="002A5DAA" w:rsidRDefault="002A5DAA" w:rsidP="002A5DAA"/>
    <w:p w14:paraId="11A35189" w14:textId="2469452D" w:rsidR="002A5DAA" w:rsidRPr="002A5DAA" w:rsidRDefault="002A5DAA" w:rsidP="002A5DAA"/>
    <w:p w14:paraId="41BB55FF" w14:textId="21988F71" w:rsidR="002A5DAA" w:rsidRPr="002A5DAA" w:rsidRDefault="002A5DAA" w:rsidP="002A5DAA"/>
    <w:p w14:paraId="655B8D12" w14:textId="201600AB" w:rsidR="002A5DAA" w:rsidRPr="002A5DAA" w:rsidRDefault="002A5DAA" w:rsidP="002A5DAA"/>
    <w:p w14:paraId="1DBA8975" w14:textId="4B2849C6" w:rsidR="002A5DAA" w:rsidRPr="002A5DAA" w:rsidRDefault="002A5DAA" w:rsidP="002A5DAA"/>
    <w:p w14:paraId="373CD259" w14:textId="62E4A4FA" w:rsidR="002A5DAA" w:rsidRPr="002A5DAA" w:rsidRDefault="002A5DAA" w:rsidP="002A5DAA"/>
    <w:p w14:paraId="49DDE307" w14:textId="11D90504" w:rsidR="002A5DAA" w:rsidRPr="002A5DAA" w:rsidRDefault="002A5DAA" w:rsidP="002A5DAA"/>
    <w:p w14:paraId="2CBE22E7" w14:textId="73E17CCD" w:rsidR="002A5DAA" w:rsidRPr="002A5DAA" w:rsidRDefault="002A5DAA" w:rsidP="002A5DAA"/>
    <w:p w14:paraId="64AE7A12" w14:textId="104E4E30" w:rsidR="002A5DAA" w:rsidRPr="002A5DAA" w:rsidRDefault="002A5DAA" w:rsidP="002A5DAA"/>
    <w:p w14:paraId="23E64666" w14:textId="6BF0881A" w:rsidR="002A5DAA" w:rsidRPr="002A5DAA" w:rsidRDefault="002A5DAA" w:rsidP="002A5DAA"/>
    <w:p w14:paraId="0CBD9511" w14:textId="5A5A47B1" w:rsidR="002A5DAA" w:rsidRPr="002A5DAA" w:rsidRDefault="002A5DAA" w:rsidP="002A5DAA"/>
    <w:p w14:paraId="54D3A4A0" w14:textId="6E62C42C" w:rsidR="002A5DAA" w:rsidRPr="002A5DAA" w:rsidRDefault="002A5DAA" w:rsidP="002A5DAA"/>
    <w:p w14:paraId="2640D39A" w14:textId="47BC8E91" w:rsidR="002A5DAA" w:rsidRPr="002A5DAA" w:rsidRDefault="002A5DAA" w:rsidP="002A5DAA"/>
    <w:p w14:paraId="1A5B3F80" w14:textId="399FD9E2" w:rsidR="002A5DAA" w:rsidRPr="002A5DAA" w:rsidRDefault="002A5DAA" w:rsidP="002A5DAA"/>
    <w:p w14:paraId="44767869" w14:textId="465CC6EC" w:rsidR="002A5DAA" w:rsidRPr="002A5DAA" w:rsidRDefault="002A5DAA" w:rsidP="002A5DAA"/>
    <w:p w14:paraId="7268CD0D" w14:textId="398F6CC0" w:rsidR="002A5DAA" w:rsidRPr="002A5DAA" w:rsidRDefault="002A5DAA" w:rsidP="002A5DAA"/>
    <w:p w14:paraId="4E4BD37F" w14:textId="0E5C1580" w:rsidR="002A5DAA" w:rsidRPr="002A5DAA" w:rsidRDefault="002A5DAA" w:rsidP="002A5DAA"/>
    <w:p w14:paraId="1376C53E" w14:textId="76489B8B" w:rsidR="002A5DAA" w:rsidRPr="002A5DAA" w:rsidRDefault="002A5DAA" w:rsidP="002A5DAA"/>
    <w:p w14:paraId="2C217A20" w14:textId="6026E20B" w:rsidR="002A5DAA" w:rsidRPr="002A5DAA" w:rsidRDefault="002A5DAA" w:rsidP="002A5DAA"/>
    <w:p w14:paraId="7058194F" w14:textId="15C608C7" w:rsidR="002A5DAA" w:rsidRDefault="002A5DAA" w:rsidP="002A5DAA"/>
    <w:p w14:paraId="01F70A15" w14:textId="68264FAF" w:rsidR="002259F1" w:rsidRDefault="002259F1" w:rsidP="00DA2C43">
      <w:pPr>
        <w:spacing w:line="480" w:lineRule="auto"/>
        <w:rPr>
          <w:i/>
          <w:iCs/>
        </w:rPr>
      </w:pPr>
    </w:p>
    <w:p w14:paraId="0655543A" w14:textId="3A6E8443" w:rsidR="002A5DAA" w:rsidRDefault="002A5DAA" w:rsidP="00DA2C43">
      <w:pPr>
        <w:spacing w:line="480" w:lineRule="auto"/>
      </w:pPr>
      <w:r w:rsidRPr="002A5DAA">
        <w:rPr>
          <w:i/>
          <w:iCs/>
        </w:rPr>
        <w:t>Note.</w:t>
      </w:r>
      <w:r>
        <w:rPr>
          <w:i/>
          <w:iCs/>
        </w:rPr>
        <w:t xml:space="preserve"> </w:t>
      </w:r>
      <w:r>
        <w:t>Figures are based on the pick-a-point approach</w:t>
      </w:r>
      <w:r w:rsidR="00DA2C43">
        <w:t xml:space="preserve">, wherein line was fitted to means for each group </w:t>
      </w:r>
      <w:r w:rsidR="00DA2C43" w:rsidRPr="00DA2C43">
        <w:t xml:space="preserve">at the Mean and ± 1 SD of </w:t>
      </w:r>
      <w:r w:rsidR="00C4095F">
        <w:t>BDEFS scores (for which higher scores reflect poorer EF).</w:t>
      </w:r>
    </w:p>
    <w:p w14:paraId="47BCA007" w14:textId="2A53F706" w:rsidR="008B5EA5" w:rsidRDefault="008B5EA5" w:rsidP="00DA2C43">
      <w:pPr>
        <w:spacing w:line="480" w:lineRule="auto"/>
      </w:pPr>
    </w:p>
    <w:p w14:paraId="723869C8" w14:textId="1D207CB8" w:rsidR="008B5EA5" w:rsidRDefault="008B5EA5" w:rsidP="00DA2C43">
      <w:pPr>
        <w:spacing w:line="480" w:lineRule="auto"/>
      </w:pPr>
    </w:p>
    <w:p w14:paraId="3AD5DB4A" w14:textId="77777777" w:rsidR="00E74EA6" w:rsidRDefault="00E74EA6">
      <w:pPr>
        <w:rPr>
          <w:b/>
          <w:bCs/>
        </w:rPr>
      </w:pPr>
      <w:r>
        <w:rPr>
          <w:b/>
          <w:bCs/>
        </w:rPr>
        <w:br w:type="page"/>
      </w:r>
    </w:p>
    <w:p w14:paraId="2AAD1BCF" w14:textId="52810627" w:rsidR="005B6345" w:rsidRDefault="00577292" w:rsidP="00DA2C43">
      <w:pPr>
        <w:spacing w:line="480" w:lineRule="auto"/>
        <w:rPr>
          <w:b/>
          <w:bCs/>
        </w:rPr>
      </w:pPr>
      <w:r w:rsidRPr="00577292">
        <w:rPr>
          <w:b/>
          <w:bCs/>
        </w:rPr>
        <w:lastRenderedPageBreak/>
        <w:t>Figure 2</w:t>
      </w:r>
    </w:p>
    <w:p w14:paraId="1143ADF8" w14:textId="6A0D99CC" w:rsidR="003268A3" w:rsidRDefault="00577292" w:rsidP="00DA2C43">
      <w:pPr>
        <w:spacing w:line="480" w:lineRule="auto"/>
        <w:rPr>
          <w:i/>
          <w:iCs/>
        </w:rPr>
      </w:pPr>
      <w:r w:rsidRPr="00577292">
        <w:rPr>
          <w:i/>
          <w:iCs/>
        </w:rPr>
        <w:t xml:space="preserve">The conditional effect of </w:t>
      </w:r>
      <w:r>
        <w:rPr>
          <w:i/>
          <w:iCs/>
        </w:rPr>
        <w:t>executive functioning</w:t>
      </w:r>
      <w:r w:rsidRPr="00577292">
        <w:rPr>
          <w:i/>
          <w:iCs/>
        </w:rPr>
        <w:t xml:space="preserve"> </w:t>
      </w:r>
      <w:r w:rsidR="00431796">
        <w:rPr>
          <w:i/>
          <w:iCs/>
        </w:rPr>
        <w:t xml:space="preserve">(with high scores indicating poorer EF) </w:t>
      </w:r>
      <w:r w:rsidRPr="00577292">
        <w:rPr>
          <w:i/>
          <w:iCs/>
        </w:rPr>
        <w:t xml:space="preserve">on </w:t>
      </w:r>
      <w:r>
        <w:rPr>
          <w:i/>
          <w:iCs/>
        </w:rPr>
        <w:t xml:space="preserve">verbal divergent thinking (top) and figural divergent thinking (bottom) </w:t>
      </w:r>
      <w:r w:rsidRPr="00577292">
        <w:rPr>
          <w:i/>
          <w:iCs/>
        </w:rPr>
        <w:t xml:space="preserve">as a function of </w:t>
      </w:r>
      <w:r w:rsidR="002721D3" w:rsidRPr="008F1B9F">
        <w:rPr>
          <w:i/>
          <w:iCs/>
        </w:rPr>
        <w:t>G</w:t>
      </w:r>
      <w:r w:rsidR="002721D3">
        <w:rPr>
          <w:i/>
          <w:iCs/>
        </w:rPr>
        <w:t>f</w:t>
      </w:r>
      <w:r>
        <w:rPr>
          <w:i/>
          <w:iCs/>
        </w:rPr>
        <w:t>.</w:t>
      </w:r>
    </w:p>
    <w:p w14:paraId="7D28B6D8" w14:textId="511644D2" w:rsidR="003268A3" w:rsidRDefault="007C47BB" w:rsidP="003268A3">
      <w:pPr>
        <w:spacing w:line="480" w:lineRule="auto"/>
        <w:ind w:left="720"/>
        <w:rPr>
          <w:b/>
          <w:bCs/>
        </w:rPr>
      </w:pPr>
      <w:r>
        <w:rPr>
          <w:noProof/>
        </w:rPr>
        <mc:AlternateContent>
          <mc:Choice Requires="wpg">
            <w:drawing>
              <wp:inline distT="0" distB="0" distL="0" distR="0" wp14:anchorId="27FBEDAC" wp14:editId="625ABFE8">
                <wp:extent cx="5728914" cy="3474721"/>
                <wp:effectExtent l="0" t="0" r="0" b="0"/>
                <wp:docPr id="6" name="Group 6"/>
                <wp:cNvGraphicFramePr/>
                <a:graphic xmlns:a="http://schemas.openxmlformats.org/drawingml/2006/main">
                  <a:graphicData uri="http://schemas.microsoft.com/office/word/2010/wordprocessingGroup">
                    <wpg:wgp>
                      <wpg:cNvGrpSpPr/>
                      <wpg:grpSpPr>
                        <a:xfrm>
                          <a:off x="0" y="0"/>
                          <a:ext cx="5728914" cy="3474721"/>
                          <a:chOff x="-152046" y="-1"/>
                          <a:chExt cx="5765777" cy="3490473"/>
                        </a:xfrm>
                      </wpg:grpSpPr>
                      <pic:pic xmlns:pic="http://schemas.openxmlformats.org/drawingml/2006/picture">
                        <pic:nvPicPr>
                          <pic:cNvPr id="191" name="Picture 191" descr="Chart&#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190831" y="0"/>
                            <a:ext cx="5422900" cy="3200400"/>
                          </a:xfrm>
                          <a:prstGeom prst="rect">
                            <a:avLst/>
                          </a:prstGeom>
                        </pic:spPr>
                      </pic:pic>
                      <wpg:grpSp>
                        <wpg:cNvPr id="16" name="Group 16"/>
                        <wpg:cNvGrpSpPr/>
                        <wpg:grpSpPr>
                          <a:xfrm>
                            <a:off x="-152046" y="-1"/>
                            <a:ext cx="4376543" cy="3490473"/>
                            <a:chOff x="-152046" y="-1"/>
                            <a:chExt cx="4376543" cy="3490473"/>
                          </a:xfrm>
                        </wpg:grpSpPr>
                        <wps:wsp>
                          <wps:cNvPr id="97" name="Text Box 97"/>
                          <wps:cNvSpPr txBox="1"/>
                          <wps:spPr>
                            <a:xfrm>
                              <a:off x="487384" y="3146362"/>
                              <a:ext cx="3737113" cy="344110"/>
                            </a:xfrm>
                            <a:prstGeom prst="rect">
                              <a:avLst/>
                            </a:prstGeom>
                            <a:noFill/>
                            <a:ln>
                              <a:noFill/>
                            </a:ln>
                            <a:effectLst/>
                          </wps:spPr>
                          <wps:txbx>
                            <w:txbxContent>
                              <w:p w14:paraId="2D72A6C5" w14:textId="0EC4A0E0" w:rsidR="000F413A" w:rsidRPr="00BE393F" w:rsidRDefault="000F413A" w:rsidP="007C47BB">
                                <w:pPr>
                                  <w:jc w:val="center"/>
                                  <w:rPr>
                                    <w:i/>
                                    <w:iCs/>
                                    <w:color w:val="000000" w:themeColor="text1"/>
                                    <w:sz w:val="21"/>
                                    <w:szCs w:val="21"/>
                                  </w:rPr>
                                </w:pPr>
                                <w:r w:rsidRPr="00BE393F">
                                  <w:rPr>
                                    <w:i/>
                                    <w:iCs/>
                                    <w:color w:val="000000" w:themeColor="text1"/>
                                    <w:sz w:val="21"/>
                                    <w:szCs w:val="21"/>
                                  </w:rPr>
                                  <w:t>G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rot="16200000">
                              <a:off x="-1357804" y="1205757"/>
                              <a:ext cx="2908537" cy="497022"/>
                            </a:xfrm>
                            <a:prstGeom prst="rect">
                              <a:avLst/>
                            </a:prstGeom>
                            <a:noFill/>
                            <a:ln>
                              <a:noFill/>
                            </a:ln>
                            <a:effectLst/>
                          </wps:spPr>
                          <wps:txbx>
                            <w:txbxContent>
                              <w:p w14:paraId="73BABD8D" w14:textId="09F7F70E" w:rsidR="000F413A" w:rsidRPr="007C47BB" w:rsidRDefault="000F413A" w:rsidP="007C47BB">
                                <w:pPr>
                                  <w:jc w:val="center"/>
                                  <w:rPr>
                                    <w:color w:val="000000" w:themeColor="text1"/>
                                    <w:sz w:val="21"/>
                                    <w:szCs w:val="21"/>
                                  </w:rPr>
                                </w:pPr>
                                <w:r w:rsidRPr="007C47BB">
                                  <w:rPr>
                                    <w:color w:val="000000" w:themeColor="text1"/>
                                    <w:sz w:val="21"/>
                                    <w:szCs w:val="21"/>
                                  </w:rPr>
                                  <w:t>Conditional Effect of Executive Functioning</w:t>
                                </w:r>
                                <w:r>
                                  <w:rPr>
                                    <w:color w:val="000000" w:themeColor="text1"/>
                                    <w:sz w:val="21"/>
                                    <w:szCs w:val="21"/>
                                  </w:rPr>
                                  <w:t xml:space="preserve">        on Verbal Divergent Thinking Sco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inline>
            </w:drawing>
          </mc:Choice>
          <mc:Fallback>
            <w:pict>
              <v:group w14:anchorId="27FBEDAC" id="Group 6" o:spid="_x0000_s1131" style="width:451.1pt;height:273.6pt;mso-position-horizontal-relative:char;mso-position-vertical-relative:line" coordorigin="-1520" coordsize="57657,34904"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goK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13;&#10;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">
                <v:shape id="Picture 191" o:spid="_x0000_s1132" type="#_x0000_t75" alt="Chart&#10;&#10;Description automatically generated" style="position:absolute;left:1908;width:54229;height:3200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">
                  <v:imagedata r:id="rId20" o:title="Chart&#10;&#10;Description automatically generated"/>
                </v:shape>
                <v:group id="Group 16" o:spid="_x0000_s1133" style="position:absolute;left:-1520;width:43764;height:34904" coordorigin="-1520" coordsize="43765,3490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">
                  <v:shape id="Text Box 97" o:spid="_x0000_s1134" type="#_x0000_t202" style="position:absolute;left:4873;top:31463;width:37371;height:344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" filled="f" stroked="f">
                    <v:textbox>
                      <w:txbxContent>
                        <w:p w14:paraId="2D72A6C5" w14:textId="0EC4A0E0" w:rsidR="000F413A" w:rsidRPr="00BE393F" w:rsidRDefault="000F413A" w:rsidP="007C47BB">
                          <w:pPr>
                            <w:jc w:val="center"/>
                            <w:rPr>
                              <w:i/>
                              <w:iCs/>
                              <w:color w:val="000000" w:themeColor="text1"/>
                              <w:sz w:val="21"/>
                              <w:szCs w:val="21"/>
                            </w:rPr>
                          </w:pPr>
                          <w:r w:rsidRPr="00BE393F">
                            <w:rPr>
                              <w:i/>
                              <w:iCs/>
                              <w:color w:val="000000" w:themeColor="text1"/>
                              <w:sz w:val="21"/>
                              <w:szCs w:val="21"/>
                            </w:rPr>
                            <w:t>Gf</w:t>
                          </w:r>
                        </w:p>
                      </w:txbxContent>
                    </v:textbox>
                  </v:shape>
                  <v:shape id="Text Box 17" o:spid="_x0000_s1135" type="#_x0000_t202" style="position:absolute;left:-13578;top:12058;width:29085;height:4969;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" filled="f" stroked="f">
                    <v:textbox>
                      <w:txbxContent>
                        <w:p w14:paraId="73BABD8D" w14:textId="09F7F70E" w:rsidR="000F413A" w:rsidRPr="007C47BB" w:rsidRDefault="000F413A" w:rsidP="007C47BB">
                          <w:pPr>
                            <w:jc w:val="center"/>
                            <w:rPr>
                              <w:color w:val="000000" w:themeColor="text1"/>
                              <w:sz w:val="21"/>
                              <w:szCs w:val="21"/>
                            </w:rPr>
                          </w:pPr>
                          <w:r w:rsidRPr="007C47BB">
                            <w:rPr>
                              <w:color w:val="000000" w:themeColor="text1"/>
                              <w:sz w:val="21"/>
                              <w:szCs w:val="21"/>
                            </w:rPr>
                            <w:t>Conditional Effect of Executive Functioning</w:t>
                          </w:r>
                          <w:r>
                            <w:rPr>
                              <w:color w:val="000000" w:themeColor="text1"/>
                              <w:sz w:val="21"/>
                              <w:szCs w:val="21"/>
                            </w:rPr>
                            <w:t xml:space="preserve">        on Verbal Divergent Thinking Scores</w:t>
                          </w:r>
                        </w:p>
                      </w:txbxContent>
                    </v:textbox>
                  </v:shape>
                </v:group>
                <w10:anchorlock/>
              </v:group>
            </w:pict>
          </mc:Fallback>
        </mc:AlternateContent>
      </w:r>
    </w:p>
    <w:p w14:paraId="581237B2" w14:textId="61FECDB8" w:rsidR="00E74EA6" w:rsidRDefault="00AF7285" w:rsidP="00FE3946">
      <w:pPr>
        <w:spacing w:line="480" w:lineRule="auto"/>
        <w:ind w:left="720"/>
        <w:rPr>
          <w:b/>
          <w:bCs/>
        </w:rPr>
      </w:pPr>
      <w:r>
        <w:rPr>
          <w:noProof/>
        </w:rPr>
        <mc:AlternateContent>
          <mc:Choice Requires="wpg">
            <w:drawing>
              <wp:inline distT="0" distB="0" distL="0" distR="0" wp14:anchorId="210A465C" wp14:editId="4E810F22">
                <wp:extent cx="5752768" cy="3474720"/>
                <wp:effectExtent l="0" t="0" r="635" b="0"/>
                <wp:docPr id="192" name="Group 192"/>
                <wp:cNvGraphicFramePr/>
                <a:graphic xmlns:a="http://schemas.openxmlformats.org/drawingml/2006/main">
                  <a:graphicData uri="http://schemas.microsoft.com/office/word/2010/wordprocessingGroup">
                    <wpg:wgp>
                      <wpg:cNvGrpSpPr/>
                      <wpg:grpSpPr>
                        <a:xfrm>
                          <a:off x="0" y="0"/>
                          <a:ext cx="5752768" cy="3474720"/>
                          <a:chOff x="-128345" y="143"/>
                          <a:chExt cx="5789787" cy="3479165"/>
                        </a:xfrm>
                      </wpg:grpSpPr>
                      <pic:pic xmlns:pic="http://schemas.openxmlformats.org/drawingml/2006/picture">
                        <pic:nvPicPr>
                          <pic:cNvPr id="193" name="Picture 193" descr="Chart, line chart&#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238542" y="143"/>
                            <a:ext cx="5422900" cy="3327400"/>
                          </a:xfrm>
                          <a:prstGeom prst="rect">
                            <a:avLst/>
                          </a:prstGeom>
                        </pic:spPr>
                      </pic:pic>
                      <wpg:grpSp>
                        <wpg:cNvPr id="194" name="Group 194"/>
                        <wpg:cNvGrpSpPr/>
                        <wpg:grpSpPr>
                          <a:xfrm>
                            <a:off x="-128345" y="212"/>
                            <a:ext cx="4352790" cy="3479096"/>
                            <a:chOff x="-128345" y="212"/>
                            <a:chExt cx="4352790" cy="3479096"/>
                          </a:xfrm>
                        </wpg:grpSpPr>
                        <wps:wsp>
                          <wps:cNvPr id="201" name="Text Box 201"/>
                          <wps:cNvSpPr txBox="1"/>
                          <wps:spPr>
                            <a:xfrm rot="16200000">
                              <a:off x="-1322099" y="1193966"/>
                              <a:ext cx="2908537" cy="521029"/>
                            </a:xfrm>
                            <a:prstGeom prst="rect">
                              <a:avLst/>
                            </a:prstGeom>
                            <a:noFill/>
                            <a:ln>
                              <a:noFill/>
                            </a:ln>
                            <a:effectLst/>
                          </wps:spPr>
                          <wps:txbx>
                            <w:txbxContent>
                              <w:p w14:paraId="659B755E" w14:textId="663FF0B9" w:rsidR="000F413A" w:rsidRPr="00AF7285" w:rsidRDefault="000F413A" w:rsidP="00AF7285">
                                <w:pPr>
                                  <w:jc w:val="center"/>
                                  <w:rPr>
                                    <w:color w:val="000000" w:themeColor="text1"/>
                                    <w:sz w:val="21"/>
                                    <w:szCs w:val="21"/>
                                  </w:rPr>
                                </w:pPr>
                                <w:r w:rsidRPr="00AF7285">
                                  <w:rPr>
                                    <w:color w:val="000000" w:themeColor="text1"/>
                                    <w:sz w:val="21"/>
                                    <w:szCs w:val="21"/>
                                  </w:rPr>
                                  <w:t>Conditional Effect of Executive Functioning</w:t>
                                </w:r>
                                <w:r>
                                  <w:rPr>
                                    <w:color w:val="000000" w:themeColor="text1"/>
                                    <w:sz w:val="21"/>
                                    <w:szCs w:val="21"/>
                                  </w:rPr>
                                  <w:t xml:space="preserve">       on Figural Divergent Thinking Sco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2" name="Text Box 202"/>
                          <wps:cNvSpPr txBox="1"/>
                          <wps:spPr>
                            <a:xfrm>
                              <a:off x="487332" y="3101152"/>
                              <a:ext cx="3737113" cy="378156"/>
                            </a:xfrm>
                            <a:prstGeom prst="rect">
                              <a:avLst/>
                            </a:prstGeom>
                            <a:noFill/>
                            <a:ln>
                              <a:noFill/>
                            </a:ln>
                            <a:effectLst/>
                          </wps:spPr>
                          <wps:txbx>
                            <w:txbxContent>
                              <w:p w14:paraId="24E60DA3" w14:textId="7DA998F0" w:rsidR="000F413A" w:rsidRPr="00BE393F" w:rsidRDefault="000F413A" w:rsidP="00AF7285">
                                <w:pPr>
                                  <w:jc w:val="center"/>
                                  <w:rPr>
                                    <w:i/>
                                    <w:iCs/>
                                    <w:color w:val="000000" w:themeColor="text1"/>
                                    <w:sz w:val="21"/>
                                    <w:szCs w:val="21"/>
                                  </w:rPr>
                                </w:pPr>
                                <w:r w:rsidRPr="00BE393F">
                                  <w:rPr>
                                    <w:i/>
                                    <w:iCs/>
                                    <w:color w:val="000000" w:themeColor="text1"/>
                                    <w:sz w:val="21"/>
                                    <w:szCs w:val="21"/>
                                  </w:rPr>
                                  <w:t>G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inline>
            </w:drawing>
          </mc:Choice>
          <mc:Fallback>
            <w:pict>
              <v:group w14:anchorId="210A465C" id="Group 192" o:spid="_x0000_s1136" style="width:452.95pt;height:273.6pt;mso-position-horizontal-relative:char;mso-position-vertical-relative:line" coordorigin="-1283,1" coordsize="57897,34791"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&#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9ubm7/bm5u/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">
                <v:shape id="Picture 193" o:spid="_x0000_s1137" type="#_x0000_t75" alt="Chart, line chart&#10;&#10;Description automatically generated" style="position:absolute;left:2385;top:1;width:54229;height:3327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">
                  <v:imagedata r:id="rId22" o:title="Chart, line chart&#10;&#10;Description automatically generated"/>
                </v:shape>
                <v:group id="Group 194" o:spid="_x0000_s1138" style="position:absolute;left:-1283;top:2;width:43527;height:34791" coordorigin="-1283,2" coordsize="43527,3479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">
                  <v:shape id="Text Box 201" o:spid="_x0000_s1139" type="#_x0000_t202" style="position:absolute;left:-13221;top:11940;width:29085;height:5209;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" filled="f" stroked="f">
                    <v:textbox>
                      <w:txbxContent>
                        <w:p w14:paraId="659B755E" w14:textId="663FF0B9" w:rsidR="000F413A" w:rsidRPr="00AF7285" w:rsidRDefault="000F413A" w:rsidP="00AF7285">
                          <w:pPr>
                            <w:jc w:val="center"/>
                            <w:rPr>
                              <w:color w:val="000000" w:themeColor="text1"/>
                              <w:sz w:val="21"/>
                              <w:szCs w:val="21"/>
                            </w:rPr>
                          </w:pPr>
                          <w:r w:rsidRPr="00AF7285">
                            <w:rPr>
                              <w:color w:val="000000" w:themeColor="text1"/>
                              <w:sz w:val="21"/>
                              <w:szCs w:val="21"/>
                            </w:rPr>
                            <w:t>Conditional Effect of Executive Functioning</w:t>
                          </w:r>
                          <w:r>
                            <w:rPr>
                              <w:color w:val="000000" w:themeColor="text1"/>
                              <w:sz w:val="21"/>
                              <w:szCs w:val="21"/>
                            </w:rPr>
                            <w:t xml:space="preserve">       on Figural Divergent Thinking Scores</w:t>
                          </w:r>
                        </w:p>
                      </w:txbxContent>
                    </v:textbox>
                  </v:shape>
                  <v:shape id="Text Box 202" o:spid="_x0000_s1140" type="#_x0000_t202" style="position:absolute;left:4873;top:31011;width:37371;height:37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" filled="f" stroked="f">
                    <v:textbox>
                      <w:txbxContent>
                        <w:p w14:paraId="24E60DA3" w14:textId="7DA998F0" w:rsidR="000F413A" w:rsidRPr="00BE393F" w:rsidRDefault="000F413A" w:rsidP="00AF7285">
                          <w:pPr>
                            <w:jc w:val="center"/>
                            <w:rPr>
                              <w:i/>
                              <w:iCs/>
                              <w:color w:val="000000" w:themeColor="text1"/>
                              <w:sz w:val="21"/>
                              <w:szCs w:val="21"/>
                            </w:rPr>
                          </w:pPr>
                          <w:r w:rsidRPr="00BE393F">
                            <w:rPr>
                              <w:i/>
                              <w:iCs/>
                              <w:color w:val="000000" w:themeColor="text1"/>
                              <w:sz w:val="21"/>
                              <w:szCs w:val="21"/>
                            </w:rPr>
                            <w:t>Gf</w:t>
                          </w:r>
                        </w:p>
                      </w:txbxContent>
                    </v:textbox>
                  </v:shape>
                </v:group>
                <w10:anchorlock/>
              </v:group>
            </w:pict>
          </mc:Fallback>
        </mc:AlternateContent>
      </w:r>
    </w:p>
    <w:p w14:paraId="5AC9D20B" w14:textId="45BBFE29" w:rsidR="008B5EA5" w:rsidRPr="002A5DAA" w:rsidRDefault="008B5EA5" w:rsidP="00E74EA6">
      <w:pPr>
        <w:spacing w:line="480" w:lineRule="auto"/>
        <w:rPr>
          <w:b/>
          <w:bCs/>
        </w:rPr>
      </w:pPr>
      <w:r w:rsidRPr="0037016B">
        <w:rPr>
          <w:b/>
          <w:bCs/>
        </w:rPr>
        <w:lastRenderedPageBreak/>
        <w:t xml:space="preserve">Figure </w:t>
      </w:r>
      <w:r w:rsidR="0037016B" w:rsidRPr="0037016B">
        <w:rPr>
          <w:b/>
          <w:bCs/>
        </w:rPr>
        <w:t>3</w:t>
      </w:r>
    </w:p>
    <w:p w14:paraId="0B8BC86B" w14:textId="77777777" w:rsidR="008B5EA5" w:rsidRDefault="008B5EA5" w:rsidP="008B5EA5"/>
    <w:p w14:paraId="0C945657" w14:textId="70352C8A" w:rsidR="008B5EA5" w:rsidRPr="00447A54" w:rsidRDefault="008B5EA5" w:rsidP="008B5EA5">
      <w:pPr>
        <w:spacing w:line="480" w:lineRule="auto"/>
        <w:rPr>
          <w:i/>
          <w:iCs/>
        </w:rPr>
      </w:pPr>
      <w:r>
        <w:rPr>
          <w:i/>
          <w:iCs/>
        </w:rPr>
        <w:t>Visual representation of</w:t>
      </w:r>
      <w:r w:rsidRPr="00447A54">
        <w:rPr>
          <w:i/>
          <w:iCs/>
        </w:rPr>
        <w:t xml:space="preserve"> verbal and figural </w:t>
      </w:r>
      <w:r w:rsidR="000D68AC">
        <w:rPr>
          <w:i/>
          <w:iCs/>
        </w:rPr>
        <w:t>originality ratio</w:t>
      </w:r>
      <w:r w:rsidRPr="00447A54">
        <w:rPr>
          <w:i/>
          <w:iCs/>
        </w:rPr>
        <w:t xml:space="preserve"> </w:t>
      </w:r>
      <w:r>
        <w:rPr>
          <w:i/>
          <w:iCs/>
        </w:rPr>
        <w:t xml:space="preserve">scores </w:t>
      </w:r>
      <w:r w:rsidRPr="00447A54">
        <w:rPr>
          <w:i/>
          <w:iCs/>
        </w:rPr>
        <w:t>for</w:t>
      </w:r>
      <w:r>
        <w:rPr>
          <w:i/>
          <w:iCs/>
        </w:rPr>
        <w:t xml:space="preserve"> those with </w:t>
      </w:r>
      <w:r w:rsidR="002721D3" w:rsidRPr="008F1B9F">
        <w:rPr>
          <w:i/>
          <w:iCs/>
        </w:rPr>
        <w:t>G</w:t>
      </w:r>
      <w:r w:rsidR="002721D3">
        <w:rPr>
          <w:i/>
          <w:iCs/>
        </w:rPr>
        <w:t>f</w:t>
      </w:r>
      <w:r>
        <w:rPr>
          <w:i/>
          <w:iCs/>
        </w:rPr>
        <w:t xml:space="preserve"> (top) and </w:t>
      </w:r>
      <w:r w:rsidR="002721D3" w:rsidRPr="008F1B9F">
        <w:rPr>
          <w:i/>
          <w:iCs/>
        </w:rPr>
        <w:t>G</w:t>
      </w:r>
      <w:r w:rsidR="002721D3">
        <w:rPr>
          <w:i/>
          <w:iCs/>
        </w:rPr>
        <w:t>c</w:t>
      </w:r>
      <w:r>
        <w:rPr>
          <w:i/>
          <w:iCs/>
        </w:rPr>
        <w:t xml:space="preserve"> (bottom) IQ scores at </w:t>
      </w:r>
      <w:r w:rsidRPr="00447A54">
        <w:rPr>
          <w:i/>
          <w:iCs/>
        </w:rPr>
        <w:t>the Mean and ± 1 SD</w:t>
      </w:r>
      <w:r>
        <w:rPr>
          <w:i/>
          <w:iCs/>
        </w:rPr>
        <w:t xml:space="preserve"> across</w:t>
      </w:r>
      <w:r w:rsidRPr="00447A54">
        <w:rPr>
          <w:i/>
          <w:iCs/>
        </w:rPr>
        <w:t xml:space="preserve"> </w:t>
      </w:r>
      <w:r w:rsidR="002022DD">
        <w:rPr>
          <w:i/>
          <w:iCs/>
        </w:rPr>
        <w:t>BDEFS scores</w:t>
      </w:r>
      <w:r w:rsidRPr="00447A54">
        <w:rPr>
          <w:i/>
          <w:iCs/>
        </w:rPr>
        <w:t>.</w:t>
      </w:r>
    </w:p>
    <w:p w14:paraId="31C0F430" w14:textId="657776F4" w:rsidR="008B5EA5" w:rsidRDefault="000A4985" w:rsidP="008B5EA5">
      <w:r>
        <w:rPr>
          <w:noProof/>
        </w:rPr>
        <mc:AlternateContent>
          <mc:Choice Requires="wpg">
            <w:drawing>
              <wp:anchor distT="0" distB="0" distL="114300" distR="114300" simplePos="0" relativeHeight="251726848" behindDoc="0" locked="0" layoutInCell="1" allowOverlap="1" wp14:anchorId="331B61E2" wp14:editId="30577BF4">
                <wp:simplePos x="0" y="0"/>
                <wp:positionH relativeFrom="column">
                  <wp:posOffset>2711395</wp:posOffset>
                </wp:positionH>
                <wp:positionV relativeFrom="paragraph">
                  <wp:posOffset>164658</wp:posOffset>
                </wp:positionV>
                <wp:extent cx="3569970" cy="2379243"/>
                <wp:effectExtent l="0" t="0" r="0" b="0"/>
                <wp:wrapNone/>
                <wp:docPr id="240" name="Group 240"/>
                <wp:cNvGraphicFramePr/>
                <a:graphic xmlns:a="http://schemas.openxmlformats.org/drawingml/2006/main">
                  <a:graphicData uri="http://schemas.microsoft.com/office/word/2010/wordprocessingGroup">
                    <wpg:wgp>
                      <wpg:cNvGrpSpPr/>
                      <wpg:grpSpPr>
                        <a:xfrm>
                          <a:off x="0" y="0"/>
                          <a:ext cx="3569970" cy="2379243"/>
                          <a:chOff x="0" y="0"/>
                          <a:chExt cx="3569970" cy="2379243"/>
                        </a:xfrm>
                      </wpg:grpSpPr>
                      <pic:pic xmlns:pic="http://schemas.openxmlformats.org/drawingml/2006/picture">
                        <pic:nvPicPr>
                          <pic:cNvPr id="216" name="Picture 216" descr="Chart, line chart&#10;&#10;Description automatically generated"/>
                          <pic:cNvPicPr>
                            <a:picLocks/>
                          </pic:cNvPicPr>
                        </pic:nvPicPr>
                        <pic:blipFill>
                          <a:blip r:embed="rId23">
                            <a:extLst>
                              <a:ext uri="{28A0092B-C50C-407E-A947-70E740481C1C}">
                                <a14:useLocalDpi xmlns:a14="http://schemas.microsoft.com/office/drawing/2010/main" val="0"/>
                              </a:ext>
                            </a:extLst>
                          </a:blip>
                          <a:stretch>
                            <a:fillRect/>
                          </a:stretch>
                        </pic:blipFill>
                        <pic:spPr>
                          <a:xfrm>
                            <a:off x="0" y="0"/>
                            <a:ext cx="3569970" cy="2375535"/>
                          </a:xfrm>
                          <a:prstGeom prst="rect">
                            <a:avLst/>
                          </a:prstGeom>
                        </pic:spPr>
                      </pic:pic>
                      <wpg:grpSp>
                        <wpg:cNvPr id="2" name="Group 2"/>
                        <wpg:cNvGrpSpPr/>
                        <wpg:grpSpPr>
                          <a:xfrm>
                            <a:off x="322801" y="63611"/>
                            <a:ext cx="2309706" cy="1962573"/>
                            <a:chOff x="0" y="0"/>
                            <a:chExt cx="2309706" cy="1962573"/>
                          </a:xfrm>
                        </wpg:grpSpPr>
                        <wpg:grpSp>
                          <wpg:cNvPr id="4" name="Group 4"/>
                          <wpg:cNvGrpSpPr/>
                          <wpg:grpSpPr>
                            <a:xfrm>
                              <a:off x="0" y="0"/>
                              <a:ext cx="2309706" cy="1954107"/>
                              <a:chOff x="0" y="0"/>
                              <a:chExt cx="2309706" cy="1954107"/>
                            </a:xfrm>
                          </wpg:grpSpPr>
                          <wpg:grpSp>
                            <wpg:cNvPr id="5" name="Group 5"/>
                            <wpg:cNvGrpSpPr/>
                            <wpg:grpSpPr>
                              <a:xfrm>
                                <a:off x="0" y="0"/>
                                <a:ext cx="91440" cy="91440"/>
                                <a:chOff x="0" y="0"/>
                                <a:chExt cx="116637" cy="84878"/>
                              </a:xfrm>
                            </wpg:grpSpPr>
                            <wps:wsp>
                              <wps:cNvPr id="7" name="Parallelogram 7"/>
                              <wps:cNvSpPr/>
                              <wps:spPr>
                                <a:xfrm rot="3363480">
                                  <a:off x="37783" y="-4551"/>
                                  <a:ext cx="45719" cy="105833"/>
                                </a:xfrm>
                                <a:prstGeom prst="parallelogram">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 name="Group 8"/>
                              <wpg:cNvGrpSpPr/>
                              <wpg:grpSpPr>
                                <a:xfrm>
                                  <a:off x="0" y="0"/>
                                  <a:ext cx="116637" cy="84878"/>
                                  <a:chOff x="0" y="0"/>
                                  <a:chExt cx="116637" cy="84878"/>
                                </a:xfrm>
                              </wpg:grpSpPr>
                              <wps:wsp>
                                <wps:cNvPr id="9" name="Straight Connector 9"/>
                                <wps:cNvCnPr/>
                                <wps:spPr>
                                  <a:xfrm flipV="1">
                                    <a:off x="0" y="0"/>
                                    <a:ext cx="116637" cy="55009"/>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10" name="Straight Connector 10"/>
                                <wps:cNvCnPr/>
                                <wps:spPr>
                                  <a:xfrm flipV="1">
                                    <a:off x="8467" y="29633"/>
                                    <a:ext cx="108170" cy="55245"/>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99" name="Group 99"/>
                            <wpg:cNvGrpSpPr/>
                            <wpg:grpSpPr>
                              <a:xfrm>
                                <a:off x="2218266" y="1862667"/>
                                <a:ext cx="91440" cy="91440"/>
                                <a:chOff x="0" y="0"/>
                                <a:chExt cx="116637" cy="84878"/>
                              </a:xfrm>
                            </wpg:grpSpPr>
                            <wps:wsp>
                              <wps:cNvPr id="100" name="Parallelogram 100"/>
                              <wps:cNvSpPr/>
                              <wps:spPr>
                                <a:xfrm rot="3363480">
                                  <a:off x="37783" y="-4551"/>
                                  <a:ext cx="45719" cy="105833"/>
                                </a:xfrm>
                                <a:prstGeom prst="parallelogram">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01" name="Group 101"/>
                              <wpg:cNvGrpSpPr/>
                              <wpg:grpSpPr>
                                <a:xfrm>
                                  <a:off x="0" y="0"/>
                                  <a:ext cx="116637" cy="84878"/>
                                  <a:chOff x="0" y="0"/>
                                  <a:chExt cx="116637" cy="84878"/>
                                </a:xfrm>
                              </wpg:grpSpPr>
                              <wps:wsp>
                                <wps:cNvPr id="102" name="Straight Connector 102"/>
                                <wps:cNvCnPr/>
                                <wps:spPr>
                                  <a:xfrm flipV="1">
                                    <a:off x="0" y="0"/>
                                    <a:ext cx="116637" cy="55009"/>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103" name="Straight Connector 103"/>
                                <wps:cNvCnPr/>
                                <wps:spPr>
                                  <a:xfrm flipV="1">
                                    <a:off x="8467" y="29633"/>
                                    <a:ext cx="108170" cy="55245"/>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111" name="Group 111"/>
                          <wpg:cNvGrpSpPr/>
                          <wpg:grpSpPr>
                            <a:xfrm>
                              <a:off x="0" y="1778000"/>
                              <a:ext cx="201506" cy="184573"/>
                              <a:chOff x="0" y="0"/>
                              <a:chExt cx="201506" cy="184573"/>
                            </a:xfrm>
                          </wpg:grpSpPr>
                          <wpg:grpSp>
                            <wpg:cNvPr id="112" name="Group 112"/>
                            <wpg:cNvGrpSpPr/>
                            <wpg:grpSpPr>
                              <a:xfrm>
                                <a:off x="0" y="0"/>
                                <a:ext cx="91440" cy="91440"/>
                                <a:chOff x="0" y="0"/>
                                <a:chExt cx="116637" cy="84878"/>
                              </a:xfrm>
                            </wpg:grpSpPr>
                            <wps:wsp>
                              <wps:cNvPr id="113" name="Parallelogram 113"/>
                              <wps:cNvSpPr/>
                              <wps:spPr>
                                <a:xfrm rot="3363480">
                                  <a:off x="37783" y="-4551"/>
                                  <a:ext cx="45719" cy="105833"/>
                                </a:xfrm>
                                <a:prstGeom prst="parallelogram">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14" name="Group 114"/>
                              <wpg:cNvGrpSpPr/>
                              <wpg:grpSpPr>
                                <a:xfrm>
                                  <a:off x="0" y="0"/>
                                  <a:ext cx="116637" cy="84878"/>
                                  <a:chOff x="0" y="0"/>
                                  <a:chExt cx="116637" cy="84878"/>
                                </a:xfrm>
                              </wpg:grpSpPr>
                              <wps:wsp>
                                <wps:cNvPr id="115" name="Straight Connector 115"/>
                                <wps:cNvCnPr/>
                                <wps:spPr>
                                  <a:xfrm flipV="1">
                                    <a:off x="0" y="0"/>
                                    <a:ext cx="116637" cy="55009"/>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116" name="Straight Connector 116"/>
                                <wps:cNvCnPr/>
                                <wps:spPr>
                                  <a:xfrm flipV="1">
                                    <a:off x="8467" y="29633"/>
                                    <a:ext cx="108170" cy="55245"/>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17" name="Group 117"/>
                            <wpg:cNvGrpSpPr/>
                            <wpg:grpSpPr>
                              <a:xfrm>
                                <a:off x="110066" y="93133"/>
                                <a:ext cx="91440" cy="91440"/>
                                <a:chOff x="0" y="0"/>
                                <a:chExt cx="116637" cy="84878"/>
                              </a:xfrm>
                            </wpg:grpSpPr>
                            <wps:wsp>
                              <wps:cNvPr id="118" name="Parallelogram 118"/>
                              <wps:cNvSpPr/>
                              <wps:spPr>
                                <a:xfrm rot="3363480">
                                  <a:off x="37783" y="-4551"/>
                                  <a:ext cx="45719" cy="105833"/>
                                </a:xfrm>
                                <a:prstGeom prst="parallelogram">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19" name="Group 119"/>
                              <wpg:cNvGrpSpPr/>
                              <wpg:grpSpPr>
                                <a:xfrm>
                                  <a:off x="0" y="0"/>
                                  <a:ext cx="116637" cy="84878"/>
                                  <a:chOff x="0" y="0"/>
                                  <a:chExt cx="116637" cy="84878"/>
                                </a:xfrm>
                              </wpg:grpSpPr>
                              <wps:wsp>
                                <wps:cNvPr id="120" name="Straight Connector 120"/>
                                <wps:cNvCnPr/>
                                <wps:spPr>
                                  <a:xfrm flipV="1">
                                    <a:off x="0" y="0"/>
                                    <a:ext cx="116637" cy="55009"/>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121" name="Straight Connector 121"/>
                                <wps:cNvCnPr/>
                                <wps:spPr>
                                  <a:xfrm flipV="1">
                                    <a:off x="8467" y="29633"/>
                                    <a:ext cx="108170" cy="55245"/>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s:wsp>
                        <wps:cNvPr id="199" name="Text Box 199"/>
                        <wps:cNvSpPr txBox="1"/>
                        <wps:spPr>
                          <a:xfrm>
                            <a:off x="429370" y="2162755"/>
                            <a:ext cx="2207191" cy="216488"/>
                          </a:xfrm>
                          <a:prstGeom prst="rect">
                            <a:avLst/>
                          </a:prstGeom>
                          <a:solidFill>
                            <a:schemeClr val="bg1"/>
                          </a:solidFill>
                          <a:ln>
                            <a:noFill/>
                          </a:ln>
                          <a:effectLst/>
                        </wps:spPr>
                        <wps:txbx>
                          <w:txbxContent>
                            <w:p w14:paraId="0C52FDE7" w14:textId="77777777" w:rsidR="003274B7" w:rsidRPr="0082631E" w:rsidRDefault="003274B7" w:rsidP="003274B7">
                              <w:pPr>
                                <w:jc w:val="center"/>
                                <w:rPr>
                                  <w:color w:val="000000" w:themeColor="text1"/>
                                  <w:sz w:val="18"/>
                                  <w:szCs w:val="18"/>
                                </w:rPr>
                              </w:pPr>
                              <w:r>
                                <w:rPr>
                                  <w:color w:val="000000" w:themeColor="text1"/>
                                  <w:sz w:val="18"/>
                                  <w:szCs w:val="18"/>
                                </w:rPr>
                                <w:t>BDEF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9" name="Text Box 239"/>
                        <wps:cNvSpPr txBox="1"/>
                        <wps:spPr>
                          <a:xfrm rot="16200000">
                            <a:off x="-838863" y="894522"/>
                            <a:ext cx="1906905" cy="215265"/>
                          </a:xfrm>
                          <a:prstGeom prst="rect">
                            <a:avLst/>
                          </a:prstGeom>
                          <a:solidFill>
                            <a:schemeClr val="bg1"/>
                          </a:solidFill>
                          <a:ln>
                            <a:noFill/>
                          </a:ln>
                          <a:effectLst/>
                        </wps:spPr>
                        <wps:txbx>
                          <w:txbxContent>
                            <w:p w14:paraId="2E417D6A" w14:textId="77777777" w:rsidR="00CF632D" w:rsidRPr="0082631E" w:rsidRDefault="00CF632D" w:rsidP="00CF632D">
                              <w:pPr>
                                <w:jc w:val="center"/>
                                <w:rPr>
                                  <w:color w:val="000000" w:themeColor="text1"/>
                                  <w:sz w:val="18"/>
                                  <w:szCs w:val="18"/>
                                </w:rPr>
                              </w:pPr>
                              <w:r w:rsidRPr="0082631E">
                                <w:rPr>
                                  <w:color w:val="000000" w:themeColor="text1"/>
                                  <w:sz w:val="18"/>
                                  <w:szCs w:val="18"/>
                                </w:rPr>
                                <w:t>Figural Originality Rat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31B61E2" id="Group 240" o:spid="_x0000_s1141" style="position:absolute;margin-left:213.5pt;margin-top:12.95pt;width:281.1pt;height:187.35pt;z-index:251726848;mso-position-horizontal-relative:text;mso-position-vertical-relative:text" coordsize="35699,2379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7Oz/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13;&#10;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">
                <v:shape id="Picture 216" o:spid="_x0000_s1142" type="#_x0000_t75" alt="Chart, line chart&#10;&#10;Description automatically generated" style="position:absolute;width:35699;height:2375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">
                  <v:imagedata r:id="rId24" o:title="Chart, line chart&#10;&#10;Description automatically generated"/>
                  <o:lock v:ext="edit" aspectratio="f"/>
                </v:shape>
                <v:group id="Group 2" o:spid="_x0000_s1143" style="position:absolute;left:3228;top:636;width:23097;height:19625" coordsize="23097,1962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">
                  <v:group id="Group 4" o:spid="_x0000_s1144" style="position:absolute;width:23097;height:19541" coordsize="23097,1954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">
                    <v:group id="Group 5" o:spid="_x0000_s1145" style="position:absolute;width:914;height:914"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">
                      <v:shape id="Parallelogram 7" o:spid="_x0000_s1146" type="#_x0000_t7" style="position:absolute;left:37783;top:-4551;width:45719;height:105833;rotation:3673817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" fillcolor="white [3212]" stroked="f" strokeweight="1pt"/>
                      <v:group id="Group 8" o:spid="_x0000_s1147" style="position:absolute;width:116637;height:84878"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">
                        <v:line id="Straight Connector 9" o:spid="_x0000_s1148" style="position:absolute;flip:y;visibility:visible;mso-wrap-style:square" from="0,0" to="116637,5500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" strokecolor="#404040 [2429]">
                          <v:stroke joinstyle="miter"/>
                        </v:line>
                        <v:line id="Straight Connector 10" o:spid="_x0000_s1149" style="position:absolute;flip:y;visibility:visible;mso-wrap-style:square" from="8467,29633" to="116637,848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" strokecolor="#404040 [2429]">
                          <v:stroke joinstyle="miter"/>
                        </v:line>
                      </v:group>
                    </v:group>
                    <v:group id="Group 99" o:spid="_x0000_s1150" style="position:absolute;left:22182;top:18626;width:915;height:915"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">
                      <v:shape id="Parallelogram 100" o:spid="_x0000_s1151" type="#_x0000_t7" style="position:absolute;left:37783;top:-4551;width:45719;height:105833;rotation:3673817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" fillcolor="white [3212]" stroked="f" strokeweight="1pt"/>
                      <v:group id="Group 101" o:spid="_x0000_s1152" style="position:absolute;width:116637;height:84878"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">
                        <v:line id="Straight Connector 102" o:spid="_x0000_s1153" style="position:absolute;flip:y;visibility:visible;mso-wrap-style:square" from="0,0" to="116637,5500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" strokecolor="#404040 [2429]">
                          <v:stroke joinstyle="miter"/>
                        </v:line>
                        <v:line id="Straight Connector 103" o:spid="_x0000_s1154" style="position:absolute;flip:y;visibility:visible;mso-wrap-style:square" from="8467,29633" to="116637,848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" strokecolor="#404040 [2429]">
                          <v:stroke joinstyle="miter"/>
                        </v:line>
                      </v:group>
                    </v:group>
                  </v:group>
                  <v:group id="Group 111" o:spid="_x0000_s1155" style="position:absolute;top:17780;width:2015;height:1845" coordsize="201506,18457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">
                    <v:group id="Group 112" o:spid="_x0000_s1156" style="position:absolute;width:91440;height:91440"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">
                      <v:shape id="Parallelogram 113" o:spid="_x0000_s1157" type="#_x0000_t7" style="position:absolute;left:37783;top:-4551;width:45719;height:105833;rotation:3673817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" fillcolor="white [3212]" stroked="f" strokeweight="1pt"/>
                      <v:group id="Group 114" o:spid="_x0000_s1158" style="position:absolute;width:116637;height:84878"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">
                        <v:line id="Straight Connector 115" o:spid="_x0000_s1159" style="position:absolute;flip:y;visibility:visible;mso-wrap-style:square" from="0,0" to="116637,5500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" strokecolor="#404040 [2429]">
                          <v:stroke joinstyle="miter"/>
                        </v:line>
                        <v:line id="Straight Connector 116" o:spid="_x0000_s1160" style="position:absolute;flip:y;visibility:visible;mso-wrap-style:square" from="8467,29633" to="116637,848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" strokecolor="#404040 [2429]">
                          <v:stroke joinstyle="miter"/>
                        </v:line>
                      </v:group>
                    </v:group>
                    <v:group id="Group 117" o:spid="_x0000_s1161" style="position:absolute;left:110066;top:93133;width:91440;height:91440"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">
                      <v:shape id="Parallelogram 118" o:spid="_x0000_s1162" type="#_x0000_t7" style="position:absolute;left:37783;top:-4551;width:45719;height:105833;rotation:3673817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" fillcolor="white [3212]" stroked="f" strokeweight="1pt"/>
                      <v:group id="Group 119" o:spid="_x0000_s1163" style="position:absolute;width:116637;height:84878"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">
                        <v:line id="Straight Connector 120" o:spid="_x0000_s1164" style="position:absolute;flip:y;visibility:visible;mso-wrap-style:square" from="0,0" to="116637,5500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" strokecolor="#404040 [2429]">
                          <v:stroke joinstyle="miter"/>
                        </v:line>
                        <v:line id="Straight Connector 121" o:spid="_x0000_s1165" style="position:absolute;flip:y;visibility:visible;mso-wrap-style:square" from="8467,29633" to="116637,848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" strokecolor="#404040 [2429]">
                          <v:stroke joinstyle="miter"/>
                        </v:line>
                      </v:group>
                    </v:group>
                  </v:group>
                </v:group>
                <v:shape id="Text Box 199" o:spid="_x0000_s1166" type="#_x0000_t202" style="position:absolute;left:4293;top:21627;width:22072;height:21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" fillcolor="white [3212]" stroked="f">
                  <v:textbox>
                    <w:txbxContent>
                      <w:p w14:paraId="0C52FDE7" w14:textId="77777777" w:rsidR="003274B7" w:rsidRPr="0082631E" w:rsidRDefault="003274B7" w:rsidP="003274B7">
                        <w:pPr>
                          <w:jc w:val="center"/>
                          <w:rPr>
                            <w:color w:val="000000" w:themeColor="text1"/>
                            <w:sz w:val="18"/>
                            <w:szCs w:val="18"/>
                          </w:rPr>
                        </w:pPr>
                        <w:r>
                          <w:rPr>
                            <w:color w:val="000000" w:themeColor="text1"/>
                            <w:sz w:val="18"/>
                            <w:szCs w:val="18"/>
                          </w:rPr>
                          <w:t>BDEFS</w:t>
                        </w:r>
                      </w:p>
                    </w:txbxContent>
                  </v:textbox>
                </v:shape>
                <v:shape id="Text Box 239" o:spid="_x0000_s1167" type="#_x0000_t202" style="position:absolute;left:-8389;top:8945;width:19069;height:215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" fillcolor="white [3212]" stroked="f">
                  <v:textbox>
                    <w:txbxContent>
                      <w:p w14:paraId="2E417D6A" w14:textId="77777777" w:rsidR="00CF632D" w:rsidRPr="0082631E" w:rsidRDefault="00CF632D" w:rsidP="00CF632D">
                        <w:pPr>
                          <w:jc w:val="center"/>
                          <w:rPr>
                            <w:color w:val="000000" w:themeColor="text1"/>
                            <w:sz w:val="18"/>
                            <w:szCs w:val="18"/>
                          </w:rPr>
                        </w:pPr>
                        <w:r w:rsidRPr="0082631E">
                          <w:rPr>
                            <w:color w:val="000000" w:themeColor="text1"/>
                            <w:sz w:val="18"/>
                            <w:szCs w:val="18"/>
                          </w:rPr>
                          <w:t>Figural Originality Ratio</w:t>
                        </w:r>
                      </w:p>
                    </w:txbxContent>
                  </v:textbox>
                </v:shape>
              </v:group>
            </w:pict>
          </mc:Fallback>
        </mc:AlternateContent>
      </w:r>
      <w:r w:rsidR="00CF632D">
        <w:rPr>
          <w:noProof/>
        </w:rPr>
        <w:drawing>
          <wp:anchor distT="0" distB="0" distL="114300" distR="114300" simplePos="0" relativeHeight="251654143" behindDoc="0" locked="0" layoutInCell="1" allowOverlap="1" wp14:anchorId="30B0CDDE" wp14:editId="0A53B784">
            <wp:simplePos x="0" y="0"/>
            <wp:positionH relativeFrom="column">
              <wp:posOffset>-79513</wp:posOffset>
            </wp:positionH>
            <wp:positionV relativeFrom="paragraph">
              <wp:posOffset>164658</wp:posOffset>
            </wp:positionV>
            <wp:extent cx="2687320" cy="2377440"/>
            <wp:effectExtent l="0" t="0" r="5080" b="0"/>
            <wp:wrapNone/>
            <wp:docPr id="215" name="Picture 215" descr="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5" name="Picture 215" descr="Chart&#10;&#10;Description automatically generated"/>
                    <pic:cNvPicPr>
                      <a:picLocks/>
                    </pic:cNvPicPr>
                  </pic:nvPicPr>
                  <pic:blipFill rotWithShape="1">
                    <a:blip r:embed="rId25">
                      <a:extLst>
                        <a:ext uri="{28A0092B-C50C-407E-A947-70E740481C1C}">
                          <a14:useLocalDpi xmlns:a14="http://schemas.microsoft.com/office/drawing/2010/main" val="0"/>
                        </a:ext>
                      </a:extLst>
                    </a:blip>
                    <a:srcRect r="24635"/>
                    <a:stretch/>
                  </pic:blipFill>
                  <pic:spPr bwMode="auto">
                    <a:xfrm>
                      <a:off x="0" y="0"/>
                      <a:ext cx="2687320" cy="2377440"/>
                    </a:xfrm>
                    <a:prstGeom prst="rect">
                      <a:avLst/>
                    </a:prstGeom>
                    <a:ln>
                      <a:noFill/>
                    </a:ln>
                    <a:extLst>
                      <a:ext uri="{53640926-AAD7-44D8-BBD7-CCE9431645EC}">
                        <a14:shadowObscured xmlns:a14="http://schemas.microsoft.com/office/drawing/2010/main"/>
                      </a:ext>
                    </a:extLst>
                  </pic:spPr>
                </pic:pic>
              </a:graphicData>
            </a:graphic>
          </wp:anchor>
        </w:drawing>
      </w:r>
    </w:p>
    <w:p w14:paraId="5264B233" w14:textId="4B783B3A" w:rsidR="008B5EA5" w:rsidRDefault="00CF632D" w:rsidP="008B5EA5">
      <w:r>
        <w:rPr>
          <w:noProof/>
        </w:rPr>
        <mc:AlternateContent>
          <mc:Choice Requires="wpg">
            <w:drawing>
              <wp:anchor distT="0" distB="0" distL="114300" distR="114300" simplePos="0" relativeHeight="251665066" behindDoc="0" locked="0" layoutInCell="1" allowOverlap="1" wp14:anchorId="4C05B2CC" wp14:editId="48B40078">
                <wp:simplePos x="0" y="0"/>
                <wp:positionH relativeFrom="column">
                  <wp:posOffset>-78106</wp:posOffset>
                </wp:positionH>
                <wp:positionV relativeFrom="paragraph">
                  <wp:posOffset>45057</wp:posOffset>
                </wp:positionV>
                <wp:extent cx="2639051" cy="2323584"/>
                <wp:effectExtent l="0" t="0" r="28575" b="635"/>
                <wp:wrapNone/>
                <wp:docPr id="235" name="Group 235"/>
                <wp:cNvGraphicFramePr/>
                <a:graphic xmlns:a="http://schemas.openxmlformats.org/drawingml/2006/main">
                  <a:graphicData uri="http://schemas.microsoft.com/office/word/2010/wordprocessingGroup">
                    <wpg:wgp>
                      <wpg:cNvGrpSpPr/>
                      <wpg:grpSpPr>
                        <a:xfrm>
                          <a:off x="0" y="0"/>
                          <a:ext cx="2639051" cy="2323584"/>
                          <a:chOff x="0" y="0"/>
                          <a:chExt cx="2639051" cy="2323584"/>
                        </a:xfrm>
                      </wpg:grpSpPr>
                      <wpg:grpSp>
                        <wpg:cNvPr id="122" name="Group 122"/>
                        <wpg:cNvGrpSpPr/>
                        <wpg:grpSpPr>
                          <a:xfrm>
                            <a:off x="329345" y="0"/>
                            <a:ext cx="2309706" cy="1962573"/>
                            <a:chOff x="0" y="0"/>
                            <a:chExt cx="2309706" cy="1962573"/>
                          </a:xfrm>
                        </wpg:grpSpPr>
                        <wpg:grpSp>
                          <wpg:cNvPr id="123" name="Group 123"/>
                          <wpg:cNvGrpSpPr/>
                          <wpg:grpSpPr>
                            <a:xfrm>
                              <a:off x="0" y="0"/>
                              <a:ext cx="2309706" cy="1954107"/>
                              <a:chOff x="0" y="0"/>
                              <a:chExt cx="2309706" cy="1954107"/>
                            </a:xfrm>
                          </wpg:grpSpPr>
                          <wpg:grpSp>
                            <wpg:cNvPr id="124" name="Group 124"/>
                            <wpg:cNvGrpSpPr/>
                            <wpg:grpSpPr>
                              <a:xfrm>
                                <a:off x="0" y="0"/>
                                <a:ext cx="91440" cy="91440"/>
                                <a:chOff x="0" y="0"/>
                                <a:chExt cx="116637" cy="84878"/>
                              </a:xfrm>
                            </wpg:grpSpPr>
                            <wps:wsp>
                              <wps:cNvPr id="125" name="Parallelogram 125"/>
                              <wps:cNvSpPr/>
                              <wps:spPr>
                                <a:xfrm rot="3363480">
                                  <a:off x="37783" y="-4551"/>
                                  <a:ext cx="45719" cy="105833"/>
                                </a:xfrm>
                                <a:prstGeom prst="parallelogram">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26" name="Group 126"/>
                              <wpg:cNvGrpSpPr/>
                              <wpg:grpSpPr>
                                <a:xfrm>
                                  <a:off x="0" y="0"/>
                                  <a:ext cx="116637" cy="84878"/>
                                  <a:chOff x="0" y="0"/>
                                  <a:chExt cx="116637" cy="84878"/>
                                </a:xfrm>
                              </wpg:grpSpPr>
                              <wps:wsp>
                                <wps:cNvPr id="127" name="Straight Connector 127"/>
                                <wps:cNvCnPr/>
                                <wps:spPr>
                                  <a:xfrm flipV="1">
                                    <a:off x="0" y="0"/>
                                    <a:ext cx="116637" cy="55009"/>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128" name="Straight Connector 128"/>
                                <wps:cNvCnPr/>
                                <wps:spPr>
                                  <a:xfrm flipV="1">
                                    <a:off x="8467" y="29633"/>
                                    <a:ext cx="108170" cy="55245"/>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29" name="Group 129"/>
                            <wpg:cNvGrpSpPr/>
                            <wpg:grpSpPr>
                              <a:xfrm>
                                <a:off x="2218266" y="1862667"/>
                                <a:ext cx="91440" cy="91440"/>
                                <a:chOff x="0" y="0"/>
                                <a:chExt cx="116637" cy="84878"/>
                              </a:xfrm>
                            </wpg:grpSpPr>
                            <wps:wsp>
                              <wps:cNvPr id="130" name="Parallelogram 130"/>
                              <wps:cNvSpPr/>
                              <wps:spPr>
                                <a:xfrm rot="3363480">
                                  <a:off x="37783" y="-4551"/>
                                  <a:ext cx="45719" cy="105833"/>
                                </a:xfrm>
                                <a:prstGeom prst="parallelogram">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31" name="Group 131"/>
                              <wpg:cNvGrpSpPr/>
                              <wpg:grpSpPr>
                                <a:xfrm>
                                  <a:off x="0" y="0"/>
                                  <a:ext cx="116637" cy="84878"/>
                                  <a:chOff x="0" y="0"/>
                                  <a:chExt cx="116637" cy="84878"/>
                                </a:xfrm>
                              </wpg:grpSpPr>
                              <wps:wsp>
                                <wps:cNvPr id="132" name="Straight Connector 132"/>
                                <wps:cNvCnPr/>
                                <wps:spPr>
                                  <a:xfrm flipV="1">
                                    <a:off x="0" y="0"/>
                                    <a:ext cx="116637" cy="55009"/>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133" name="Straight Connector 133"/>
                                <wps:cNvCnPr/>
                                <wps:spPr>
                                  <a:xfrm flipV="1">
                                    <a:off x="8467" y="29633"/>
                                    <a:ext cx="108170" cy="55245"/>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134" name="Group 134"/>
                          <wpg:cNvGrpSpPr/>
                          <wpg:grpSpPr>
                            <a:xfrm>
                              <a:off x="0" y="1778000"/>
                              <a:ext cx="201506" cy="184573"/>
                              <a:chOff x="0" y="0"/>
                              <a:chExt cx="201506" cy="184573"/>
                            </a:xfrm>
                          </wpg:grpSpPr>
                          <wpg:grpSp>
                            <wpg:cNvPr id="135" name="Group 135"/>
                            <wpg:cNvGrpSpPr/>
                            <wpg:grpSpPr>
                              <a:xfrm>
                                <a:off x="0" y="0"/>
                                <a:ext cx="91440" cy="91440"/>
                                <a:chOff x="0" y="0"/>
                                <a:chExt cx="116637" cy="84878"/>
                              </a:xfrm>
                            </wpg:grpSpPr>
                            <wps:wsp>
                              <wps:cNvPr id="136" name="Parallelogram 136"/>
                              <wps:cNvSpPr/>
                              <wps:spPr>
                                <a:xfrm rot="3363480">
                                  <a:off x="37783" y="-4551"/>
                                  <a:ext cx="45719" cy="105833"/>
                                </a:xfrm>
                                <a:prstGeom prst="parallelogram">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37" name="Group 137"/>
                              <wpg:cNvGrpSpPr/>
                              <wpg:grpSpPr>
                                <a:xfrm>
                                  <a:off x="0" y="0"/>
                                  <a:ext cx="116637" cy="84878"/>
                                  <a:chOff x="0" y="0"/>
                                  <a:chExt cx="116637" cy="84878"/>
                                </a:xfrm>
                              </wpg:grpSpPr>
                              <wps:wsp>
                                <wps:cNvPr id="138" name="Straight Connector 138"/>
                                <wps:cNvCnPr/>
                                <wps:spPr>
                                  <a:xfrm flipV="1">
                                    <a:off x="0" y="0"/>
                                    <a:ext cx="116637" cy="55009"/>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139" name="Straight Connector 139"/>
                                <wps:cNvCnPr/>
                                <wps:spPr>
                                  <a:xfrm flipV="1">
                                    <a:off x="8467" y="29633"/>
                                    <a:ext cx="108170" cy="55245"/>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40" name="Group 140"/>
                            <wpg:cNvGrpSpPr/>
                            <wpg:grpSpPr>
                              <a:xfrm>
                                <a:off x="110066" y="93133"/>
                                <a:ext cx="91440" cy="91440"/>
                                <a:chOff x="0" y="0"/>
                                <a:chExt cx="116637" cy="84878"/>
                              </a:xfrm>
                            </wpg:grpSpPr>
                            <wps:wsp>
                              <wps:cNvPr id="141" name="Parallelogram 141"/>
                              <wps:cNvSpPr/>
                              <wps:spPr>
                                <a:xfrm rot="3363480">
                                  <a:off x="37783" y="-4551"/>
                                  <a:ext cx="45719" cy="105833"/>
                                </a:xfrm>
                                <a:prstGeom prst="parallelogram">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2" name="Group 142"/>
                              <wpg:cNvGrpSpPr/>
                              <wpg:grpSpPr>
                                <a:xfrm>
                                  <a:off x="0" y="0"/>
                                  <a:ext cx="116637" cy="84878"/>
                                  <a:chOff x="0" y="0"/>
                                  <a:chExt cx="116637" cy="84878"/>
                                </a:xfrm>
                              </wpg:grpSpPr>
                              <wps:wsp>
                                <wps:cNvPr id="143" name="Straight Connector 143"/>
                                <wps:cNvCnPr/>
                                <wps:spPr>
                                  <a:xfrm flipV="1">
                                    <a:off x="0" y="0"/>
                                    <a:ext cx="116637" cy="55009"/>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144" name="Straight Connector 144"/>
                                <wps:cNvCnPr/>
                                <wps:spPr>
                                  <a:xfrm flipV="1">
                                    <a:off x="8467" y="29633"/>
                                    <a:ext cx="108170" cy="55245"/>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s:wsp>
                        <wps:cNvPr id="196" name="Text Box 196"/>
                        <wps:cNvSpPr txBox="1"/>
                        <wps:spPr>
                          <a:xfrm rot="16200000">
                            <a:off x="-845681" y="857306"/>
                            <a:ext cx="1907855" cy="216494"/>
                          </a:xfrm>
                          <a:prstGeom prst="rect">
                            <a:avLst/>
                          </a:prstGeom>
                          <a:solidFill>
                            <a:schemeClr val="bg1"/>
                          </a:solidFill>
                          <a:ln>
                            <a:noFill/>
                          </a:ln>
                          <a:effectLst/>
                        </wps:spPr>
                        <wps:txbx>
                          <w:txbxContent>
                            <w:p w14:paraId="4A96D8FE" w14:textId="77777777" w:rsidR="000F413A" w:rsidRPr="0082631E" w:rsidRDefault="000F413A" w:rsidP="0082631E">
                              <w:pPr>
                                <w:jc w:val="center"/>
                                <w:rPr>
                                  <w:color w:val="000000" w:themeColor="text1"/>
                                  <w:sz w:val="18"/>
                                  <w:szCs w:val="18"/>
                                </w:rPr>
                              </w:pPr>
                              <w:r w:rsidRPr="0082631E">
                                <w:rPr>
                                  <w:color w:val="000000" w:themeColor="text1"/>
                                  <w:sz w:val="18"/>
                                  <w:szCs w:val="18"/>
                                </w:rPr>
                                <w:t>Verbal Originality Rat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5" name="Text Box 195"/>
                        <wps:cNvSpPr txBox="1"/>
                        <wps:spPr>
                          <a:xfrm>
                            <a:off x="531330" y="2107096"/>
                            <a:ext cx="1907830" cy="216488"/>
                          </a:xfrm>
                          <a:prstGeom prst="rect">
                            <a:avLst/>
                          </a:prstGeom>
                          <a:solidFill>
                            <a:schemeClr val="bg1"/>
                          </a:solidFill>
                          <a:ln>
                            <a:noFill/>
                          </a:ln>
                          <a:effectLst/>
                        </wps:spPr>
                        <wps:txbx>
                          <w:txbxContent>
                            <w:p w14:paraId="570794A9" w14:textId="36C73895" w:rsidR="003274B7" w:rsidRPr="0082631E" w:rsidRDefault="003274B7" w:rsidP="003274B7">
                              <w:pPr>
                                <w:jc w:val="center"/>
                                <w:rPr>
                                  <w:color w:val="000000" w:themeColor="text1"/>
                                  <w:sz w:val="18"/>
                                  <w:szCs w:val="18"/>
                                </w:rPr>
                              </w:pPr>
                              <w:r>
                                <w:rPr>
                                  <w:color w:val="000000" w:themeColor="text1"/>
                                  <w:sz w:val="18"/>
                                  <w:szCs w:val="18"/>
                                </w:rPr>
                                <w:t>BDEF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C05B2CC" id="Group 235" o:spid="_x0000_s1168" style="position:absolute;margin-left:-6.15pt;margin-top:3.55pt;width:207.8pt;height:182.95pt;z-index:251665066;mso-position-horizontal-relative:text;mso-position-vertical-relative:text" coordsize="26390,2323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">
                <v:group id="Group 122" o:spid="_x0000_s1169" style="position:absolute;left:3293;width:23097;height:19625" coordsize="23097,1962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">
                  <v:group id="Group 123" o:spid="_x0000_s1170" style="position:absolute;width:23097;height:19541" coordsize="23097,1954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">
                    <v:group id="Group 124" o:spid="_x0000_s1171" style="position:absolute;width:914;height:914"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">
                      <v:shape id="Parallelogram 125" o:spid="_x0000_s1172" type="#_x0000_t7" style="position:absolute;left:37783;top:-4551;width:45719;height:105833;rotation:3673817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" fillcolor="white [3212]" stroked="f" strokeweight="1pt"/>
                      <v:group id="Group 126" o:spid="_x0000_s1173" style="position:absolute;width:116637;height:84878"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">
                        <v:line id="Straight Connector 127" o:spid="_x0000_s1174" style="position:absolute;flip:y;visibility:visible;mso-wrap-style:square" from="0,0" to="116637,5500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" strokecolor="#404040 [2429]">
                          <v:stroke joinstyle="miter"/>
                        </v:line>
                        <v:line id="Straight Connector 128" o:spid="_x0000_s1175" style="position:absolute;flip:y;visibility:visible;mso-wrap-style:square" from="8467,29633" to="116637,848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" strokecolor="#404040 [2429]">
                          <v:stroke joinstyle="miter"/>
                        </v:line>
                      </v:group>
                    </v:group>
                    <v:group id="Group 129" o:spid="_x0000_s1176" style="position:absolute;left:22182;top:18626;width:915;height:915"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">
                      <v:shape id="Parallelogram 130" o:spid="_x0000_s1177" type="#_x0000_t7" style="position:absolute;left:37783;top:-4551;width:45719;height:105833;rotation:3673817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" fillcolor="white [3212]" stroked="f" strokeweight="1pt"/>
                      <v:group id="Group 131" o:spid="_x0000_s1178" style="position:absolute;width:116637;height:84878"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">
                        <v:line id="Straight Connector 132" o:spid="_x0000_s1179" style="position:absolute;flip:y;visibility:visible;mso-wrap-style:square" from="0,0" to="116637,5500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" strokecolor="#404040 [2429]">
                          <v:stroke joinstyle="miter"/>
                        </v:line>
                        <v:line id="Straight Connector 133" o:spid="_x0000_s1180" style="position:absolute;flip:y;visibility:visible;mso-wrap-style:square" from="8467,29633" to="116637,848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" strokecolor="#404040 [2429]">
                          <v:stroke joinstyle="miter"/>
                        </v:line>
                      </v:group>
                    </v:group>
                  </v:group>
                  <v:group id="Group 134" o:spid="_x0000_s1181" style="position:absolute;top:17780;width:2015;height:1845" coordsize="201506,18457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">
                    <v:group id="Group 135" o:spid="_x0000_s1182" style="position:absolute;width:91440;height:91440"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">
                      <v:shape id="Parallelogram 136" o:spid="_x0000_s1183" type="#_x0000_t7" style="position:absolute;left:37783;top:-4551;width:45719;height:105833;rotation:3673817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" fillcolor="white [3212]" stroked="f" strokeweight="1pt"/>
                      <v:group id="Group 137" o:spid="_x0000_s1184" style="position:absolute;width:116637;height:84878"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">
                        <v:line id="Straight Connector 138" o:spid="_x0000_s1185" style="position:absolute;flip:y;visibility:visible;mso-wrap-style:square" from="0,0" to="116637,5500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" strokecolor="#404040 [2429]">
                          <v:stroke joinstyle="miter"/>
                        </v:line>
                        <v:line id="Straight Connector 139" o:spid="_x0000_s1186" style="position:absolute;flip:y;visibility:visible;mso-wrap-style:square" from="8467,29633" to="116637,848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" strokecolor="#404040 [2429]">
                          <v:stroke joinstyle="miter"/>
                        </v:line>
                      </v:group>
                    </v:group>
                    <v:group id="Group 140" o:spid="_x0000_s1187" style="position:absolute;left:110066;top:93133;width:91440;height:91440"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">
                      <v:shape id="Parallelogram 141" o:spid="_x0000_s1188" type="#_x0000_t7" style="position:absolute;left:37783;top:-4551;width:45719;height:105833;rotation:3673817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" fillcolor="white [3212]" stroked="f" strokeweight="1pt"/>
                      <v:group id="Group 142" o:spid="_x0000_s1189" style="position:absolute;width:116637;height:84878"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">
                        <v:line id="Straight Connector 143" o:spid="_x0000_s1190" style="position:absolute;flip:y;visibility:visible;mso-wrap-style:square" from="0,0" to="116637,5500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" strokecolor="#404040 [2429]">
                          <v:stroke joinstyle="miter"/>
                        </v:line>
                        <v:line id="Straight Connector 144" o:spid="_x0000_s1191" style="position:absolute;flip:y;visibility:visible;mso-wrap-style:square" from="8467,29633" to="116637,848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" strokecolor="#404040 [2429]">
                          <v:stroke joinstyle="miter"/>
                        </v:line>
                      </v:group>
                    </v:group>
                  </v:group>
                </v:group>
                <v:shape id="Text Box 196" o:spid="_x0000_s1192" type="#_x0000_t202" style="position:absolute;left:-8457;top:8573;width:19078;height:2164;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" fillcolor="white [3212]" stroked="f">
                  <v:textbox>
                    <w:txbxContent>
                      <w:p w14:paraId="4A96D8FE" w14:textId="77777777" w:rsidR="000F413A" w:rsidRPr="0082631E" w:rsidRDefault="000F413A" w:rsidP="0082631E">
                        <w:pPr>
                          <w:jc w:val="center"/>
                          <w:rPr>
                            <w:color w:val="000000" w:themeColor="text1"/>
                            <w:sz w:val="18"/>
                            <w:szCs w:val="18"/>
                          </w:rPr>
                        </w:pPr>
                        <w:r w:rsidRPr="0082631E">
                          <w:rPr>
                            <w:color w:val="000000" w:themeColor="text1"/>
                            <w:sz w:val="18"/>
                            <w:szCs w:val="18"/>
                          </w:rPr>
                          <w:t>Verbal Originality Ratio</w:t>
                        </w:r>
                      </w:p>
                    </w:txbxContent>
                  </v:textbox>
                </v:shape>
                <v:shape id="Text Box 195" o:spid="_x0000_s1193" type="#_x0000_t202" style="position:absolute;left:5313;top:21070;width:19078;height:21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" fillcolor="white [3212]" stroked="f">
                  <v:textbox>
                    <w:txbxContent>
                      <w:p w14:paraId="570794A9" w14:textId="36C73895" w:rsidR="003274B7" w:rsidRPr="0082631E" w:rsidRDefault="003274B7" w:rsidP="003274B7">
                        <w:pPr>
                          <w:jc w:val="center"/>
                          <w:rPr>
                            <w:color w:val="000000" w:themeColor="text1"/>
                            <w:sz w:val="18"/>
                            <w:szCs w:val="18"/>
                          </w:rPr>
                        </w:pPr>
                        <w:r>
                          <w:rPr>
                            <w:color w:val="000000" w:themeColor="text1"/>
                            <w:sz w:val="18"/>
                            <w:szCs w:val="18"/>
                          </w:rPr>
                          <w:t>BDEFS</w:t>
                        </w:r>
                      </w:p>
                    </w:txbxContent>
                  </v:textbox>
                </v:shape>
              </v:group>
            </w:pict>
          </mc:Fallback>
        </mc:AlternateContent>
      </w:r>
    </w:p>
    <w:p w14:paraId="7C15236B" w14:textId="0133D82A" w:rsidR="008B5EA5" w:rsidRDefault="008B5EA5" w:rsidP="008B5EA5">
      <w:pPr>
        <w:jc w:val="center"/>
      </w:pPr>
    </w:p>
    <w:p w14:paraId="51FCB85B" w14:textId="74EA7AAC" w:rsidR="008B5EA5" w:rsidRPr="002A5DAA" w:rsidRDefault="008B5EA5" w:rsidP="008B5EA5"/>
    <w:p w14:paraId="673957E5" w14:textId="28B07843" w:rsidR="008B5EA5" w:rsidRPr="002A5DAA" w:rsidRDefault="008B5EA5" w:rsidP="008B5EA5"/>
    <w:p w14:paraId="1DEDC80E" w14:textId="14419AB8" w:rsidR="008B5EA5" w:rsidRPr="002A5DAA" w:rsidRDefault="008B5EA5" w:rsidP="008B5EA5"/>
    <w:p w14:paraId="46208F16" w14:textId="103DD5FC" w:rsidR="008B5EA5" w:rsidRPr="002A5DAA" w:rsidRDefault="00CF632D" w:rsidP="008B5EA5">
      <w:r>
        <w:rPr>
          <w:noProof/>
        </w:rPr>
        <mc:AlternateContent>
          <mc:Choice Requires="wps">
            <w:drawing>
              <wp:anchor distT="0" distB="0" distL="114300" distR="114300" simplePos="0" relativeHeight="251662677" behindDoc="0" locked="0" layoutInCell="1" allowOverlap="1" wp14:anchorId="0A63A4B8" wp14:editId="3C82DA4E">
                <wp:simplePos x="0" y="0"/>
                <wp:positionH relativeFrom="column">
                  <wp:posOffset>1867121</wp:posOffset>
                </wp:positionH>
                <wp:positionV relativeFrom="paragraph">
                  <wp:posOffset>10160</wp:posOffset>
                </wp:positionV>
                <wp:extent cx="1907540" cy="216494"/>
                <wp:effectExtent l="0" t="5080" r="5080" b="5080"/>
                <wp:wrapNone/>
                <wp:docPr id="198" name="Text Box 198"/>
                <wp:cNvGraphicFramePr/>
                <a:graphic xmlns:a="http://schemas.openxmlformats.org/drawingml/2006/main">
                  <a:graphicData uri="http://schemas.microsoft.com/office/word/2010/wordprocessingShape">
                    <wps:wsp>
                      <wps:cNvSpPr txBox="1"/>
                      <wps:spPr>
                        <a:xfrm rot="16200000">
                          <a:off x="0" y="0"/>
                          <a:ext cx="1907540" cy="216494"/>
                        </a:xfrm>
                        <a:prstGeom prst="rect">
                          <a:avLst/>
                        </a:prstGeom>
                        <a:solidFill>
                          <a:schemeClr val="bg1"/>
                        </a:solidFill>
                        <a:ln>
                          <a:noFill/>
                        </a:ln>
                        <a:effectLst/>
                      </wps:spPr>
                      <wps:txbx>
                        <w:txbxContent>
                          <w:p w14:paraId="5C0060F9" w14:textId="60F154ED" w:rsidR="000F413A" w:rsidRPr="0082631E" w:rsidRDefault="000F413A" w:rsidP="0082631E">
                            <w:pPr>
                              <w:jc w:val="center"/>
                              <w:rPr>
                                <w:color w:val="000000" w:themeColor="text1"/>
                                <w:sz w:val="18"/>
                                <w:szCs w:val="18"/>
                              </w:rPr>
                            </w:pPr>
                            <w:r w:rsidRPr="0082631E">
                              <w:rPr>
                                <w:color w:val="000000" w:themeColor="text1"/>
                                <w:sz w:val="18"/>
                                <w:szCs w:val="18"/>
                              </w:rPr>
                              <w:t>Figural Originality Rat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A63A4B8" id="Text Box 198" o:spid="_x0000_s1194" type="#_x0000_t202" style="position:absolute;margin-left:147pt;margin-top:.8pt;width:150.2pt;height:17.05pt;rotation:-90;z-index:25166267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" fillcolor="white [3212]" stroked="f">
                <v:textbox>
                  <w:txbxContent>
                    <w:p w14:paraId="5C0060F9" w14:textId="60F154ED" w:rsidR="000F413A" w:rsidRPr="0082631E" w:rsidRDefault="000F413A" w:rsidP="0082631E">
                      <w:pPr>
                        <w:jc w:val="center"/>
                        <w:rPr>
                          <w:color w:val="000000" w:themeColor="text1"/>
                          <w:sz w:val="18"/>
                          <w:szCs w:val="18"/>
                        </w:rPr>
                      </w:pPr>
                      <w:r w:rsidRPr="0082631E">
                        <w:rPr>
                          <w:color w:val="000000" w:themeColor="text1"/>
                          <w:sz w:val="18"/>
                          <w:szCs w:val="18"/>
                        </w:rPr>
                        <w:t>Figural Originality Ratio</w:t>
                      </w:r>
                    </w:p>
                  </w:txbxContent>
                </v:textbox>
              </v:shape>
            </w:pict>
          </mc:Fallback>
        </mc:AlternateContent>
      </w:r>
    </w:p>
    <w:p w14:paraId="6A1E1C33" w14:textId="25311EA2" w:rsidR="008B5EA5" w:rsidRPr="002A5DAA" w:rsidRDefault="008B5EA5" w:rsidP="008B5EA5"/>
    <w:p w14:paraId="202CCF3C" w14:textId="4A730C9D" w:rsidR="008B5EA5" w:rsidRPr="002A5DAA" w:rsidRDefault="008B5EA5" w:rsidP="008B5EA5"/>
    <w:p w14:paraId="7216EA30" w14:textId="7B34EA77" w:rsidR="008B5EA5" w:rsidRPr="002A5DAA" w:rsidRDefault="008B5EA5" w:rsidP="008B5EA5"/>
    <w:p w14:paraId="742338E2" w14:textId="3B1E98F1" w:rsidR="008B5EA5" w:rsidRPr="002A5DAA" w:rsidRDefault="008B5EA5" w:rsidP="008B5EA5"/>
    <w:p w14:paraId="064A2347" w14:textId="4E6B5C05" w:rsidR="008B5EA5" w:rsidRPr="002A5DAA" w:rsidRDefault="008B5EA5" w:rsidP="008B5EA5"/>
    <w:p w14:paraId="653800EE" w14:textId="2EE4ADDB" w:rsidR="008B5EA5" w:rsidRPr="002A5DAA" w:rsidRDefault="008B5EA5" w:rsidP="008B5EA5"/>
    <w:p w14:paraId="308895C2" w14:textId="201F570F" w:rsidR="008B5EA5" w:rsidRPr="002A5DAA" w:rsidRDefault="008B5EA5" w:rsidP="008B5EA5"/>
    <w:p w14:paraId="02E61184" w14:textId="65CC9A36" w:rsidR="008B5EA5" w:rsidRPr="002A5DAA" w:rsidRDefault="008B5EA5" w:rsidP="008B5EA5"/>
    <w:p w14:paraId="4F3AA6DB" w14:textId="69B9A58D" w:rsidR="008B5EA5" w:rsidRPr="002A5DAA" w:rsidRDefault="00CF632D" w:rsidP="008B5EA5">
      <w:r>
        <w:rPr>
          <w:noProof/>
        </w:rPr>
        <mc:AlternateContent>
          <mc:Choice Requires="wpg">
            <w:drawing>
              <wp:anchor distT="0" distB="0" distL="114300" distR="114300" simplePos="0" relativeHeight="251710464" behindDoc="0" locked="0" layoutInCell="1" allowOverlap="1" wp14:anchorId="1210F761" wp14:editId="02FDAC98">
                <wp:simplePos x="0" y="0"/>
                <wp:positionH relativeFrom="column">
                  <wp:posOffset>-78106</wp:posOffset>
                </wp:positionH>
                <wp:positionV relativeFrom="paragraph">
                  <wp:posOffset>211705</wp:posOffset>
                </wp:positionV>
                <wp:extent cx="2639051" cy="2335813"/>
                <wp:effectExtent l="0" t="0" r="28575" b="1270"/>
                <wp:wrapNone/>
                <wp:docPr id="237" name="Group 237"/>
                <wp:cNvGraphicFramePr/>
                <a:graphic xmlns:a="http://schemas.openxmlformats.org/drawingml/2006/main">
                  <a:graphicData uri="http://schemas.microsoft.com/office/word/2010/wordprocessingGroup">
                    <wpg:wgp>
                      <wpg:cNvGrpSpPr/>
                      <wpg:grpSpPr>
                        <a:xfrm>
                          <a:off x="0" y="0"/>
                          <a:ext cx="2639051" cy="2335813"/>
                          <a:chOff x="0" y="0"/>
                          <a:chExt cx="2639051" cy="2335813"/>
                        </a:xfrm>
                      </wpg:grpSpPr>
                      <wps:wsp>
                        <wps:cNvPr id="197" name="Text Box 197"/>
                        <wps:cNvSpPr txBox="1"/>
                        <wps:spPr>
                          <a:xfrm rot="16200000">
                            <a:off x="-845681" y="845681"/>
                            <a:ext cx="1907855" cy="216494"/>
                          </a:xfrm>
                          <a:prstGeom prst="rect">
                            <a:avLst/>
                          </a:prstGeom>
                          <a:solidFill>
                            <a:schemeClr val="bg1"/>
                          </a:solidFill>
                          <a:ln>
                            <a:noFill/>
                          </a:ln>
                          <a:effectLst/>
                        </wps:spPr>
                        <wps:txbx>
                          <w:txbxContent>
                            <w:p w14:paraId="17663E9C" w14:textId="77777777" w:rsidR="000F413A" w:rsidRPr="0082631E" w:rsidRDefault="000F413A" w:rsidP="0082631E">
                              <w:pPr>
                                <w:jc w:val="center"/>
                                <w:rPr>
                                  <w:color w:val="000000" w:themeColor="text1"/>
                                  <w:sz w:val="18"/>
                                  <w:szCs w:val="18"/>
                                </w:rPr>
                              </w:pPr>
                              <w:r w:rsidRPr="0082631E">
                                <w:rPr>
                                  <w:color w:val="000000" w:themeColor="text1"/>
                                  <w:sz w:val="18"/>
                                  <w:szCs w:val="18"/>
                                </w:rPr>
                                <w:t>Verbal Originality Rat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45" name="Group 145"/>
                        <wpg:cNvGrpSpPr/>
                        <wpg:grpSpPr>
                          <a:xfrm>
                            <a:off x="329345" y="12229"/>
                            <a:ext cx="2309706" cy="1962573"/>
                            <a:chOff x="0" y="0"/>
                            <a:chExt cx="2309706" cy="1962573"/>
                          </a:xfrm>
                        </wpg:grpSpPr>
                        <wpg:grpSp>
                          <wpg:cNvPr id="146" name="Group 146"/>
                          <wpg:cNvGrpSpPr/>
                          <wpg:grpSpPr>
                            <a:xfrm>
                              <a:off x="0" y="0"/>
                              <a:ext cx="2309706" cy="1954107"/>
                              <a:chOff x="0" y="0"/>
                              <a:chExt cx="2309706" cy="1954107"/>
                            </a:xfrm>
                          </wpg:grpSpPr>
                          <wpg:grpSp>
                            <wpg:cNvPr id="147" name="Group 147"/>
                            <wpg:cNvGrpSpPr/>
                            <wpg:grpSpPr>
                              <a:xfrm>
                                <a:off x="0" y="0"/>
                                <a:ext cx="91440" cy="91440"/>
                                <a:chOff x="0" y="0"/>
                                <a:chExt cx="116637" cy="84878"/>
                              </a:xfrm>
                            </wpg:grpSpPr>
                            <wps:wsp>
                              <wps:cNvPr id="148" name="Parallelogram 148"/>
                              <wps:cNvSpPr/>
                              <wps:spPr>
                                <a:xfrm rot="3363480">
                                  <a:off x="37783" y="-4551"/>
                                  <a:ext cx="45719" cy="105833"/>
                                </a:xfrm>
                                <a:prstGeom prst="parallelogram">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9" name="Group 149"/>
                              <wpg:cNvGrpSpPr/>
                              <wpg:grpSpPr>
                                <a:xfrm>
                                  <a:off x="0" y="0"/>
                                  <a:ext cx="116637" cy="84878"/>
                                  <a:chOff x="0" y="0"/>
                                  <a:chExt cx="116637" cy="84878"/>
                                </a:xfrm>
                              </wpg:grpSpPr>
                              <wps:wsp>
                                <wps:cNvPr id="150" name="Straight Connector 150"/>
                                <wps:cNvCnPr/>
                                <wps:spPr>
                                  <a:xfrm flipV="1">
                                    <a:off x="0" y="0"/>
                                    <a:ext cx="116637" cy="55009"/>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151" name="Straight Connector 151"/>
                                <wps:cNvCnPr/>
                                <wps:spPr>
                                  <a:xfrm flipV="1">
                                    <a:off x="8467" y="29633"/>
                                    <a:ext cx="108170" cy="55245"/>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52" name="Group 152"/>
                            <wpg:cNvGrpSpPr/>
                            <wpg:grpSpPr>
                              <a:xfrm>
                                <a:off x="2218266" y="1862667"/>
                                <a:ext cx="91440" cy="91440"/>
                                <a:chOff x="0" y="0"/>
                                <a:chExt cx="116637" cy="84878"/>
                              </a:xfrm>
                            </wpg:grpSpPr>
                            <wps:wsp>
                              <wps:cNvPr id="153" name="Parallelogram 153"/>
                              <wps:cNvSpPr/>
                              <wps:spPr>
                                <a:xfrm rot="3363480">
                                  <a:off x="37783" y="-4551"/>
                                  <a:ext cx="45719" cy="105833"/>
                                </a:xfrm>
                                <a:prstGeom prst="parallelogram">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4" name="Group 154"/>
                              <wpg:cNvGrpSpPr/>
                              <wpg:grpSpPr>
                                <a:xfrm>
                                  <a:off x="0" y="0"/>
                                  <a:ext cx="116637" cy="84878"/>
                                  <a:chOff x="0" y="0"/>
                                  <a:chExt cx="116637" cy="84878"/>
                                </a:xfrm>
                              </wpg:grpSpPr>
                              <wps:wsp>
                                <wps:cNvPr id="155" name="Straight Connector 155"/>
                                <wps:cNvCnPr/>
                                <wps:spPr>
                                  <a:xfrm flipV="1">
                                    <a:off x="0" y="0"/>
                                    <a:ext cx="116637" cy="55009"/>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156" name="Straight Connector 156"/>
                                <wps:cNvCnPr/>
                                <wps:spPr>
                                  <a:xfrm flipV="1">
                                    <a:off x="8467" y="29633"/>
                                    <a:ext cx="108170" cy="55245"/>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157" name="Group 157"/>
                          <wpg:cNvGrpSpPr/>
                          <wpg:grpSpPr>
                            <a:xfrm>
                              <a:off x="0" y="1778000"/>
                              <a:ext cx="201506" cy="184573"/>
                              <a:chOff x="0" y="0"/>
                              <a:chExt cx="201506" cy="184573"/>
                            </a:xfrm>
                          </wpg:grpSpPr>
                          <wpg:grpSp>
                            <wpg:cNvPr id="158" name="Group 158"/>
                            <wpg:cNvGrpSpPr/>
                            <wpg:grpSpPr>
                              <a:xfrm>
                                <a:off x="0" y="0"/>
                                <a:ext cx="91440" cy="91440"/>
                                <a:chOff x="0" y="0"/>
                                <a:chExt cx="116637" cy="84878"/>
                              </a:xfrm>
                            </wpg:grpSpPr>
                            <wps:wsp>
                              <wps:cNvPr id="159" name="Parallelogram 159"/>
                              <wps:cNvSpPr/>
                              <wps:spPr>
                                <a:xfrm rot="3363480">
                                  <a:off x="37783" y="-4551"/>
                                  <a:ext cx="45719" cy="105833"/>
                                </a:xfrm>
                                <a:prstGeom prst="parallelogram">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60" name="Group 160"/>
                              <wpg:cNvGrpSpPr/>
                              <wpg:grpSpPr>
                                <a:xfrm>
                                  <a:off x="0" y="0"/>
                                  <a:ext cx="116637" cy="84878"/>
                                  <a:chOff x="0" y="0"/>
                                  <a:chExt cx="116637" cy="84878"/>
                                </a:xfrm>
                              </wpg:grpSpPr>
                              <wps:wsp>
                                <wps:cNvPr id="161" name="Straight Connector 161"/>
                                <wps:cNvCnPr/>
                                <wps:spPr>
                                  <a:xfrm flipV="1">
                                    <a:off x="0" y="0"/>
                                    <a:ext cx="116637" cy="55009"/>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162" name="Straight Connector 162"/>
                                <wps:cNvCnPr/>
                                <wps:spPr>
                                  <a:xfrm flipV="1">
                                    <a:off x="8467" y="29633"/>
                                    <a:ext cx="108170" cy="55245"/>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63" name="Group 163"/>
                            <wpg:cNvGrpSpPr/>
                            <wpg:grpSpPr>
                              <a:xfrm>
                                <a:off x="110066" y="93133"/>
                                <a:ext cx="91440" cy="91440"/>
                                <a:chOff x="0" y="0"/>
                                <a:chExt cx="116637" cy="84878"/>
                              </a:xfrm>
                            </wpg:grpSpPr>
                            <wps:wsp>
                              <wps:cNvPr id="164" name="Parallelogram 164"/>
                              <wps:cNvSpPr/>
                              <wps:spPr>
                                <a:xfrm rot="3363480">
                                  <a:off x="37783" y="-4551"/>
                                  <a:ext cx="45719" cy="105833"/>
                                </a:xfrm>
                                <a:prstGeom prst="parallelogram">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65" name="Group 165"/>
                              <wpg:cNvGrpSpPr/>
                              <wpg:grpSpPr>
                                <a:xfrm>
                                  <a:off x="0" y="0"/>
                                  <a:ext cx="116637" cy="84878"/>
                                  <a:chOff x="0" y="0"/>
                                  <a:chExt cx="116637" cy="84878"/>
                                </a:xfrm>
                              </wpg:grpSpPr>
                              <wps:wsp>
                                <wps:cNvPr id="166" name="Straight Connector 166"/>
                                <wps:cNvCnPr/>
                                <wps:spPr>
                                  <a:xfrm flipV="1">
                                    <a:off x="0" y="0"/>
                                    <a:ext cx="116637" cy="55009"/>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167" name="Straight Connector 167"/>
                                <wps:cNvCnPr/>
                                <wps:spPr>
                                  <a:xfrm flipV="1">
                                    <a:off x="8467" y="29633"/>
                                    <a:ext cx="108170" cy="55245"/>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s:wsp>
                        <wps:cNvPr id="220" name="Text Box 220"/>
                        <wps:cNvSpPr txBox="1"/>
                        <wps:spPr>
                          <a:xfrm>
                            <a:off x="420012" y="2119325"/>
                            <a:ext cx="2207191" cy="216488"/>
                          </a:xfrm>
                          <a:prstGeom prst="rect">
                            <a:avLst/>
                          </a:prstGeom>
                          <a:solidFill>
                            <a:schemeClr val="bg1"/>
                          </a:solidFill>
                          <a:ln>
                            <a:noFill/>
                          </a:ln>
                          <a:effectLst/>
                        </wps:spPr>
                        <wps:txbx>
                          <w:txbxContent>
                            <w:p w14:paraId="09C6B056" w14:textId="77777777" w:rsidR="003274B7" w:rsidRPr="0082631E" w:rsidRDefault="003274B7" w:rsidP="003274B7">
                              <w:pPr>
                                <w:jc w:val="center"/>
                                <w:rPr>
                                  <w:color w:val="000000" w:themeColor="text1"/>
                                  <w:sz w:val="18"/>
                                  <w:szCs w:val="18"/>
                                </w:rPr>
                              </w:pPr>
                              <w:r>
                                <w:rPr>
                                  <w:color w:val="000000" w:themeColor="text1"/>
                                  <w:sz w:val="18"/>
                                  <w:szCs w:val="18"/>
                                </w:rPr>
                                <w:t>BDEF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210F761" id="Group 237" o:spid="_x0000_s1195" style="position:absolute;margin-left:-6.15pt;margin-top:16.65pt;width:207.8pt;height:183.9pt;z-index:251710464;mso-position-horizontal-relative:text;mso-position-vertical-relative:text" coordsize="26390,2335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">
                <v:shape id="Text Box 197" o:spid="_x0000_s1196" type="#_x0000_t202" style="position:absolute;left:-8457;top:8457;width:19078;height:2164;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" fillcolor="white [3212]" stroked="f">
                  <v:textbox>
                    <w:txbxContent>
                      <w:p w14:paraId="17663E9C" w14:textId="77777777" w:rsidR="000F413A" w:rsidRPr="0082631E" w:rsidRDefault="000F413A" w:rsidP="0082631E">
                        <w:pPr>
                          <w:jc w:val="center"/>
                          <w:rPr>
                            <w:color w:val="000000" w:themeColor="text1"/>
                            <w:sz w:val="18"/>
                            <w:szCs w:val="18"/>
                          </w:rPr>
                        </w:pPr>
                        <w:r w:rsidRPr="0082631E">
                          <w:rPr>
                            <w:color w:val="000000" w:themeColor="text1"/>
                            <w:sz w:val="18"/>
                            <w:szCs w:val="18"/>
                          </w:rPr>
                          <w:t>Verbal Originality Ratio</w:t>
                        </w:r>
                      </w:p>
                    </w:txbxContent>
                  </v:textbox>
                </v:shape>
                <v:group id="Group 145" o:spid="_x0000_s1197" style="position:absolute;left:3293;top:122;width:23097;height:19626" coordsize="23097,1962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">
                  <v:group id="Group 146" o:spid="_x0000_s1198" style="position:absolute;width:23097;height:19541" coordsize="23097,1954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">
                    <v:group id="Group 147" o:spid="_x0000_s1199" style="position:absolute;width:914;height:914"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">
                      <v:shape id="Parallelogram 148" o:spid="_x0000_s1200" type="#_x0000_t7" style="position:absolute;left:37783;top:-4551;width:45719;height:105833;rotation:3673817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" fillcolor="white [3212]" stroked="f" strokeweight="1pt"/>
                      <v:group id="Group 149" o:spid="_x0000_s1201" style="position:absolute;width:116637;height:84878"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">
                        <v:line id="Straight Connector 150" o:spid="_x0000_s1202" style="position:absolute;flip:y;visibility:visible;mso-wrap-style:square" from="0,0" to="116637,5500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" strokecolor="#404040 [2429]">
                          <v:stroke joinstyle="miter"/>
                        </v:line>
                        <v:line id="Straight Connector 151" o:spid="_x0000_s1203" style="position:absolute;flip:y;visibility:visible;mso-wrap-style:square" from="8467,29633" to="116637,848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" strokecolor="#404040 [2429]">
                          <v:stroke joinstyle="miter"/>
                        </v:line>
                      </v:group>
                    </v:group>
                    <v:group id="Group 152" o:spid="_x0000_s1204" style="position:absolute;left:22182;top:18626;width:915;height:915"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">
                      <v:shape id="Parallelogram 153" o:spid="_x0000_s1205" type="#_x0000_t7" style="position:absolute;left:37783;top:-4551;width:45719;height:105833;rotation:3673817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" fillcolor="white [3212]" stroked="f" strokeweight="1pt"/>
                      <v:group id="Group 154" o:spid="_x0000_s1206" style="position:absolute;width:116637;height:84878"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">
                        <v:line id="Straight Connector 155" o:spid="_x0000_s1207" style="position:absolute;flip:y;visibility:visible;mso-wrap-style:square" from="0,0" to="116637,5500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" strokecolor="#404040 [2429]">
                          <v:stroke joinstyle="miter"/>
                        </v:line>
                        <v:line id="Straight Connector 156" o:spid="_x0000_s1208" style="position:absolute;flip:y;visibility:visible;mso-wrap-style:square" from="8467,29633" to="116637,848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" strokecolor="#404040 [2429]">
                          <v:stroke joinstyle="miter"/>
                        </v:line>
                      </v:group>
                    </v:group>
                  </v:group>
                  <v:group id="Group 157" o:spid="_x0000_s1209" style="position:absolute;top:17780;width:2015;height:1845" coordsize="201506,18457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">
                    <v:group id="Group 158" o:spid="_x0000_s1210" style="position:absolute;width:91440;height:91440"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">
                      <v:shape id="Parallelogram 159" o:spid="_x0000_s1211" type="#_x0000_t7" style="position:absolute;left:37783;top:-4551;width:45719;height:105833;rotation:3673817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" fillcolor="white [3212]" stroked="f" strokeweight="1pt"/>
                      <v:group id="Group 160" o:spid="_x0000_s1212" style="position:absolute;width:116637;height:84878"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">
                        <v:line id="Straight Connector 161" o:spid="_x0000_s1213" style="position:absolute;flip:y;visibility:visible;mso-wrap-style:square" from="0,0" to="116637,5500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" strokecolor="#404040 [2429]">
                          <v:stroke joinstyle="miter"/>
                        </v:line>
                        <v:line id="Straight Connector 162" o:spid="_x0000_s1214" style="position:absolute;flip:y;visibility:visible;mso-wrap-style:square" from="8467,29633" to="116637,848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" strokecolor="#404040 [2429]">
                          <v:stroke joinstyle="miter"/>
                        </v:line>
                      </v:group>
                    </v:group>
                    <v:group id="Group 163" o:spid="_x0000_s1215" style="position:absolute;left:110066;top:93133;width:91440;height:91440"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">
                      <v:shape id="Parallelogram 164" o:spid="_x0000_s1216" type="#_x0000_t7" style="position:absolute;left:37783;top:-4551;width:45719;height:105833;rotation:3673817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" fillcolor="white [3212]" stroked="f" strokeweight="1pt"/>
                      <v:group id="Group 165" o:spid="_x0000_s1217" style="position:absolute;width:116637;height:84878"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">
                        <v:line id="Straight Connector 166" o:spid="_x0000_s1218" style="position:absolute;flip:y;visibility:visible;mso-wrap-style:square" from="0,0" to="116637,5500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" strokecolor="#404040 [2429]">
                          <v:stroke joinstyle="miter"/>
                        </v:line>
                        <v:line id="Straight Connector 167" o:spid="_x0000_s1219" style="position:absolute;flip:y;visibility:visible;mso-wrap-style:square" from="8467,29633" to="116637,848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" strokecolor="#404040 [2429]">
                          <v:stroke joinstyle="miter"/>
                        </v:line>
                      </v:group>
                    </v:group>
                  </v:group>
                </v:group>
                <v:shape id="Text Box 220" o:spid="_x0000_s1220" type="#_x0000_t202" style="position:absolute;left:4200;top:21193;width:22072;height:21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" fillcolor="white [3212]" stroked="f">
                  <v:textbox>
                    <w:txbxContent>
                      <w:p w14:paraId="09C6B056" w14:textId="77777777" w:rsidR="003274B7" w:rsidRPr="0082631E" w:rsidRDefault="003274B7" w:rsidP="003274B7">
                        <w:pPr>
                          <w:jc w:val="center"/>
                          <w:rPr>
                            <w:color w:val="000000" w:themeColor="text1"/>
                            <w:sz w:val="18"/>
                            <w:szCs w:val="18"/>
                          </w:rPr>
                        </w:pPr>
                        <w:r>
                          <w:rPr>
                            <w:color w:val="000000" w:themeColor="text1"/>
                            <w:sz w:val="18"/>
                            <w:szCs w:val="18"/>
                          </w:rPr>
                          <w:t>BDEFS</w:t>
                        </w:r>
                      </w:p>
                    </w:txbxContent>
                  </v:textbox>
                </v:shape>
              </v:group>
            </w:pict>
          </mc:Fallback>
        </mc:AlternateContent>
      </w:r>
      <w:r>
        <w:rPr>
          <w:noProof/>
        </w:rPr>
        <w:drawing>
          <wp:anchor distT="0" distB="0" distL="114300" distR="114300" simplePos="0" relativeHeight="251658581" behindDoc="0" locked="0" layoutInCell="1" allowOverlap="1" wp14:anchorId="5AAE1468" wp14:editId="589E70E6">
            <wp:simplePos x="0" y="0"/>
            <wp:positionH relativeFrom="column">
              <wp:posOffset>-79513</wp:posOffset>
            </wp:positionH>
            <wp:positionV relativeFrom="paragraph">
              <wp:posOffset>176226</wp:posOffset>
            </wp:positionV>
            <wp:extent cx="2687955" cy="2377440"/>
            <wp:effectExtent l="0" t="0" r="4445" b="0"/>
            <wp:wrapNone/>
            <wp:docPr id="217" name="Picture 217" descr="Chart, line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7" name="Picture 217" descr="Chart, line chart&#10;&#10;Description automatically generated"/>
                    <pic:cNvPicPr>
                      <a:picLocks/>
                    </pic:cNvPicPr>
                  </pic:nvPicPr>
                  <pic:blipFill rotWithShape="1">
                    <a:blip r:embed="rId26">
                      <a:extLst>
                        <a:ext uri="{28A0092B-C50C-407E-A947-70E740481C1C}">
                          <a14:useLocalDpi xmlns:a14="http://schemas.microsoft.com/office/drawing/2010/main" val="0"/>
                        </a:ext>
                      </a:extLst>
                    </a:blip>
                    <a:srcRect r="24781"/>
                    <a:stretch/>
                  </pic:blipFill>
                  <pic:spPr bwMode="auto">
                    <a:xfrm>
                      <a:off x="0" y="0"/>
                      <a:ext cx="2687955" cy="237744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anchor distT="0" distB="0" distL="114300" distR="114300" simplePos="0" relativeHeight="251663701" behindDoc="0" locked="0" layoutInCell="1" allowOverlap="1" wp14:anchorId="437B38EB" wp14:editId="515DFA5A">
            <wp:simplePos x="0" y="0"/>
            <wp:positionH relativeFrom="column">
              <wp:posOffset>2711395</wp:posOffset>
            </wp:positionH>
            <wp:positionV relativeFrom="paragraph">
              <wp:posOffset>176226</wp:posOffset>
            </wp:positionV>
            <wp:extent cx="3566160" cy="2377440"/>
            <wp:effectExtent l="0" t="0" r="2540" b="0"/>
            <wp:wrapNone/>
            <wp:docPr id="218" name="Picture 218" descr="Chart, line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8" name="Picture 218" descr="Chart, line chart&#10;&#10;Description automatically generated"/>
                    <pic:cNvPicPr>
                      <a:picLocks/>
                    </pic:cNvPicPr>
                  </pic:nvPicPr>
                  <pic:blipFill>
                    <a:blip r:embed="rId27">
                      <a:extLst>
                        <a:ext uri="{28A0092B-C50C-407E-A947-70E740481C1C}">
                          <a14:useLocalDpi xmlns:a14="http://schemas.microsoft.com/office/drawing/2010/main" val="0"/>
                        </a:ext>
                      </a:extLst>
                    </a:blip>
                    <a:stretch>
                      <a:fillRect/>
                    </a:stretch>
                  </pic:blipFill>
                  <pic:spPr>
                    <a:xfrm>
                      <a:off x="0" y="0"/>
                      <a:ext cx="3566160" cy="2377440"/>
                    </a:xfrm>
                    <a:prstGeom prst="rect">
                      <a:avLst/>
                    </a:prstGeom>
                  </pic:spPr>
                </pic:pic>
              </a:graphicData>
            </a:graphic>
          </wp:anchor>
        </w:drawing>
      </w:r>
    </w:p>
    <w:p w14:paraId="181FF85B" w14:textId="26D1C407" w:rsidR="008B5EA5" w:rsidRPr="002A5DAA" w:rsidRDefault="00CF632D" w:rsidP="008B5EA5">
      <w:r>
        <w:rPr>
          <w:noProof/>
        </w:rPr>
        <mc:AlternateContent>
          <mc:Choice Requires="wpg">
            <w:drawing>
              <wp:anchor distT="0" distB="0" distL="114300" distR="114300" simplePos="0" relativeHeight="251713536" behindDoc="0" locked="0" layoutInCell="1" allowOverlap="1" wp14:anchorId="585A02EE" wp14:editId="1D5A1D86">
                <wp:simplePos x="0" y="0"/>
                <wp:positionH relativeFrom="column">
                  <wp:posOffset>2712941</wp:posOffset>
                </wp:positionH>
                <wp:positionV relativeFrom="paragraph">
                  <wp:posOffset>36306</wp:posOffset>
                </wp:positionV>
                <wp:extent cx="2630961" cy="2335952"/>
                <wp:effectExtent l="0" t="0" r="23495" b="1270"/>
                <wp:wrapNone/>
                <wp:docPr id="238" name="Group 238"/>
                <wp:cNvGraphicFramePr/>
                <a:graphic xmlns:a="http://schemas.openxmlformats.org/drawingml/2006/main">
                  <a:graphicData uri="http://schemas.microsoft.com/office/word/2010/wordprocessingGroup">
                    <wpg:wgp>
                      <wpg:cNvGrpSpPr/>
                      <wpg:grpSpPr>
                        <a:xfrm>
                          <a:off x="0" y="0"/>
                          <a:ext cx="2630961" cy="2335952"/>
                          <a:chOff x="0" y="0"/>
                          <a:chExt cx="2630961" cy="2335952"/>
                        </a:xfrm>
                      </wpg:grpSpPr>
                      <wps:wsp>
                        <wps:cNvPr id="200" name="Text Box 200"/>
                        <wps:cNvSpPr txBox="1"/>
                        <wps:spPr>
                          <a:xfrm rot="16200000">
                            <a:off x="-845820" y="845820"/>
                            <a:ext cx="1907540" cy="215900"/>
                          </a:xfrm>
                          <a:prstGeom prst="rect">
                            <a:avLst/>
                          </a:prstGeom>
                          <a:solidFill>
                            <a:schemeClr val="bg1"/>
                          </a:solidFill>
                          <a:ln>
                            <a:noFill/>
                          </a:ln>
                          <a:effectLst/>
                        </wps:spPr>
                        <wps:txbx>
                          <w:txbxContent>
                            <w:p w14:paraId="18550813" w14:textId="77777777" w:rsidR="000F413A" w:rsidRPr="0082631E" w:rsidRDefault="000F413A" w:rsidP="0082631E">
                              <w:pPr>
                                <w:jc w:val="center"/>
                                <w:rPr>
                                  <w:color w:val="000000" w:themeColor="text1"/>
                                  <w:sz w:val="18"/>
                                  <w:szCs w:val="18"/>
                                </w:rPr>
                              </w:pPr>
                              <w:r w:rsidRPr="0082631E">
                                <w:rPr>
                                  <w:color w:val="000000" w:themeColor="text1"/>
                                  <w:sz w:val="18"/>
                                  <w:szCs w:val="18"/>
                                </w:rPr>
                                <w:t>Figural Originality Rat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8" name="Group 168"/>
                        <wpg:cNvGrpSpPr/>
                        <wpg:grpSpPr>
                          <a:xfrm>
                            <a:off x="321255" y="4417"/>
                            <a:ext cx="2309706" cy="1962573"/>
                            <a:chOff x="0" y="0"/>
                            <a:chExt cx="2309706" cy="1962573"/>
                          </a:xfrm>
                        </wpg:grpSpPr>
                        <wpg:grpSp>
                          <wpg:cNvPr id="169" name="Group 169"/>
                          <wpg:cNvGrpSpPr/>
                          <wpg:grpSpPr>
                            <a:xfrm>
                              <a:off x="0" y="0"/>
                              <a:ext cx="2309706" cy="1954107"/>
                              <a:chOff x="0" y="0"/>
                              <a:chExt cx="2309706" cy="1954107"/>
                            </a:xfrm>
                          </wpg:grpSpPr>
                          <wpg:grpSp>
                            <wpg:cNvPr id="170" name="Group 170"/>
                            <wpg:cNvGrpSpPr/>
                            <wpg:grpSpPr>
                              <a:xfrm>
                                <a:off x="0" y="0"/>
                                <a:ext cx="91440" cy="91440"/>
                                <a:chOff x="0" y="0"/>
                                <a:chExt cx="116637" cy="84878"/>
                              </a:xfrm>
                            </wpg:grpSpPr>
                            <wps:wsp>
                              <wps:cNvPr id="171" name="Parallelogram 171"/>
                              <wps:cNvSpPr/>
                              <wps:spPr>
                                <a:xfrm rot="3363480">
                                  <a:off x="37783" y="-4551"/>
                                  <a:ext cx="45719" cy="105833"/>
                                </a:xfrm>
                                <a:prstGeom prst="parallelogram">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72" name="Group 172"/>
                              <wpg:cNvGrpSpPr/>
                              <wpg:grpSpPr>
                                <a:xfrm>
                                  <a:off x="0" y="0"/>
                                  <a:ext cx="116637" cy="84878"/>
                                  <a:chOff x="0" y="0"/>
                                  <a:chExt cx="116637" cy="84878"/>
                                </a:xfrm>
                              </wpg:grpSpPr>
                              <wps:wsp>
                                <wps:cNvPr id="173" name="Straight Connector 173"/>
                                <wps:cNvCnPr/>
                                <wps:spPr>
                                  <a:xfrm flipV="1">
                                    <a:off x="0" y="0"/>
                                    <a:ext cx="116637" cy="55009"/>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174" name="Straight Connector 174"/>
                                <wps:cNvCnPr/>
                                <wps:spPr>
                                  <a:xfrm flipV="1">
                                    <a:off x="8467" y="29633"/>
                                    <a:ext cx="108170" cy="55245"/>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75" name="Group 175"/>
                            <wpg:cNvGrpSpPr/>
                            <wpg:grpSpPr>
                              <a:xfrm>
                                <a:off x="2218266" y="1862667"/>
                                <a:ext cx="91440" cy="91440"/>
                                <a:chOff x="0" y="0"/>
                                <a:chExt cx="116637" cy="84878"/>
                              </a:xfrm>
                            </wpg:grpSpPr>
                            <wps:wsp>
                              <wps:cNvPr id="176" name="Parallelogram 176"/>
                              <wps:cNvSpPr/>
                              <wps:spPr>
                                <a:xfrm rot="3363480">
                                  <a:off x="37783" y="-4551"/>
                                  <a:ext cx="45719" cy="105833"/>
                                </a:xfrm>
                                <a:prstGeom prst="parallelogram">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77" name="Group 177"/>
                              <wpg:cNvGrpSpPr/>
                              <wpg:grpSpPr>
                                <a:xfrm>
                                  <a:off x="0" y="0"/>
                                  <a:ext cx="116637" cy="84878"/>
                                  <a:chOff x="0" y="0"/>
                                  <a:chExt cx="116637" cy="84878"/>
                                </a:xfrm>
                              </wpg:grpSpPr>
                              <wps:wsp>
                                <wps:cNvPr id="178" name="Straight Connector 178"/>
                                <wps:cNvCnPr/>
                                <wps:spPr>
                                  <a:xfrm flipV="1">
                                    <a:off x="0" y="0"/>
                                    <a:ext cx="116637" cy="55009"/>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179" name="Straight Connector 179"/>
                                <wps:cNvCnPr/>
                                <wps:spPr>
                                  <a:xfrm flipV="1">
                                    <a:off x="8467" y="29633"/>
                                    <a:ext cx="108170" cy="55245"/>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180" name="Group 180"/>
                          <wpg:cNvGrpSpPr/>
                          <wpg:grpSpPr>
                            <a:xfrm>
                              <a:off x="0" y="1778000"/>
                              <a:ext cx="201506" cy="184573"/>
                              <a:chOff x="0" y="0"/>
                              <a:chExt cx="201506" cy="184573"/>
                            </a:xfrm>
                          </wpg:grpSpPr>
                          <wpg:grpSp>
                            <wpg:cNvPr id="181" name="Group 181"/>
                            <wpg:cNvGrpSpPr/>
                            <wpg:grpSpPr>
                              <a:xfrm>
                                <a:off x="0" y="0"/>
                                <a:ext cx="91440" cy="91440"/>
                                <a:chOff x="0" y="0"/>
                                <a:chExt cx="116637" cy="84878"/>
                              </a:xfrm>
                            </wpg:grpSpPr>
                            <wps:wsp>
                              <wps:cNvPr id="182" name="Parallelogram 182"/>
                              <wps:cNvSpPr/>
                              <wps:spPr>
                                <a:xfrm rot="3363480">
                                  <a:off x="37783" y="-4551"/>
                                  <a:ext cx="45719" cy="105833"/>
                                </a:xfrm>
                                <a:prstGeom prst="parallelogram">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3" name="Group 183"/>
                              <wpg:cNvGrpSpPr/>
                              <wpg:grpSpPr>
                                <a:xfrm>
                                  <a:off x="0" y="0"/>
                                  <a:ext cx="116637" cy="84878"/>
                                  <a:chOff x="0" y="0"/>
                                  <a:chExt cx="116637" cy="84878"/>
                                </a:xfrm>
                              </wpg:grpSpPr>
                              <wps:wsp>
                                <wps:cNvPr id="184" name="Straight Connector 184"/>
                                <wps:cNvCnPr/>
                                <wps:spPr>
                                  <a:xfrm flipV="1">
                                    <a:off x="0" y="0"/>
                                    <a:ext cx="116637" cy="55009"/>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185" name="Straight Connector 185"/>
                                <wps:cNvCnPr/>
                                <wps:spPr>
                                  <a:xfrm flipV="1">
                                    <a:off x="8467" y="29633"/>
                                    <a:ext cx="108170" cy="55245"/>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cNvPr id="186" name="Group 186"/>
                            <wpg:cNvGrpSpPr/>
                            <wpg:grpSpPr>
                              <a:xfrm>
                                <a:off x="110066" y="93133"/>
                                <a:ext cx="91440" cy="91440"/>
                                <a:chOff x="0" y="0"/>
                                <a:chExt cx="116637" cy="84878"/>
                              </a:xfrm>
                            </wpg:grpSpPr>
                            <wps:wsp>
                              <wps:cNvPr id="187" name="Parallelogram 187"/>
                              <wps:cNvSpPr/>
                              <wps:spPr>
                                <a:xfrm rot="3363480">
                                  <a:off x="37783" y="-4551"/>
                                  <a:ext cx="45719" cy="105833"/>
                                </a:xfrm>
                                <a:prstGeom prst="parallelogram">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8" name="Group 188"/>
                              <wpg:cNvGrpSpPr/>
                              <wpg:grpSpPr>
                                <a:xfrm>
                                  <a:off x="0" y="0"/>
                                  <a:ext cx="116637" cy="84878"/>
                                  <a:chOff x="0" y="0"/>
                                  <a:chExt cx="116637" cy="84878"/>
                                </a:xfrm>
                              </wpg:grpSpPr>
                              <wps:wsp>
                                <wps:cNvPr id="189" name="Straight Connector 189"/>
                                <wps:cNvCnPr/>
                                <wps:spPr>
                                  <a:xfrm flipV="1">
                                    <a:off x="0" y="0"/>
                                    <a:ext cx="116637" cy="55009"/>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190" name="Straight Connector 190"/>
                                <wps:cNvCnPr/>
                                <wps:spPr>
                                  <a:xfrm flipV="1">
                                    <a:off x="8467" y="29633"/>
                                    <a:ext cx="108170" cy="55245"/>
                                  </a:xfrm>
                                  <a:prstGeom prst="line">
                                    <a:avLst/>
                                  </a:prstGeom>
                                  <a:ln w="9525">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s:wsp>
                        <wps:cNvPr id="221" name="Text Box 221"/>
                        <wps:cNvSpPr txBox="1"/>
                        <wps:spPr>
                          <a:xfrm>
                            <a:off x="419873" y="2119464"/>
                            <a:ext cx="2207191" cy="216488"/>
                          </a:xfrm>
                          <a:prstGeom prst="rect">
                            <a:avLst/>
                          </a:prstGeom>
                          <a:solidFill>
                            <a:schemeClr val="bg1"/>
                          </a:solidFill>
                          <a:ln>
                            <a:noFill/>
                          </a:ln>
                          <a:effectLst/>
                        </wps:spPr>
                        <wps:txbx>
                          <w:txbxContent>
                            <w:p w14:paraId="1AB9FED9" w14:textId="77777777" w:rsidR="003274B7" w:rsidRPr="0082631E" w:rsidRDefault="003274B7" w:rsidP="003274B7">
                              <w:pPr>
                                <w:jc w:val="center"/>
                                <w:rPr>
                                  <w:color w:val="000000" w:themeColor="text1"/>
                                  <w:sz w:val="18"/>
                                  <w:szCs w:val="18"/>
                                </w:rPr>
                              </w:pPr>
                              <w:r>
                                <w:rPr>
                                  <w:color w:val="000000" w:themeColor="text1"/>
                                  <w:sz w:val="18"/>
                                  <w:szCs w:val="18"/>
                                </w:rPr>
                                <w:t>BDEF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85A02EE" id="Group 238" o:spid="_x0000_s1221" style="position:absolute;margin-left:213.6pt;margin-top:2.85pt;width:207.15pt;height:183.95pt;z-index:251713536;mso-position-horizontal-relative:text;mso-position-vertical-relative:text" coordsize="26309,2335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">
                <v:shape id="Text Box 200" o:spid="_x0000_s1222" type="#_x0000_t202" style="position:absolute;left:-8458;top:8458;width:19075;height:2159;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" fillcolor="white [3212]" stroked="f">
                  <v:textbox>
                    <w:txbxContent>
                      <w:p w14:paraId="18550813" w14:textId="77777777" w:rsidR="000F413A" w:rsidRPr="0082631E" w:rsidRDefault="000F413A" w:rsidP="0082631E">
                        <w:pPr>
                          <w:jc w:val="center"/>
                          <w:rPr>
                            <w:color w:val="000000" w:themeColor="text1"/>
                            <w:sz w:val="18"/>
                            <w:szCs w:val="18"/>
                          </w:rPr>
                        </w:pPr>
                        <w:r w:rsidRPr="0082631E">
                          <w:rPr>
                            <w:color w:val="000000" w:themeColor="text1"/>
                            <w:sz w:val="18"/>
                            <w:szCs w:val="18"/>
                          </w:rPr>
                          <w:t>Figural Originality Ratio</w:t>
                        </w:r>
                      </w:p>
                    </w:txbxContent>
                  </v:textbox>
                </v:shape>
                <v:group id="Group 168" o:spid="_x0000_s1223" style="position:absolute;left:3212;top:44;width:23097;height:19625" coordsize="23097,1962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">
                  <v:group id="Group 169" o:spid="_x0000_s1224" style="position:absolute;width:23097;height:19541" coordsize="23097,1954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">
                    <v:group id="Group 170" o:spid="_x0000_s1225" style="position:absolute;width:914;height:914"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">
                      <v:shape id="Parallelogram 171" o:spid="_x0000_s1226" type="#_x0000_t7" style="position:absolute;left:37783;top:-4551;width:45719;height:105833;rotation:3673817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" fillcolor="white [3212]" stroked="f" strokeweight="1pt"/>
                      <v:group id="Group 172" o:spid="_x0000_s1227" style="position:absolute;width:116637;height:84878"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">
                        <v:line id="Straight Connector 173" o:spid="_x0000_s1228" style="position:absolute;flip:y;visibility:visible;mso-wrap-style:square" from="0,0" to="116637,5500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" strokecolor="#404040 [2429]">
                          <v:stroke joinstyle="miter"/>
                        </v:line>
                        <v:line id="Straight Connector 174" o:spid="_x0000_s1229" style="position:absolute;flip:y;visibility:visible;mso-wrap-style:square" from="8467,29633" to="116637,848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" strokecolor="#404040 [2429]">
                          <v:stroke joinstyle="miter"/>
                        </v:line>
                      </v:group>
                    </v:group>
                    <v:group id="Group 175" o:spid="_x0000_s1230" style="position:absolute;left:22182;top:18626;width:915;height:915"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">
                      <v:shape id="Parallelogram 176" o:spid="_x0000_s1231" type="#_x0000_t7" style="position:absolute;left:37783;top:-4551;width:45719;height:105833;rotation:3673817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" fillcolor="white [3212]" stroked="f" strokeweight="1pt"/>
                      <v:group id="Group 177" o:spid="_x0000_s1232" style="position:absolute;width:116637;height:84878"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">
                        <v:line id="Straight Connector 178" o:spid="_x0000_s1233" style="position:absolute;flip:y;visibility:visible;mso-wrap-style:square" from="0,0" to="116637,5500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" strokecolor="#404040 [2429]">
                          <v:stroke joinstyle="miter"/>
                        </v:line>
                        <v:line id="Straight Connector 179" o:spid="_x0000_s1234" style="position:absolute;flip:y;visibility:visible;mso-wrap-style:square" from="8467,29633" to="116637,848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" strokecolor="#404040 [2429]">
                          <v:stroke joinstyle="miter"/>
                        </v:line>
                      </v:group>
                    </v:group>
                  </v:group>
                  <v:group id="Group 180" o:spid="_x0000_s1235" style="position:absolute;top:17780;width:2015;height:1845" coordsize="201506,18457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">
                    <v:group id="Group 181" o:spid="_x0000_s1236" style="position:absolute;width:91440;height:91440"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">
                      <v:shape id="Parallelogram 182" o:spid="_x0000_s1237" type="#_x0000_t7" style="position:absolute;left:37783;top:-4551;width:45719;height:105833;rotation:3673817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" fillcolor="white [3212]" stroked="f" strokeweight="1pt"/>
                      <v:group id="Group 183" o:spid="_x0000_s1238" style="position:absolute;width:116637;height:84878"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">
                        <v:line id="Straight Connector 184" o:spid="_x0000_s1239" style="position:absolute;flip:y;visibility:visible;mso-wrap-style:square" from="0,0" to="116637,5500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" strokecolor="#404040 [2429]">
                          <v:stroke joinstyle="miter"/>
                        </v:line>
                        <v:line id="Straight Connector 185" o:spid="_x0000_s1240" style="position:absolute;flip:y;visibility:visible;mso-wrap-style:square" from="8467,29633" to="116637,848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" strokecolor="#404040 [2429]">
                          <v:stroke joinstyle="miter"/>
                        </v:line>
                      </v:group>
                    </v:group>
                    <v:group id="Group 186" o:spid="_x0000_s1241" style="position:absolute;left:110066;top:93133;width:91440;height:91440"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">
                      <v:shape id="Parallelogram 187" o:spid="_x0000_s1242" type="#_x0000_t7" style="position:absolute;left:37783;top:-4551;width:45719;height:105833;rotation:3673817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" fillcolor="white [3212]" stroked="f" strokeweight="1pt"/>
                      <v:group id="Group 188" o:spid="_x0000_s1243" style="position:absolute;width:116637;height:84878" coordsize="116637,84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">
                        <v:line id="Straight Connector 189" o:spid="_x0000_s1244" style="position:absolute;flip:y;visibility:visible;mso-wrap-style:square" from="0,0" to="116637,5500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" strokecolor="#404040 [2429]">
                          <v:stroke joinstyle="miter"/>
                        </v:line>
                        <v:line id="Straight Connector 190" o:spid="_x0000_s1245" style="position:absolute;flip:y;visibility:visible;mso-wrap-style:square" from="8467,29633" to="116637,848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" strokecolor="#404040 [2429]">
                          <v:stroke joinstyle="miter"/>
                        </v:line>
                      </v:group>
                    </v:group>
                  </v:group>
                </v:group>
                <v:shape id="Text Box 221" o:spid="_x0000_s1246" type="#_x0000_t202" style="position:absolute;left:4198;top:21194;width:22072;height:21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" fillcolor="white [3212]" stroked="f">
                  <v:textbox>
                    <w:txbxContent>
                      <w:p w14:paraId="1AB9FED9" w14:textId="77777777" w:rsidR="003274B7" w:rsidRPr="0082631E" w:rsidRDefault="003274B7" w:rsidP="003274B7">
                        <w:pPr>
                          <w:jc w:val="center"/>
                          <w:rPr>
                            <w:color w:val="000000" w:themeColor="text1"/>
                            <w:sz w:val="18"/>
                            <w:szCs w:val="18"/>
                          </w:rPr>
                        </w:pPr>
                        <w:r>
                          <w:rPr>
                            <w:color w:val="000000" w:themeColor="text1"/>
                            <w:sz w:val="18"/>
                            <w:szCs w:val="18"/>
                          </w:rPr>
                          <w:t>BDEFS</w:t>
                        </w:r>
                      </w:p>
                    </w:txbxContent>
                  </v:textbox>
                </v:shape>
              </v:group>
            </w:pict>
          </mc:Fallback>
        </mc:AlternateContent>
      </w:r>
    </w:p>
    <w:p w14:paraId="1D87688B" w14:textId="6B56CEED" w:rsidR="008B5EA5" w:rsidRPr="002A5DAA" w:rsidRDefault="008B5EA5" w:rsidP="008B5EA5"/>
    <w:p w14:paraId="6EC259C9" w14:textId="5E5AB8D6" w:rsidR="008B5EA5" w:rsidRPr="002A5DAA" w:rsidRDefault="008B5EA5" w:rsidP="008B5EA5"/>
    <w:p w14:paraId="30FB6430" w14:textId="472E272C" w:rsidR="008B5EA5" w:rsidRDefault="008B5EA5" w:rsidP="008B5EA5"/>
    <w:p w14:paraId="373F5C21" w14:textId="3D8DBE41" w:rsidR="008B5EA5" w:rsidRDefault="008B5EA5" w:rsidP="008B5EA5"/>
    <w:p w14:paraId="14BE3DE6" w14:textId="2D7BBEF7" w:rsidR="008B5EA5" w:rsidRDefault="008B5EA5" w:rsidP="008B5EA5"/>
    <w:p w14:paraId="61596736" w14:textId="544CC03B" w:rsidR="008B5EA5" w:rsidRDefault="008B5EA5" w:rsidP="008B5EA5"/>
    <w:p w14:paraId="3DD96779" w14:textId="4EBC974F" w:rsidR="008B5EA5" w:rsidRDefault="008B5EA5" w:rsidP="008B5EA5"/>
    <w:p w14:paraId="5863532A" w14:textId="41A55D74" w:rsidR="008B5EA5" w:rsidRDefault="008B5EA5" w:rsidP="008B5EA5"/>
    <w:p w14:paraId="757A53A9" w14:textId="3EA07650" w:rsidR="008B5EA5" w:rsidRDefault="008B5EA5" w:rsidP="008B5EA5"/>
    <w:p w14:paraId="70E87FB0" w14:textId="1D895E9F" w:rsidR="008B5EA5" w:rsidRDefault="008B5EA5" w:rsidP="008B5EA5"/>
    <w:p w14:paraId="22778889" w14:textId="71987330" w:rsidR="008B5EA5" w:rsidRDefault="008B5EA5" w:rsidP="008B5EA5"/>
    <w:p w14:paraId="5EBDC483" w14:textId="24D634EB" w:rsidR="008B5EA5" w:rsidRDefault="008B5EA5" w:rsidP="008B5EA5"/>
    <w:p w14:paraId="3128C024" w14:textId="7386D00B" w:rsidR="008B5EA5" w:rsidRDefault="008B5EA5" w:rsidP="008B5EA5"/>
    <w:p w14:paraId="035FE3CC" w14:textId="3F00AB56" w:rsidR="008B5EA5" w:rsidRPr="002A5DAA" w:rsidRDefault="008B5EA5" w:rsidP="008B5EA5">
      <w:pPr>
        <w:spacing w:line="480" w:lineRule="auto"/>
      </w:pPr>
      <w:r w:rsidRPr="002A5DAA">
        <w:rPr>
          <w:i/>
          <w:iCs/>
        </w:rPr>
        <w:t>Note.</w:t>
      </w:r>
      <w:r>
        <w:rPr>
          <w:i/>
          <w:iCs/>
        </w:rPr>
        <w:t xml:space="preserve"> </w:t>
      </w:r>
      <w:r>
        <w:t xml:space="preserve">Figures are based on the pick-a-point approach, wherein line was fitted to means for each group </w:t>
      </w:r>
      <w:r w:rsidRPr="00DA2C43">
        <w:t xml:space="preserve">at the </w:t>
      </w:r>
      <w:r>
        <w:t>m</w:t>
      </w:r>
      <w:r w:rsidRPr="00DA2C43">
        <w:t>ean and ± 1 SD of</w:t>
      </w:r>
      <w:r w:rsidR="00C4095F">
        <w:t xml:space="preserve"> BDEFS scores (for which higher scores reflect poorer EF)</w:t>
      </w:r>
      <w:r>
        <w:t xml:space="preserve">. </w:t>
      </w:r>
    </w:p>
    <w:p w14:paraId="009121C9" w14:textId="04C706C0" w:rsidR="008B5EA5" w:rsidRDefault="008B5EA5" w:rsidP="00DA2C43">
      <w:pPr>
        <w:spacing w:line="480" w:lineRule="auto"/>
      </w:pPr>
    </w:p>
    <w:p w14:paraId="1C3ED42A" w14:textId="315E1DEF" w:rsidR="00E737A6" w:rsidRDefault="00E737A6" w:rsidP="00DA2C43">
      <w:pPr>
        <w:spacing w:line="480" w:lineRule="auto"/>
      </w:pPr>
    </w:p>
    <w:p w14:paraId="02AF2907" w14:textId="14C5A4CC" w:rsidR="00E737A6" w:rsidRDefault="00E737A6" w:rsidP="00DA2C43">
      <w:pPr>
        <w:spacing w:line="480" w:lineRule="auto"/>
      </w:pPr>
    </w:p>
    <w:p w14:paraId="091436D8" w14:textId="78AA31BE" w:rsidR="00627208" w:rsidRDefault="00E737A6" w:rsidP="00627208">
      <w:pPr>
        <w:rPr>
          <w:b/>
          <w:bCs/>
        </w:rPr>
      </w:pPr>
      <w:r w:rsidRPr="0037016B">
        <w:rPr>
          <w:b/>
          <w:bCs/>
        </w:rPr>
        <w:lastRenderedPageBreak/>
        <w:t xml:space="preserve">Figure </w:t>
      </w:r>
      <w:r>
        <w:rPr>
          <w:b/>
          <w:bCs/>
        </w:rPr>
        <w:t>4</w:t>
      </w:r>
    </w:p>
    <w:p w14:paraId="344348A0" w14:textId="77777777" w:rsidR="00627208" w:rsidRDefault="00627208" w:rsidP="00627208">
      <w:pPr>
        <w:rPr>
          <w:b/>
          <w:bCs/>
        </w:rPr>
      </w:pPr>
    </w:p>
    <w:p w14:paraId="7D4FE2E0" w14:textId="11189E40" w:rsidR="00E737A6" w:rsidRPr="00A02502" w:rsidRDefault="00621796" w:rsidP="00A02502">
      <w:pPr>
        <w:spacing w:line="480" w:lineRule="auto"/>
        <w:rPr>
          <w:i/>
          <w:iCs/>
        </w:rPr>
      </w:pPr>
      <w:r w:rsidRPr="00577292">
        <w:rPr>
          <w:i/>
          <w:iCs/>
        </w:rPr>
        <w:t xml:space="preserve">The conditional effect of </w:t>
      </w:r>
      <w:r w:rsidR="00431796">
        <w:rPr>
          <w:i/>
          <w:iCs/>
        </w:rPr>
        <w:t>executive functioning</w:t>
      </w:r>
      <w:r w:rsidR="00431796" w:rsidRPr="00577292">
        <w:rPr>
          <w:i/>
          <w:iCs/>
        </w:rPr>
        <w:t xml:space="preserve"> </w:t>
      </w:r>
      <w:r w:rsidR="00431796">
        <w:rPr>
          <w:i/>
          <w:iCs/>
        </w:rPr>
        <w:t>(with high scores indicating poorer EF)</w:t>
      </w:r>
      <w:r w:rsidRPr="00577292">
        <w:rPr>
          <w:i/>
          <w:iCs/>
        </w:rPr>
        <w:t xml:space="preserve"> on </w:t>
      </w:r>
      <w:r>
        <w:rPr>
          <w:i/>
          <w:iCs/>
        </w:rPr>
        <w:t xml:space="preserve">verbal </w:t>
      </w:r>
      <w:r w:rsidR="00C45053">
        <w:rPr>
          <w:i/>
          <w:iCs/>
        </w:rPr>
        <w:t>originalit</w:t>
      </w:r>
      <w:r>
        <w:rPr>
          <w:i/>
          <w:iCs/>
        </w:rPr>
        <w:t xml:space="preserve">y ratios as a function of </w:t>
      </w:r>
      <w:r w:rsidR="002721D3" w:rsidRPr="008F1B9F">
        <w:rPr>
          <w:i/>
          <w:iCs/>
        </w:rPr>
        <w:t>G</w:t>
      </w:r>
      <w:r w:rsidR="00A02502">
        <w:rPr>
          <w:i/>
          <w:iCs/>
        </w:rPr>
        <w:t>f</w:t>
      </w:r>
      <w:r w:rsidR="002721D3">
        <w:rPr>
          <w:i/>
          <w:iCs/>
        </w:rPr>
        <w:t xml:space="preserve"> </w:t>
      </w:r>
      <w:r>
        <w:rPr>
          <w:i/>
          <w:iCs/>
        </w:rPr>
        <w:t xml:space="preserve">(top) and </w:t>
      </w:r>
      <w:r w:rsidR="002721D3" w:rsidRPr="008F1B9F">
        <w:rPr>
          <w:i/>
          <w:iCs/>
        </w:rPr>
        <w:t>G</w:t>
      </w:r>
      <w:r w:rsidR="00A02502">
        <w:rPr>
          <w:i/>
          <w:iCs/>
        </w:rPr>
        <w:t>c</w:t>
      </w:r>
      <w:r w:rsidR="002721D3">
        <w:rPr>
          <w:i/>
          <w:iCs/>
        </w:rPr>
        <w:t xml:space="preserve"> </w:t>
      </w:r>
      <w:r>
        <w:rPr>
          <w:i/>
          <w:iCs/>
        </w:rPr>
        <w:t>(bottom).</w:t>
      </w:r>
    </w:p>
    <w:p w14:paraId="3AF5E883" w14:textId="5048B832" w:rsidR="00FE0199" w:rsidRDefault="00FE0199" w:rsidP="00AA29E2">
      <w:pPr>
        <w:spacing w:line="480" w:lineRule="auto"/>
        <w:ind w:left="720"/>
      </w:pPr>
      <w:r>
        <w:rPr>
          <w:noProof/>
        </w:rPr>
        <mc:AlternateContent>
          <mc:Choice Requires="wpg">
            <w:drawing>
              <wp:inline distT="0" distB="0" distL="0" distR="0" wp14:anchorId="0F6D4F09" wp14:editId="68DC4310">
                <wp:extent cx="5792523" cy="3474720"/>
                <wp:effectExtent l="0" t="0" r="0" b="0"/>
                <wp:docPr id="208" name="Group 20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92523" cy="3474720"/>
                          <a:chOff x="-214534" y="0"/>
                          <a:chExt cx="5788509" cy="3434964"/>
                        </a:xfrm>
                      </wpg:grpSpPr>
                      <pic:pic xmlns:pic="http://schemas.openxmlformats.org/drawingml/2006/picture">
                        <pic:nvPicPr>
                          <pic:cNvPr id="212" name="Picture 212" descr="Chart&#10;&#10;Description automatically generated"/>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151075" y="0"/>
                            <a:ext cx="5422900" cy="3200400"/>
                          </a:xfrm>
                          <a:prstGeom prst="rect">
                            <a:avLst/>
                          </a:prstGeom>
                        </pic:spPr>
                      </pic:pic>
                      <wpg:grpSp>
                        <wpg:cNvPr id="209" name="Group 209"/>
                        <wpg:cNvGrpSpPr/>
                        <wpg:grpSpPr>
                          <a:xfrm>
                            <a:off x="-214534" y="0"/>
                            <a:ext cx="4438452" cy="3434964"/>
                            <a:chOff x="-214578" y="-79488"/>
                            <a:chExt cx="4438973" cy="3435565"/>
                          </a:xfrm>
                        </wpg:grpSpPr>
                        <wps:wsp>
                          <wps:cNvPr id="210" name="Text Box 210"/>
                          <wps:cNvSpPr txBox="1"/>
                          <wps:spPr>
                            <a:xfrm rot="16200000">
                              <a:off x="-1428647" y="1134581"/>
                              <a:ext cx="2987673" cy="559535"/>
                            </a:xfrm>
                            <a:prstGeom prst="rect">
                              <a:avLst/>
                            </a:prstGeom>
                            <a:noFill/>
                            <a:ln>
                              <a:noFill/>
                            </a:ln>
                            <a:effectLst/>
                          </wps:spPr>
                          <wps:txbx>
                            <w:txbxContent>
                              <w:p w14:paraId="06E5BC3D" w14:textId="716E79CA" w:rsidR="000F413A" w:rsidRPr="00FE0199" w:rsidRDefault="000F413A" w:rsidP="00FE0199">
                                <w:pPr>
                                  <w:jc w:val="center"/>
                                  <w:rPr>
                                    <w:color w:val="000000" w:themeColor="text1"/>
                                    <w:sz w:val="21"/>
                                    <w:szCs w:val="21"/>
                                  </w:rPr>
                                </w:pPr>
                                <w:r w:rsidRPr="00FE0199">
                                  <w:rPr>
                                    <w:color w:val="000000" w:themeColor="text1"/>
                                    <w:sz w:val="21"/>
                                    <w:szCs w:val="21"/>
                                  </w:rPr>
                                  <w:t>Conditional Effect of Executive Functioning</w:t>
                                </w:r>
                                <w:r>
                                  <w:rPr>
                                    <w:color w:val="000000" w:themeColor="text1"/>
                                    <w:sz w:val="21"/>
                                    <w:szCs w:val="21"/>
                                  </w:rPr>
                                  <w:t xml:space="preserve">          on Verbal Originality Rati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1" name="Text Box 211"/>
                          <wps:cNvSpPr txBox="1"/>
                          <wps:spPr>
                            <a:xfrm>
                              <a:off x="487282" y="3077733"/>
                              <a:ext cx="3737113" cy="278344"/>
                            </a:xfrm>
                            <a:prstGeom prst="rect">
                              <a:avLst/>
                            </a:prstGeom>
                            <a:noFill/>
                            <a:ln>
                              <a:noFill/>
                            </a:ln>
                            <a:effectLst/>
                          </wps:spPr>
                          <wps:txbx>
                            <w:txbxContent>
                              <w:p w14:paraId="7863E948" w14:textId="710A079A" w:rsidR="000F413A" w:rsidRPr="00BE393F" w:rsidRDefault="000F413A" w:rsidP="00FE0199">
                                <w:pPr>
                                  <w:jc w:val="center"/>
                                  <w:rPr>
                                    <w:i/>
                                    <w:iCs/>
                                    <w:color w:val="000000" w:themeColor="text1"/>
                                    <w:sz w:val="21"/>
                                    <w:szCs w:val="21"/>
                                  </w:rPr>
                                </w:pPr>
                                <w:r w:rsidRPr="00BE393F">
                                  <w:rPr>
                                    <w:i/>
                                    <w:iCs/>
                                    <w:color w:val="000000" w:themeColor="text1"/>
                                    <w:sz w:val="21"/>
                                    <w:szCs w:val="21"/>
                                  </w:rPr>
                                  <w:t>G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inline>
            </w:drawing>
          </mc:Choice>
          <mc:Fallback>
            <w:pict>
              <v:group w14:anchorId="0F6D4F09" id="Group 208" o:spid="_x0000_s1247" style="width:456.1pt;height:273.6pt;mso-position-horizontal-relative:char;mso-position-vertical-relative:line" coordorigin="-2145" coordsize="57885,3434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goK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13;&#10;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&#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">
                <v:shape id="Picture 212" o:spid="_x0000_s1248" type="#_x0000_t75" alt="Chart&#10;&#10;Description automatically generated" style="position:absolute;left:1510;width:54229;height:3200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">
                  <v:imagedata r:id="rId29" o:title="Chart&#10;&#10;Description automatically generated"/>
                </v:shape>
                <v:group id="Group 209" o:spid="_x0000_s1249" style="position:absolute;left:-2145;width:44384;height:34349" coordorigin="-2145,-794" coordsize="44389,3435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">
                  <v:shape id="Text Box 210" o:spid="_x0000_s1250" type="#_x0000_t202" style="position:absolute;left:-14286;top:11347;width:29875;height:5594;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" filled="f" stroked="f">
                    <v:textbox>
                      <w:txbxContent>
                        <w:p w14:paraId="06E5BC3D" w14:textId="716E79CA" w:rsidR="000F413A" w:rsidRPr="00FE0199" w:rsidRDefault="000F413A" w:rsidP="00FE0199">
                          <w:pPr>
                            <w:jc w:val="center"/>
                            <w:rPr>
                              <w:color w:val="000000" w:themeColor="text1"/>
                              <w:sz w:val="21"/>
                              <w:szCs w:val="21"/>
                            </w:rPr>
                          </w:pPr>
                          <w:r w:rsidRPr="00FE0199">
                            <w:rPr>
                              <w:color w:val="000000" w:themeColor="text1"/>
                              <w:sz w:val="21"/>
                              <w:szCs w:val="21"/>
                            </w:rPr>
                            <w:t>Conditional Effect of Executive Functioning</w:t>
                          </w:r>
                          <w:r>
                            <w:rPr>
                              <w:color w:val="000000" w:themeColor="text1"/>
                              <w:sz w:val="21"/>
                              <w:szCs w:val="21"/>
                            </w:rPr>
                            <w:t xml:space="preserve">          on Verbal Originality Ratios</w:t>
                          </w:r>
                        </w:p>
                      </w:txbxContent>
                    </v:textbox>
                  </v:shape>
                  <v:shape id="Text Box 211" o:spid="_x0000_s1251" type="#_x0000_t202" style="position:absolute;left:4872;top:30777;width:37371;height:27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" filled="f" stroked="f">
                    <v:textbox>
                      <w:txbxContent>
                        <w:p w14:paraId="7863E948" w14:textId="710A079A" w:rsidR="000F413A" w:rsidRPr="00BE393F" w:rsidRDefault="000F413A" w:rsidP="00FE0199">
                          <w:pPr>
                            <w:jc w:val="center"/>
                            <w:rPr>
                              <w:i/>
                              <w:iCs/>
                              <w:color w:val="000000" w:themeColor="text1"/>
                              <w:sz w:val="21"/>
                              <w:szCs w:val="21"/>
                            </w:rPr>
                          </w:pPr>
                          <w:r w:rsidRPr="00BE393F">
                            <w:rPr>
                              <w:i/>
                              <w:iCs/>
                              <w:color w:val="000000" w:themeColor="text1"/>
                              <w:sz w:val="21"/>
                              <w:szCs w:val="21"/>
                            </w:rPr>
                            <w:t>Gf</w:t>
                          </w:r>
                        </w:p>
                      </w:txbxContent>
                    </v:textbox>
                  </v:shape>
                </v:group>
                <w10:anchorlock/>
              </v:group>
            </w:pict>
          </mc:Fallback>
        </mc:AlternateContent>
      </w:r>
    </w:p>
    <w:p w14:paraId="10CF339A" w14:textId="778D2E55" w:rsidR="00A02502" w:rsidRPr="002A5DAA" w:rsidRDefault="00A02502" w:rsidP="00AA29E2">
      <w:pPr>
        <w:spacing w:line="480" w:lineRule="auto"/>
        <w:ind w:left="720"/>
      </w:pPr>
      <w:r>
        <w:rPr>
          <w:noProof/>
        </w:rPr>
        <mc:AlternateContent>
          <mc:Choice Requires="wpg">
            <w:drawing>
              <wp:inline distT="0" distB="0" distL="0" distR="0" wp14:anchorId="7E375841" wp14:editId="2C41ACAD">
                <wp:extent cx="5768624" cy="3474720"/>
                <wp:effectExtent l="0" t="0" r="0" b="0"/>
                <wp:docPr id="203" name="Group 20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68624" cy="3474720"/>
                          <a:chOff x="-190652" y="0"/>
                          <a:chExt cx="5764627" cy="3632945"/>
                        </a:xfrm>
                      </wpg:grpSpPr>
                      <pic:pic xmlns:pic="http://schemas.openxmlformats.org/drawingml/2006/picture">
                        <pic:nvPicPr>
                          <pic:cNvPr id="204" name="Picture 204" descr="Chart&#10;&#10;Description automatically generated"/>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151075" y="0"/>
                            <a:ext cx="5422900" cy="3454400"/>
                          </a:xfrm>
                          <a:prstGeom prst="rect">
                            <a:avLst/>
                          </a:prstGeom>
                        </pic:spPr>
                      </pic:pic>
                      <wpg:grpSp>
                        <wpg:cNvPr id="205" name="Group 205"/>
                        <wpg:cNvGrpSpPr/>
                        <wpg:grpSpPr>
                          <a:xfrm>
                            <a:off x="-190652" y="63609"/>
                            <a:ext cx="4414672" cy="3569336"/>
                            <a:chOff x="-190693" y="-79489"/>
                            <a:chExt cx="4415190" cy="3569961"/>
                          </a:xfrm>
                        </wpg:grpSpPr>
                        <wps:wsp>
                          <wps:cNvPr id="206" name="Text Box 206"/>
                          <wps:cNvSpPr txBox="1"/>
                          <wps:spPr>
                            <a:xfrm rot="16200000">
                              <a:off x="-1416688" y="1146506"/>
                              <a:ext cx="2987673" cy="535684"/>
                            </a:xfrm>
                            <a:prstGeom prst="rect">
                              <a:avLst/>
                            </a:prstGeom>
                            <a:noFill/>
                            <a:ln>
                              <a:noFill/>
                            </a:ln>
                            <a:effectLst/>
                          </wps:spPr>
                          <wps:txbx>
                            <w:txbxContent>
                              <w:p w14:paraId="42DBFD6D" w14:textId="6731CC47" w:rsidR="000F413A" w:rsidRPr="00AA29E2" w:rsidRDefault="000F413A" w:rsidP="00A02502">
                                <w:pPr>
                                  <w:jc w:val="center"/>
                                  <w:rPr>
                                    <w:color w:val="000000" w:themeColor="text1"/>
                                    <w:sz w:val="21"/>
                                    <w:szCs w:val="21"/>
                                  </w:rPr>
                                </w:pPr>
                                <w:r w:rsidRPr="00AA29E2">
                                  <w:rPr>
                                    <w:color w:val="000000" w:themeColor="text1"/>
                                    <w:sz w:val="21"/>
                                    <w:szCs w:val="21"/>
                                  </w:rPr>
                                  <w:t>Conditional Effect of Executive Functioning</w:t>
                                </w:r>
                                <w:r>
                                  <w:rPr>
                                    <w:color w:val="000000" w:themeColor="text1"/>
                                    <w:sz w:val="21"/>
                                    <w:szCs w:val="21"/>
                                  </w:rPr>
                                  <w:t xml:space="preserve">     on Verbal Originality Rati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 name="Text Box 207"/>
                          <wps:cNvSpPr txBox="1"/>
                          <wps:spPr>
                            <a:xfrm>
                              <a:off x="487384" y="3146362"/>
                              <a:ext cx="3737113" cy="344110"/>
                            </a:xfrm>
                            <a:prstGeom prst="rect">
                              <a:avLst/>
                            </a:prstGeom>
                            <a:noFill/>
                            <a:ln>
                              <a:noFill/>
                            </a:ln>
                            <a:effectLst/>
                          </wps:spPr>
                          <wps:txbx>
                            <w:txbxContent>
                              <w:p w14:paraId="0C96281A" w14:textId="77777777" w:rsidR="000F413A" w:rsidRPr="00BE393F" w:rsidRDefault="000F413A" w:rsidP="00A02502">
                                <w:pPr>
                                  <w:jc w:val="center"/>
                                  <w:rPr>
                                    <w:i/>
                                    <w:iCs/>
                                    <w:color w:val="000000" w:themeColor="text1"/>
                                    <w:sz w:val="21"/>
                                    <w:szCs w:val="21"/>
                                  </w:rPr>
                                </w:pPr>
                                <w:r w:rsidRPr="00BE393F">
                                  <w:rPr>
                                    <w:i/>
                                    <w:iCs/>
                                    <w:color w:val="000000" w:themeColor="text1"/>
                                    <w:sz w:val="21"/>
                                    <w:szCs w:val="21"/>
                                  </w:rPr>
                                  <w:t>G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inline>
            </w:drawing>
          </mc:Choice>
          <mc:Fallback>
            <w:pict>
              <v:group w14:anchorId="7E375841" id="Group 203" o:spid="_x0000_s1252" style="width:454.2pt;height:273.6pt;mso-position-horizontal-relative:char;mso-position-vertical-relative:line" coordorigin="-1906" coordsize="57646,3632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Ozs/+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13;&#10;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">
                <v:shape id="Picture 204" o:spid="_x0000_s1253" type="#_x0000_t75" alt="Chart&#10;&#10;Description automatically generated" style="position:absolute;left:1510;width:54229;height:345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">
                  <v:imagedata r:id="rId31" o:title="Chart&#10;&#10;Description automatically generated"/>
                </v:shape>
                <v:group id="Group 205" o:spid="_x0000_s1254" style="position:absolute;left:-1906;top:636;width:44146;height:35693" coordorigin="-1906,-794" coordsize="44151,3569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">
                  <v:shape id="Text Box 206" o:spid="_x0000_s1255" type="#_x0000_t202" style="position:absolute;left:-14166;top:11466;width:29875;height:5355;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" filled="f" stroked="f">
                    <v:textbox>
                      <w:txbxContent>
                        <w:p w14:paraId="42DBFD6D" w14:textId="6731CC47" w:rsidR="000F413A" w:rsidRPr="00AA29E2" w:rsidRDefault="000F413A" w:rsidP="00A02502">
                          <w:pPr>
                            <w:jc w:val="center"/>
                            <w:rPr>
                              <w:color w:val="000000" w:themeColor="text1"/>
                              <w:sz w:val="21"/>
                              <w:szCs w:val="21"/>
                            </w:rPr>
                          </w:pPr>
                          <w:r w:rsidRPr="00AA29E2">
                            <w:rPr>
                              <w:color w:val="000000" w:themeColor="text1"/>
                              <w:sz w:val="21"/>
                              <w:szCs w:val="21"/>
                            </w:rPr>
                            <w:t>Conditional Effect of Executive Functioning</w:t>
                          </w:r>
                          <w:r>
                            <w:rPr>
                              <w:color w:val="000000" w:themeColor="text1"/>
                              <w:sz w:val="21"/>
                              <w:szCs w:val="21"/>
                            </w:rPr>
                            <w:t xml:space="preserve">     on Verbal Originality Ratios</w:t>
                          </w:r>
                        </w:p>
                      </w:txbxContent>
                    </v:textbox>
                  </v:shape>
                  <v:shape id="Text Box 207" o:spid="_x0000_s1256" type="#_x0000_t202" style="position:absolute;left:4873;top:31463;width:37371;height:344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" filled="f" stroked="f">
                    <v:textbox>
                      <w:txbxContent>
                        <w:p w14:paraId="0C96281A" w14:textId="77777777" w:rsidR="000F413A" w:rsidRPr="00BE393F" w:rsidRDefault="000F413A" w:rsidP="00A02502">
                          <w:pPr>
                            <w:jc w:val="center"/>
                            <w:rPr>
                              <w:i/>
                              <w:iCs/>
                              <w:color w:val="000000" w:themeColor="text1"/>
                              <w:sz w:val="21"/>
                              <w:szCs w:val="21"/>
                            </w:rPr>
                          </w:pPr>
                          <w:r w:rsidRPr="00BE393F">
                            <w:rPr>
                              <w:i/>
                              <w:iCs/>
                              <w:color w:val="000000" w:themeColor="text1"/>
                              <w:sz w:val="21"/>
                              <w:szCs w:val="21"/>
                            </w:rPr>
                            <w:t>Gc</w:t>
                          </w:r>
                        </w:p>
                      </w:txbxContent>
                    </v:textbox>
                  </v:shape>
                </v:group>
                <w10:anchorlock/>
              </v:group>
            </w:pict>
          </mc:Fallback>
        </mc:AlternateContent>
      </w:r>
    </w:p>
    <w:sectPr w:rsidR="00A02502" w:rsidRPr="002A5DAA" w:rsidSect="00AE738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17073C" w14:textId="77777777" w:rsidR="008370F2" w:rsidRDefault="008370F2" w:rsidP="00EF58FC">
      <w:r>
        <w:separator/>
      </w:r>
    </w:p>
  </w:endnote>
  <w:endnote w:type="continuationSeparator" w:id="0">
    <w:p w14:paraId="7E713F9C" w14:textId="77777777" w:rsidR="008370F2" w:rsidRDefault="008370F2" w:rsidP="00EF58FC">
      <w:r>
        <w:continuationSeparator/>
      </w:r>
    </w:p>
  </w:endnote>
  <w:endnote w:type="continuationNotice" w:id="1">
    <w:p w14:paraId="41BC5291" w14:textId="77777777" w:rsidR="008370F2" w:rsidRDefault="008370F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29219C" w14:textId="77777777" w:rsidR="008370F2" w:rsidRDefault="008370F2" w:rsidP="00EF58FC">
      <w:r>
        <w:separator/>
      </w:r>
    </w:p>
  </w:footnote>
  <w:footnote w:type="continuationSeparator" w:id="0">
    <w:p w14:paraId="4784A324" w14:textId="77777777" w:rsidR="008370F2" w:rsidRDefault="008370F2" w:rsidP="00EF58FC">
      <w:r>
        <w:continuationSeparator/>
      </w:r>
    </w:p>
  </w:footnote>
  <w:footnote w:type="continuationNotice" w:id="1">
    <w:p w14:paraId="550F9A98" w14:textId="77777777" w:rsidR="008370F2" w:rsidRDefault="008370F2"/>
  </w:footnote>
  <w:footnote w:id="2">
    <w:p w14:paraId="57422ABE" w14:textId="01C041E7" w:rsidR="000F413A" w:rsidRPr="005E212B" w:rsidRDefault="000F413A" w:rsidP="00A94885">
      <w:pPr>
        <w:pStyle w:val="FootnoteText"/>
        <w:spacing w:line="480" w:lineRule="auto"/>
      </w:pPr>
      <w:r w:rsidRPr="00A94885">
        <w:rPr>
          <w:rStyle w:val="FootnoteReference"/>
        </w:rPr>
        <w:footnoteRef/>
      </w:r>
      <w:r w:rsidRPr="00A94885">
        <w:t xml:space="preserve"> </w:t>
      </w:r>
      <w:r w:rsidRPr="00A94885">
        <w:tab/>
        <w:t xml:space="preserve">Components of </w:t>
      </w:r>
      <w:r w:rsidRPr="00AA098F">
        <w:rPr>
          <w:i/>
          <w:iCs/>
        </w:rPr>
        <w:t>Gf</w:t>
      </w:r>
      <w:r w:rsidRPr="00A94885">
        <w:t xml:space="preserve"> (most notably </w:t>
      </w:r>
      <w:r w:rsidRPr="00AA098F">
        <w:rPr>
          <w:i/>
          <w:iCs/>
        </w:rPr>
        <w:t>Glr</w:t>
      </w:r>
      <w:r w:rsidRPr="00A94885">
        <w:t xml:space="preserve">, the ability to store, consolidate, and retrieve information in long-term memory; Schneider &amp; McGrew, 2012) have been used as indicators of executive abilities in creativity studies (e.g., Beaty et al., 2014). There is considerable overlap in the constructs of EF and IQ, and some suggest that higher order EFs, such as reasoning and problem-solving, are synonymous with </w:t>
      </w:r>
      <w:r w:rsidRPr="00AA098F">
        <w:rPr>
          <w:i/>
          <w:iCs/>
        </w:rPr>
        <w:t xml:space="preserve">Gf </w:t>
      </w:r>
      <w:r w:rsidRPr="00A94885">
        <w:t xml:space="preserve">(Diamond, 2013). However, correlations between scores on various EF tasks and </w:t>
      </w:r>
      <w:r w:rsidRPr="00AA098F">
        <w:rPr>
          <w:i/>
          <w:iCs/>
        </w:rPr>
        <w:t>Gf</w:t>
      </w:r>
      <w:r w:rsidRPr="00A94885">
        <w:t xml:space="preserve"> are inconsistent, with some studies demonstrating strong correlations and others showing minimal relations (see </w:t>
      </w:r>
      <w:r>
        <w:fldChar w:fldCharType="begin" w:fldLock="1"/>
      </w:r>
      <w:r>
        <w:instrText>ADDIN CSL_CITATION {"citationItems":[{"id":"ITEM-1","itemData":{"DOI":"10.1037/xge0000593","ISSN":"00963445","PMID":"30958017","abstract":"In the last two decades, individual-differences research has put forward 3 cognitive psychometric constructs: executive control (i.e., the ability to monitor and control ongoing thoughts and actions), working memory capacity (WMC, i.e., the ability to retain access to a limited amount of information in the service of complex tasks), and fluid intelligence (gF, i.e., the ability to reason with novel information). These constructs have been proposed to be closely related, but previous research failed to substantiate a strong correlation between executive control and the other two constructs. This might arise from the difficulty in establishing executive control as a latent variable and from differences in the way the 3 constructs are measured (i.e., executive control is typically measured through reaction times, whereas WMC and gF are measured through accuracy). The purpose of the present study was to overcome these difficulties by measuring executive control through accuracy. Despite good reliabilities of all measures, structural equation modeling identified no coherent factor of executive control. Furthermore, WMC and gF-modeled as distinct but correlated factors-were unrelated to the individual measures of executive control. Hence, measuring executive control through accuracy did not overcome the difficulties of establishing executive control as a latent variable. These findings call into question the existence of executive control as a psychometric construct and the assumption that WMC and gF are closely related to the ability to control ongoing thoughts and actions.","author":[{"dropping-particle":"","family":"Rey-Mermet","given":"Alodie","non-dropping-particle":"","parse-names":false,"suffix":""},{"dropping-particle":"","family":"Gade","given":"Miriam","non-dropping-particle":"","parse-names":false,"suffix":""},{"dropping-particle":"","family":"Souza","given":"Alessandra S.","non-dropping-particle":"","parse-names":false,"suffix":""},{"dropping-particle":"","family":"Bastian","given":"Claudia C.","non-dropping-particle":"von","parse-names":false,"suffix":""},{"dropping-particle":"","family":"Oberauer","given":"Klaus","non-dropping-particle":"","parse-names":false,"suffix":""}],"container-title":"Journal of Experimental Psychology: General","id":"ITEM-1","issue":"8","issued":{"date-parts":[["2019"]]},"page":"1335-1372","title":"Is executive control related to working memory capacity and fluid intelligence?","type":"article-journal","volume":"148"},"uris":["http://www.mendeley.com/documents/?uuid=c3fd243b-7f73-48f9-acc6-292e28fdbb16"]}],"mendeley":{"formattedCitation":"(Rey-Mermet et al., 2019)","manualFormatting":"Rey-Mermet et al., 2019)","plainTextFormattedCitation":"(Rey-Mermet et al., 2019)","previouslyFormattedCitation":"(Rey-Mermet et al., 2019)"},"properties":{"noteIndex":0},"schema":"https://github.com/citation-style-language/schema/raw/master/csl-citation.json"}</w:instrText>
      </w:r>
      <w:r>
        <w:fldChar w:fldCharType="separate"/>
      </w:r>
      <w:r w:rsidRPr="0086165F">
        <w:rPr>
          <w:noProof/>
        </w:rPr>
        <w:t>Rey-Mermet et al., 2019)</w:t>
      </w:r>
      <w:r>
        <w:fldChar w:fldCharType="end"/>
      </w:r>
      <w:r>
        <w:t xml:space="preserve">. </w:t>
      </w:r>
      <w:r w:rsidRPr="00A94885">
        <w:t>Thus, EF and IQ may be considered related, but distinct constructs (Benedek et al., 2014).</w:t>
      </w:r>
    </w:p>
  </w:footnote>
  <w:footnote w:id="3">
    <w:p w14:paraId="204180EB" w14:textId="2AF79961" w:rsidR="000F413A" w:rsidRPr="00CA39DB" w:rsidRDefault="000F413A" w:rsidP="00CA39DB">
      <w:pPr>
        <w:pStyle w:val="FootnoteText"/>
        <w:spacing w:line="480" w:lineRule="auto"/>
      </w:pPr>
      <w:r w:rsidRPr="008F1B9F">
        <w:rPr>
          <w:rStyle w:val="FootnoteReference"/>
        </w:rPr>
        <w:footnoteRef/>
      </w:r>
      <w:r w:rsidRPr="00CA39DB">
        <w:t xml:space="preserve"> </w:t>
      </w:r>
      <w:r w:rsidRPr="00CA39DB">
        <w:tab/>
      </w:r>
      <w:r w:rsidRPr="00CA39DB">
        <w:rPr>
          <w:i/>
          <w:iCs/>
        </w:rPr>
        <w:t>Gc</w:t>
      </w:r>
      <w:r w:rsidRPr="00CA39DB">
        <w:t xml:space="preserve"> has been referred to as crystallized intelligence, crystallized knowledge, and comprehension knowledge in different papers referenced. Likewise, </w:t>
      </w:r>
      <w:r w:rsidRPr="00CA39DB">
        <w:rPr>
          <w:i/>
          <w:iCs/>
        </w:rPr>
        <w:t>Gf</w:t>
      </w:r>
      <w:r w:rsidRPr="00CA39DB">
        <w:t xml:space="preserve"> has been referred to as fluid intelligence and fluid reasoning. We use crystallized intelligence (or </w:t>
      </w:r>
      <w:r w:rsidRPr="00CA39DB">
        <w:rPr>
          <w:i/>
          <w:iCs/>
        </w:rPr>
        <w:t>Gc</w:t>
      </w:r>
      <w:r w:rsidRPr="00CA39DB">
        <w:t xml:space="preserve">) and fluid intelligence (or </w:t>
      </w:r>
      <w:r w:rsidRPr="00CA39DB">
        <w:rPr>
          <w:i/>
          <w:iCs/>
        </w:rPr>
        <w:t>Gf</w:t>
      </w:r>
      <w:r w:rsidRPr="00CA39DB">
        <w:t xml:space="preserve">) throughout the remainder of the paper when referencing these studies and our results for consistency. </w:t>
      </w:r>
    </w:p>
    <w:p w14:paraId="0BFB7BEF" w14:textId="77777777" w:rsidR="000F413A" w:rsidRPr="00EF58FC" w:rsidRDefault="000F413A" w:rsidP="00D46B91">
      <w:pPr>
        <w:pStyle w:val="FootnoteText"/>
      </w:pPr>
    </w:p>
  </w:footnote>
  <w:footnote w:id="4">
    <w:p w14:paraId="5D76F9F2" w14:textId="3D3DEAD8" w:rsidR="000F413A" w:rsidRPr="00754383" w:rsidRDefault="000F413A" w:rsidP="007A7D8D">
      <w:pPr>
        <w:pStyle w:val="FootnoteText"/>
        <w:spacing w:line="480" w:lineRule="auto"/>
      </w:pPr>
      <w:r w:rsidRPr="00754383">
        <w:rPr>
          <w:rStyle w:val="FootnoteReference"/>
        </w:rPr>
        <w:footnoteRef/>
      </w:r>
      <w:r w:rsidRPr="00754383">
        <w:t xml:space="preserve"> </w:t>
      </w:r>
      <w:r w:rsidRPr="00754383">
        <w:tab/>
        <w:t xml:space="preserve">The number of participants recruited accommodated power considerations for a different study (in preparation), as it required a greater number of participants and </w:t>
      </w:r>
      <w:r>
        <w:t>uses some</w:t>
      </w:r>
      <w:r w:rsidRPr="00754383">
        <w:t xml:space="preserve"> of the data collected for this study. However, for reference, a linear multiple regression with three predictors requires 162 participants for 90% power to detect a small to medium effect with α = .05 (according to G*Power 3.1; </w:t>
      </w:r>
      <w:r w:rsidRPr="00754383">
        <w:fldChar w:fldCharType="begin" w:fldLock="1"/>
      </w:r>
      <w:r w:rsidRPr="00754383">
        <w:instrText>ADDIN CSL_CITATION {"citationItems":[{"id":"ITEM-1","itemData":{"DOI":"10.3758/BRM.41.4.1149","ISBN":"1554-3528 (Electronic)\\r1554-351X (Linking)","ISSN":"1554-3528","PMID":"19897823","abstract":"G*Power is a free power analysis program for a variety of statistical tests. We present extensions and improvements of the version introduced by Faul, Erdfelder, Lang, and Buchner (2007) in the domain of correlation and regression analyses. In the new version, we have added procedures to analyze the power of tests based on (1) single-sample tetrachoric correlations, (2) comparisons of dependent correlations, (3) bivariate linear regression, (4) multiple linear regression based on the random predictor model, (5) logistic regression, and (6) Poisson regression. We describe these new features and provide a brief introduction to their scope and handling.","author":[{"dropping-particle":"","family":"Faul","given":"Franz","non-dropping-particle":"","parse-names":false,"suffix":""},{"dropping-particle":"","family":"Erdfelder","given":"Edgar","non-dropping-particle":"","parse-names":false,"suffix":""},{"dropping-particle":"","family":"Buchner","given":"Axel","non-dropping-particle":"","parse-names":false,"suffix":""},{"dropping-particle":"","family":"Lang","given":"Albert-Georg","non-dropping-particle":"","parse-names":false,"suffix":""}],"container-title":"Behavior research methods","id":"ITEM-1","issue":"4","issued":{"date-parts":[["2009"]]},"page":"1149-60","title":"Statistical power analyses using G*Power 3.1: Tests for correlation and regression analyses","type":"article-journal","volume":"41"},"uris":["http://www.mendeley.com/documents/?uuid=f7c0e7ed-b3dd-4979-8135-4e5bedc605cb"]}],"mendeley":{"formattedCitation":"(Faul et al., 2009)","manualFormatting":"Faul, Erdfelder, Buchner, &amp; Lang, 2009)","plainTextFormattedCitation":"(Faul et al., 2009)","previouslyFormattedCitation":"(Faul et al., 2009)"},"properties":{"noteIndex":0},"schema":"https://github.com/citation-style-language/schema/raw/master/csl-citation.json"}</w:instrText>
      </w:r>
      <w:r w:rsidRPr="00754383">
        <w:fldChar w:fldCharType="separate"/>
      </w:r>
      <w:r w:rsidRPr="00754383">
        <w:rPr>
          <w:noProof/>
        </w:rPr>
        <w:t>Faul, Erdfelder, Buchner, &amp; Lang, 2009)</w:t>
      </w:r>
      <w:r w:rsidRPr="00754383">
        <w:fldChar w:fldCharType="end"/>
      </w:r>
      <w:r w:rsidRPr="00754383">
        <w:t>.</w:t>
      </w:r>
    </w:p>
  </w:footnote>
  <w:footnote w:id="5">
    <w:p w14:paraId="2381A64B" w14:textId="1FA949D8" w:rsidR="000F413A" w:rsidRPr="00C36E3B" w:rsidRDefault="000F413A">
      <w:pPr>
        <w:pStyle w:val="FootnoteText"/>
      </w:pPr>
      <w:r w:rsidRPr="008F1B9F">
        <w:rPr>
          <w:rStyle w:val="FootnoteReference"/>
        </w:rPr>
        <w:footnoteRef/>
      </w:r>
      <w:r w:rsidRPr="00C36E3B">
        <w:t xml:space="preserve"> </w:t>
      </w:r>
      <w:r w:rsidRPr="00C36E3B">
        <w:tab/>
        <w:t>One participant was revealed to be under 18 years old after completing the study.</w:t>
      </w:r>
      <w:r>
        <w:t xml:space="preserve"> </w:t>
      </w:r>
    </w:p>
  </w:footnote>
  <w:footnote w:id="6">
    <w:p w14:paraId="79162FB2" w14:textId="34AC539B" w:rsidR="000F413A" w:rsidRDefault="000F413A" w:rsidP="00B128D5">
      <w:pPr>
        <w:pStyle w:val="FootnoteText"/>
        <w:spacing w:line="480" w:lineRule="auto"/>
      </w:pPr>
      <w:r>
        <w:rPr>
          <w:rStyle w:val="FootnoteReference"/>
        </w:rPr>
        <w:footnoteRef/>
      </w:r>
      <w:r>
        <w:t xml:space="preserve"> </w:t>
      </w:r>
      <w:r>
        <w:tab/>
        <w:t xml:space="preserve">Although this differs from previous studies using non-clinical college samples </w:t>
      </w:r>
      <w:r>
        <w:fldChar w:fldCharType="begin" w:fldLock="1"/>
      </w:r>
      <w:r>
        <w:instrText>ADDIN CSL_CITATION {"citationItems":[{"id":"ITEM-1","itemData":{"DOI":"https://doi.org/10.1002/jocb.370","ISSN":"21626057","abstract":"Although the relationship between creativity and ADHD is uncertain, recent studies examining how dimensionally assessed characteristics of ADHD relate to creativity and divergent thinking in adults suggest an occasional positive, linear relationship between the constructs. However, the executive functions proposed to underlie characteristics of ADHD have not been examined in relation to creativity. This study was conducted to determine how different characteristics of ADHD related to executive functioning (as assessed by the Brown ADD Scales) predict different components of figural divergent thinking, intellectual risk-taking, and creative self-efficacy. Undergraduate engineering students (N = 60) completed the Brown ADD Scales, a figural divergent thinking task, and self-report measures of intellectual risk-taking and creative self-efficacy. A series of multivariate regression models demonstrated that several components of divergent thinking (i.e., fluency, originality, and resistance to closure) were predicted by different characteristics of ADHD. Although fluency was predicted by affect only and originality was predicted by activation only, resistance to closure was predicted by activation, effort, and attention. Additionally, intellectual risk-taking was predicted by memory, effort, and activation, whereas creative self-efficacy was predicted by effort. The implications of these results relating to the relationship between ADHD and creativity, as well as for engineering undergraduate education are discussed.","author":[{"dropping-particle":"","family":"Taylor","given":"Christa L.","non-dropping-particle":"","parse-names":false,"suffix":""},{"dropping-particle":"","family":"Zaghi","given":"Arash E.","non-dropping-particle":"","parse-names":false,"suffix":""},{"dropping-particle":"","family":"Kaufman","given":"James C.","non-dropping-particle":"","parse-names":false,"suffix":""},{"dropping-particle":"","family":"Reis","given":"Sally M.","non-dropping-particle":"","parse-names":false,"suffix":""},{"dropping-particle":"","family":"Renzulli","given":"Joseph S.","non-dropping-particle":"","parse-names":false,"suffix":""}],"container-title":"Journal of Creative Behavior","id":"ITEM-1","issue":"2","issued":{"date-parts":[["2020"]]},"page":"350-362","title":"Characteristics of ADHD Related to Executive Function: Differential Predictions for Creativity-Related Traits","type":"article-journal","volume":"54"},"uris":["http://www.mendeley.com/documents/?uuid=0f3ed41d-d8d3-4120-ba32-0de569072f1d"]},{"id":"ITEM-2","itemData":{"DOI":"10.1016/j.paid.2017.03.050","ISSN":"01918869","abstract":"Attention-deficit/hyperactivity disorder (ADHD) is a neurodevelopmental disorder characterized by distractibility, hyperactivity, and impulsive behavior. Although ADHD generally associates with a range of cognitive impairments, evidence suggests that people with ADHD may be more creative than people without the disorder. However, the exact relationship between specific ADHD symptoms and different creative processes is unclear. In three studies, we investigated the relationship between subclinical symptoms of ADHD and flexible versus persistent creative processes. Although effect sizes were small, we found that ADHD symptoms in general were associated with enhanced self-reported creative behavior and more publically recognized creative achievements in daily life, in line with our hypotheses. Moreover, these symptoms were associated with enhanced divergent thinking and with a more original, but less practical, reconstruction of complex problems. Our results indicate that these relationships were mainly driven by hyperactive–impulsive rather than inattention symptoms of ADHD.","author":[{"dropping-particle":"","family":"Boot","given":"Nathalie","non-dropping-particle":"","parse-names":false,"suffix":""},{"dropping-particle":"","family":"Nevicka","given":"Barbara","non-dropping-particle":"","parse-names":false,"suffix":""},{"dropping-particle":"","family":"Baas","given":"Matthijs","non-dropping-particle":"","parse-names":false,"suffix":""}],"container-title":"Personality and Individual Differences","id":"ITEM-2","issued":{"date-parts":[["2017"]]},"page":"73-81","publisher":"Elsevier Ltd","title":"Subclinical symptoms of attention-deficit/hyperactivity disorder (ADHD) are associated with specific creative processes","type":"article-journal","volume":"114"},"uris":["http://www.mendeley.com/documents/?uuid=7f9c1c8e-9c16-4d76-92d6-07e36b342f6f"]}],"mendeley":{"formattedCitation":"(Boot et al., 2017; Taylor et al., 2020a)","manualFormatting":"(e.g., Boot et al., 2017; Taylor et al., 2020a)","plainTextFormattedCitation":"(Boot et al., 2017; Taylor et al., 2020a)","previouslyFormattedCitation":"(Boot et al., 2017; Taylor et al., 2020a)"},"properties":{"noteIndex":0},"schema":"https://github.com/citation-style-language/schema/raw/master/csl-citation.json"}</w:instrText>
      </w:r>
      <w:r>
        <w:fldChar w:fldCharType="separate"/>
      </w:r>
      <w:r w:rsidRPr="00B128D5">
        <w:rPr>
          <w:noProof/>
        </w:rPr>
        <w:t>(</w:t>
      </w:r>
      <w:r>
        <w:rPr>
          <w:noProof/>
        </w:rPr>
        <w:t xml:space="preserve">e.g., </w:t>
      </w:r>
      <w:r w:rsidRPr="00B128D5">
        <w:rPr>
          <w:noProof/>
        </w:rPr>
        <w:t>Boot et al., 2017; Taylor et al., 2020a)</w:t>
      </w:r>
      <w:r>
        <w:fldChar w:fldCharType="end"/>
      </w:r>
      <w:r>
        <w:t xml:space="preserve">, this result is not discussed in detail due to space limitation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27549978"/>
      <w:docPartObj>
        <w:docPartGallery w:val="Page Numbers (Top of Page)"/>
        <w:docPartUnique/>
      </w:docPartObj>
    </w:sdtPr>
    <w:sdtEndPr>
      <w:rPr>
        <w:rStyle w:val="PageNumber"/>
      </w:rPr>
    </w:sdtEndPr>
    <w:sdtContent>
      <w:p w14:paraId="4166212D" w14:textId="3A34EE41" w:rsidR="000F413A" w:rsidRDefault="000F413A" w:rsidP="0031048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48C4C63" w14:textId="77777777" w:rsidR="000F413A" w:rsidRDefault="000F413A" w:rsidP="001E1A0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43802495"/>
      <w:docPartObj>
        <w:docPartGallery w:val="Page Numbers (Top of Page)"/>
        <w:docPartUnique/>
      </w:docPartObj>
    </w:sdtPr>
    <w:sdtEndPr>
      <w:rPr>
        <w:rStyle w:val="PageNumber"/>
      </w:rPr>
    </w:sdtEndPr>
    <w:sdtContent>
      <w:p w14:paraId="15859840" w14:textId="36ADCD90" w:rsidR="000F413A" w:rsidRPr="001E1A0E" w:rsidRDefault="000F413A" w:rsidP="009334AD">
        <w:pPr>
          <w:pStyle w:val="Header"/>
          <w:framePr w:w="552" w:wrap="none" w:vAnchor="text" w:hAnchor="page" w:x="10188" w:y="10"/>
          <w:rPr>
            <w:rStyle w:val="PageNumber"/>
          </w:rPr>
        </w:pPr>
        <w:r w:rsidRPr="001E1A0E">
          <w:rPr>
            <w:rStyle w:val="PageNumber"/>
          </w:rPr>
          <w:fldChar w:fldCharType="begin"/>
        </w:r>
        <w:r w:rsidRPr="001E1A0E">
          <w:rPr>
            <w:rStyle w:val="PageNumber"/>
          </w:rPr>
          <w:instrText xml:space="preserve"> PAGE </w:instrText>
        </w:r>
        <w:r w:rsidRPr="001E1A0E">
          <w:rPr>
            <w:rStyle w:val="PageNumber"/>
          </w:rPr>
          <w:fldChar w:fldCharType="separate"/>
        </w:r>
        <w:r w:rsidRPr="001E1A0E">
          <w:rPr>
            <w:rStyle w:val="PageNumber"/>
            <w:noProof/>
          </w:rPr>
          <w:t>1</w:t>
        </w:r>
        <w:r w:rsidRPr="001E1A0E">
          <w:rPr>
            <w:rStyle w:val="PageNumber"/>
          </w:rPr>
          <w:fldChar w:fldCharType="end"/>
        </w:r>
      </w:p>
    </w:sdtContent>
  </w:sdt>
  <w:p w14:paraId="747614B2" w14:textId="5333D599" w:rsidR="000F413A" w:rsidRPr="009F0726" w:rsidRDefault="000F413A" w:rsidP="00444440">
    <w:pPr>
      <w:spacing w:line="480" w:lineRule="auto"/>
    </w:pPr>
    <w:r w:rsidRPr="00444440">
      <w:t xml:space="preserve">CREATIVE COGNITION, </w:t>
    </w:r>
    <w:r>
      <w:t>EXECUTIVE FUNCTIONING</w:t>
    </w:r>
    <w:r w:rsidRPr="00444440">
      <w:t xml:space="preserve">, AND </w:t>
    </w:r>
    <w:r w:rsidR="001C2323">
      <w:t>IQ</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513406C0"/>
    <w:multiLevelType w:val="hybridMultilevel"/>
    <w:tmpl w:val="573AB72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5E455609"/>
    <w:multiLevelType w:val="hybridMultilevel"/>
    <w:tmpl w:val="B3DA3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525D"/>
    <w:rsid w:val="000006F5"/>
    <w:rsid w:val="00005330"/>
    <w:rsid w:val="00006ED6"/>
    <w:rsid w:val="00007588"/>
    <w:rsid w:val="00012A2B"/>
    <w:rsid w:val="00013215"/>
    <w:rsid w:val="00013F0B"/>
    <w:rsid w:val="00015192"/>
    <w:rsid w:val="00016303"/>
    <w:rsid w:val="00016968"/>
    <w:rsid w:val="000170E8"/>
    <w:rsid w:val="000210E3"/>
    <w:rsid w:val="0002111E"/>
    <w:rsid w:val="0002191E"/>
    <w:rsid w:val="00022451"/>
    <w:rsid w:val="000239BD"/>
    <w:rsid w:val="00024DEE"/>
    <w:rsid w:val="00026342"/>
    <w:rsid w:val="00027D9C"/>
    <w:rsid w:val="0003135A"/>
    <w:rsid w:val="0003394F"/>
    <w:rsid w:val="00034877"/>
    <w:rsid w:val="0003644A"/>
    <w:rsid w:val="000368CD"/>
    <w:rsid w:val="00037319"/>
    <w:rsid w:val="00037EA2"/>
    <w:rsid w:val="000429AC"/>
    <w:rsid w:val="00046092"/>
    <w:rsid w:val="0005321A"/>
    <w:rsid w:val="00053EFE"/>
    <w:rsid w:val="00055263"/>
    <w:rsid w:val="00056A98"/>
    <w:rsid w:val="00061C03"/>
    <w:rsid w:val="0006301D"/>
    <w:rsid w:val="0006347C"/>
    <w:rsid w:val="00064D14"/>
    <w:rsid w:val="00065789"/>
    <w:rsid w:val="00066384"/>
    <w:rsid w:val="00066523"/>
    <w:rsid w:val="00071A04"/>
    <w:rsid w:val="000754B5"/>
    <w:rsid w:val="00077844"/>
    <w:rsid w:val="000778D0"/>
    <w:rsid w:val="00080F13"/>
    <w:rsid w:val="000815C5"/>
    <w:rsid w:val="00084EB7"/>
    <w:rsid w:val="00092AE9"/>
    <w:rsid w:val="0009305D"/>
    <w:rsid w:val="000930C1"/>
    <w:rsid w:val="0009420B"/>
    <w:rsid w:val="0009464C"/>
    <w:rsid w:val="00096C41"/>
    <w:rsid w:val="000978B7"/>
    <w:rsid w:val="000A2097"/>
    <w:rsid w:val="000A2402"/>
    <w:rsid w:val="000A36AB"/>
    <w:rsid w:val="000A4985"/>
    <w:rsid w:val="000A7208"/>
    <w:rsid w:val="000B19FA"/>
    <w:rsid w:val="000B1CEE"/>
    <w:rsid w:val="000B1E75"/>
    <w:rsid w:val="000B202D"/>
    <w:rsid w:val="000B2A7E"/>
    <w:rsid w:val="000B3101"/>
    <w:rsid w:val="000B3E09"/>
    <w:rsid w:val="000B4173"/>
    <w:rsid w:val="000B5792"/>
    <w:rsid w:val="000B57C6"/>
    <w:rsid w:val="000B735A"/>
    <w:rsid w:val="000B7515"/>
    <w:rsid w:val="000B7E8E"/>
    <w:rsid w:val="000C014B"/>
    <w:rsid w:val="000C151E"/>
    <w:rsid w:val="000C2FE5"/>
    <w:rsid w:val="000C35A6"/>
    <w:rsid w:val="000C3C4A"/>
    <w:rsid w:val="000C5ED4"/>
    <w:rsid w:val="000D03AB"/>
    <w:rsid w:val="000D161B"/>
    <w:rsid w:val="000D2CBA"/>
    <w:rsid w:val="000D5F3B"/>
    <w:rsid w:val="000D6027"/>
    <w:rsid w:val="000D638E"/>
    <w:rsid w:val="000D68AC"/>
    <w:rsid w:val="000E1842"/>
    <w:rsid w:val="000E3295"/>
    <w:rsid w:val="000E43A3"/>
    <w:rsid w:val="000E69A0"/>
    <w:rsid w:val="000F413A"/>
    <w:rsid w:val="000F58AA"/>
    <w:rsid w:val="001020F1"/>
    <w:rsid w:val="0010275E"/>
    <w:rsid w:val="00103EA8"/>
    <w:rsid w:val="00106C76"/>
    <w:rsid w:val="001073F5"/>
    <w:rsid w:val="0011343A"/>
    <w:rsid w:val="00113D21"/>
    <w:rsid w:val="00120DDD"/>
    <w:rsid w:val="0012111F"/>
    <w:rsid w:val="001310E2"/>
    <w:rsid w:val="00131969"/>
    <w:rsid w:val="00131C39"/>
    <w:rsid w:val="0013289A"/>
    <w:rsid w:val="00135ADF"/>
    <w:rsid w:val="00136447"/>
    <w:rsid w:val="001372C7"/>
    <w:rsid w:val="00140985"/>
    <w:rsid w:val="00141C23"/>
    <w:rsid w:val="00145637"/>
    <w:rsid w:val="001502C3"/>
    <w:rsid w:val="001542EF"/>
    <w:rsid w:val="00155256"/>
    <w:rsid w:val="00155BB5"/>
    <w:rsid w:val="00155F20"/>
    <w:rsid w:val="001565D5"/>
    <w:rsid w:val="00163327"/>
    <w:rsid w:val="00163F12"/>
    <w:rsid w:val="00163F8C"/>
    <w:rsid w:val="00164A35"/>
    <w:rsid w:val="00171AD6"/>
    <w:rsid w:val="0017257F"/>
    <w:rsid w:val="0017415E"/>
    <w:rsid w:val="00181EEF"/>
    <w:rsid w:val="0018251A"/>
    <w:rsid w:val="00183584"/>
    <w:rsid w:val="00183C00"/>
    <w:rsid w:val="001852D8"/>
    <w:rsid w:val="001921C7"/>
    <w:rsid w:val="001925D7"/>
    <w:rsid w:val="001949C0"/>
    <w:rsid w:val="0019547E"/>
    <w:rsid w:val="00195E4F"/>
    <w:rsid w:val="001A3F87"/>
    <w:rsid w:val="001A5282"/>
    <w:rsid w:val="001A5904"/>
    <w:rsid w:val="001A6DBB"/>
    <w:rsid w:val="001A7732"/>
    <w:rsid w:val="001B02F4"/>
    <w:rsid w:val="001B20DB"/>
    <w:rsid w:val="001B41CF"/>
    <w:rsid w:val="001B43B1"/>
    <w:rsid w:val="001B4EF0"/>
    <w:rsid w:val="001B5EBB"/>
    <w:rsid w:val="001C03F6"/>
    <w:rsid w:val="001C1459"/>
    <w:rsid w:val="001C2116"/>
    <w:rsid w:val="001C2323"/>
    <w:rsid w:val="001C25B8"/>
    <w:rsid w:val="001C41DA"/>
    <w:rsid w:val="001C6AA8"/>
    <w:rsid w:val="001D0B08"/>
    <w:rsid w:val="001D4E92"/>
    <w:rsid w:val="001D522D"/>
    <w:rsid w:val="001D7BE1"/>
    <w:rsid w:val="001E0E3E"/>
    <w:rsid w:val="001E1391"/>
    <w:rsid w:val="001E1A0E"/>
    <w:rsid w:val="001F0462"/>
    <w:rsid w:val="001F1775"/>
    <w:rsid w:val="001F230A"/>
    <w:rsid w:val="001F390F"/>
    <w:rsid w:val="001F4DA7"/>
    <w:rsid w:val="001F62B1"/>
    <w:rsid w:val="001F7334"/>
    <w:rsid w:val="002022DD"/>
    <w:rsid w:val="00202D3A"/>
    <w:rsid w:val="00204E71"/>
    <w:rsid w:val="00206AFF"/>
    <w:rsid w:val="00207678"/>
    <w:rsid w:val="00210D2D"/>
    <w:rsid w:val="00211EF4"/>
    <w:rsid w:val="00214E35"/>
    <w:rsid w:val="00216F68"/>
    <w:rsid w:val="00222882"/>
    <w:rsid w:val="00224380"/>
    <w:rsid w:val="002259F1"/>
    <w:rsid w:val="002307DA"/>
    <w:rsid w:val="00230C42"/>
    <w:rsid w:val="00230D0D"/>
    <w:rsid w:val="00231558"/>
    <w:rsid w:val="00231930"/>
    <w:rsid w:val="00231A46"/>
    <w:rsid w:val="002336B5"/>
    <w:rsid w:val="00233E30"/>
    <w:rsid w:val="00233E7B"/>
    <w:rsid w:val="0024094D"/>
    <w:rsid w:val="00242B4E"/>
    <w:rsid w:val="00244007"/>
    <w:rsid w:val="00244B86"/>
    <w:rsid w:val="00251EBB"/>
    <w:rsid w:val="00252FFF"/>
    <w:rsid w:val="00255F80"/>
    <w:rsid w:val="00260FFA"/>
    <w:rsid w:val="00261CDF"/>
    <w:rsid w:val="0026253F"/>
    <w:rsid w:val="00267E92"/>
    <w:rsid w:val="0027113B"/>
    <w:rsid w:val="0027130E"/>
    <w:rsid w:val="00271C40"/>
    <w:rsid w:val="002721D3"/>
    <w:rsid w:val="00273895"/>
    <w:rsid w:val="0027475B"/>
    <w:rsid w:val="002758B5"/>
    <w:rsid w:val="0027609F"/>
    <w:rsid w:val="00280705"/>
    <w:rsid w:val="00280AC7"/>
    <w:rsid w:val="002825D2"/>
    <w:rsid w:val="00282A07"/>
    <w:rsid w:val="0028371B"/>
    <w:rsid w:val="00287FD1"/>
    <w:rsid w:val="00287FE9"/>
    <w:rsid w:val="002900EE"/>
    <w:rsid w:val="0029091C"/>
    <w:rsid w:val="002918A9"/>
    <w:rsid w:val="0029530E"/>
    <w:rsid w:val="002A44FE"/>
    <w:rsid w:val="002A45C0"/>
    <w:rsid w:val="002A5DAA"/>
    <w:rsid w:val="002A64E3"/>
    <w:rsid w:val="002A6B7C"/>
    <w:rsid w:val="002B0C29"/>
    <w:rsid w:val="002B1632"/>
    <w:rsid w:val="002B56F3"/>
    <w:rsid w:val="002B57B6"/>
    <w:rsid w:val="002C0ED2"/>
    <w:rsid w:val="002C29DD"/>
    <w:rsid w:val="002C37BE"/>
    <w:rsid w:val="002C451B"/>
    <w:rsid w:val="002C451F"/>
    <w:rsid w:val="002C6730"/>
    <w:rsid w:val="002C6CC9"/>
    <w:rsid w:val="002C6D02"/>
    <w:rsid w:val="002C72BF"/>
    <w:rsid w:val="002D2EA7"/>
    <w:rsid w:val="002D367C"/>
    <w:rsid w:val="002D4880"/>
    <w:rsid w:val="002D59AD"/>
    <w:rsid w:val="002E2AE0"/>
    <w:rsid w:val="002E2EE9"/>
    <w:rsid w:val="002E4A37"/>
    <w:rsid w:val="002E4FC4"/>
    <w:rsid w:val="002E5F27"/>
    <w:rsid w:val="002F16A8"/>
    <w:rsid w:val="002F3C50"/>
    <w:rsid w:val="002F42E6"/>
    <w:rsid w:val="002F4831"/>
    <w:rsid w:val="002F4F95"/>
    <w:rsid w:val="002F5AFD"/>
    <w:rsid w:val="00300801"/>
    <w:rsid w:val="00300DD1"/>
    <w:rsid w:val="00300E29"/>
    <w:rsid w:val="00301650"/>
    <w:rsid w:val="00301A1A"/>
    <w:rsid w:val="0030325F"/>
    <w:rsid w:val="00310483"/>
    <w:rsid w:val="00312933"/>
    <w:rsid w:val="0031303F"/>
    <w:rsid w:val="00313D71"/>
    <w:rsid w:val="00317F1C"/>
    <w:rsid w:val="00320255"/>
    <w:rsid w:val="003220C3"/>
    <w:rsid w:val="00324E39"/>
    <w:rsid w:val="003268A3"/>
    <w:rsid w:val="003274B7"/>
    <w:rsid w:val="003306E9"/>
    <w:rsid w:val="00333B67"/>
    <w:rsid w:val="0033477B"/>
    <w:rsid w:val="0033562F"/>
    <w:rsid w:val="00340586"/>
    <w:rsid w:val="00341468"/>
    <w:rsid w:val="00341508"/>
    <w:rsid w:val="00347974"/>
    <w:rsid w:val="0035095C"/>
    <w:rsid w:val="003524B3"/>
    <w:rsid w:val="003575EA"/>
    <w:rsid w:val="003579C7"/>
    <w:rsid w:val="00362418"/>
    <w:rsid w:val="003640F8"/>
    <w:rsid w:val="00366D52"/>
    <w:rsid w:val="0037016B"/>
    <w:rsid w:val="003721CA"/>
    <w:rsid w:val="00372973"/>
    <w:rsid w:val="00374362"/>
    <w:rsid w:val="0038040C"/>
    <w:rsid w:val="003809A1"/>
    <w:rsid w:val="00381591"/>
    <w:rsid w:val="003816E7"/>
    <w:rsid w:val="0038397D"/>
    <w:rsid w:val="00383CE2"/>
    <w:rsid w:val="003841B1"/>
    <w:rsid w:val="00384437"/>
    <w:rsid w:val="003846D6"/>
    <w:rsid w:val="00390904"/>
    <w:rsid w:val="003924AD"/>
    <w:rsid w:val="003925F9"/>
    <w:rsid w:val="003927AA"/>
    <w:rsid w:val="00392B6A"/>
    <w:rsid w:val="003939DA"/>
    <w:rsid w:val="00397A13"/>
    <w:rsid w:val="00397C01"/>
    <w:rsid w:val="003A247F"/>
    <w:rsid w:val="003A596D"/>
    <w:rsid w:val="003A63A4"/>
    <w:rsid w:val="003B0BE6"/>
    <w:rsid w:val="003B0FF5"/>
    <w:rsid w:val="003B42A7"/>
    <w:rsid w:val="003B4D95"/>
    <w:rsid w:val="003B5254"/>
    <w:rsid w:val="003C0773"/>
    <w:rsid w:val="003C0912"/>
    <w:rsid w:val="003C0BF8"/>
    <w:rsid w:val="003C175A"/>
    <w:rsid w:val="003C2592"/>
    <w:rsid w:val="003C6EBC"/>
    <w:rsid w:val="003D0ED7"/>
    <w:rsid w:val="003D284C"/>
    <w:rsid w:val="003D42A9"/>
    <w:rsid w:val="003D4931"/>
    <w:rsid w:val="003D4CBF"/>
    <w:rsid w:val="003D60AE"/>
    <w:rsid w:val="003E2016"/>
    <w:rsid w:val="003F4BE0"/>
    <w:rsid w:val="00402EA1"/>
    <w:rsid w:val="004146E8"/>
    <w:rsid w:val="00415FAF"/>
    <w:rsid w:val="00416703"/>
    <w:rsid w:val="00421311"/>
    <w:rsid w:val="004217E6"/>
    <w:rsid w:val="00423995"/>
    <w:rsid w:val="004255D8"/>
    <w:rsid w:val="00426F86"/>
    <w:rsid w:val="00430E3D"/>
    <w:rsid w:val="00431796"/>
    <w:rsid w:val="004323C8"/>
    <w:rsid w:val="004346E5"/>
    <w:rsid w:val="00434AFE"/>
    <w:rsid w:val="00435686"/>
    <w:rsid w:val="0043771E"/>
    <w:rsid w:val="004413A7"/>
    <w:rsid w:val="004431EF"/>
    <w:rsid w:val="00444440"/>
    <w:rsid w:val="004444C1"/>
    <w:rsid w:val="00444668"/>
    <w:rsid w:val="00447A54"/>
    <w:rsid w:val="00450586"/>
    <w:rsid w:val="004527F5"/>
    <w:rsid w:val="00453BB5"/>
    <w:rsid w:val="0045553D"/>
    <w:rsid w:val="0045568B"/>
    <w:rsid w:val="00455CD2"/>
    <w:rsid w:val="0045750B"/>
    <w:rsid w:val="004642EB"/>
    <w:rsid w:val="00464DC4"/>
    <w:rsid w:val="00466D3C"/>
    <w:rsid w:val="00467236"/>
    <w:rsid w:val="004719F4"/>
    <w:rsid w:val="00471B25"/>
    <w:rsid w:val="004723CA"/>
    <w:rsid w:val="00477770"/>
    <w:rsid w:val="004815E0"/>
    <w:rsid w:val="0048460E"/>
    <w:rsid w:val="00486D43"/>
    <w:rsid w:val="0048770F"/>
    <w:rsid w:val="00487A5C"/>
    <w:rsid w:val="00491D3B"/>
    <w:rsid w:val="00491E34"/>
    <w:rsid w:val="00492A9D"/>
    <w:rsid w:val="00495C8A"/>
    <w:rsid w:val="00495EE2"/>
    <w:rsid w:val="00497C30"/>
    <w:rsid w:val="004A1DC8"/>
    <w:rsid w:val="004A2116"/>
    <w:rsid w:val="004A2415"/>
    <w:rsid w:val="004A6B6A"/>
    <w:rsid w:val="004A78E9"/>
    <w:rsid w:val="004B4D9A"/>
    <w:rsid w:val="004B73CE"/>
    <w:rsid w:val="004C0CCF"/>
    <w:rsid w:val="004C142E"/>
    <w:rsid w:val="004C3751"/>
    <w:rsid w:val="004C4091"/>
    <w:rsid w:val="004C4E96"/>
    <w:rsid w:val="004C505D"/>
    <w:rsid w:val="004C55AB"/>
    <w:rsid w:val="004C5F4C"/>
    <w:rsid w:val="004C6374"/>
    <w:rsid w:val="004C6B36"/>
    <w:rsid w:val="004C6C90"/>
    <w:rsid w:val="004D59DF"/>
    <w:rsid w:val="004D6112"/>
    <w:rsid w:val="004E16AF"/>
    <w:rsid w:val="004E1BB7"/>
    <w:rsid w:val="004E2897"/>
    <w:rsid w:val="004E3938"/>
    <w:rsid w:val="004E3F3A"/>
    <w:rsid w:val="004F08EB"/>
    <w:rsid w:val="004F3830"/>
    <w:rsid w:val="004F4F54"/>
    <w:rsid w:val="004F718C"/>
    <w:rsid w:val="004F7548"/>
    <w:rsid w:val="004F7F3D"/>
    <w:rsid w:val="005039CE"/>
    <w:rsid w:val="0050407D"/>
    <w:rsid w:val="0050489A"/>
    <w:rsid w:val="00506311"/>
    <w:rsid w:val="00507EC6"/>
    <w:rsid w:val="00510A13"/>
    <w:rsid w:val="00512456"/>
    <w:rsid w:val="00512626"/>
    <w:rsid w:val="00512FE9"/>
    <w:rsid w:val="00513BA5"/>
    <w:rsid w:val="00514905"/>
    <w:rsid w:val="00515DC0"/>
    <w:rsid w:val="00517208"/>
    <w:rsid w:val="005226D3"/>
    <w:rsid w:val="00522FE2"/>
    <w:rsid w:val="00523FF8"/>
    <w:rsid w:val="00526FE0"/>
    <w:rsid w:val="00534820"/>
    <w:rsid w:val="00536CAA"/>
    <w:rsid w:val="0054037D"/>
    <w:rsid w:val="00542F3C"/>
    <w:rsid w:val="005435FA"/>
    <w:rsid w:val="005447B9"/>
    <w:rsid w:val="005447EA"/>
    <w:rsid w:val="00552EDE"/>
    <w:rsid w:val="00552F86"/>
    <w:rsid w:val="00556C91"/>
    <w:rsid w:val="00557313"/>
    <w:rsid w:val="00561E99"/>
    <w:rsid w:val="0056287D"/>
    <w:rsid w:val="005653E2"/>
    <w:rsid w:val="00565D51"/>
    <w:rsid w:val="00570401"/>
    <w:rsid w:val="00571E0D"/>
    <w:rsid w:val="00574B14"/>
    <w:rsid w:val="00575C12"/>
    <w:rsid w:val="00576C05"/>
    <w:rsid w:val="00577292"/>
    <w:rsid w:val="00577EC4"/>
    <w:rsid w:val="0058208B"/>
    <w:rsid w:val="00582DDF"/>
    <w:rsid w:val="005851F1"/>
    <w:rsid w:val="00585FF1"/>
    <w:rsid w:val="00586171"/>
    <w:rsid w:val="005864BB"/>
    <w:rsid w:val="005904F9"/>
    <w:rsid w:val="0059359A"/>
    <w:rsid w:val="00593745"/>
    <w:rsid w:val="00594687"/>
    <w:rsid w:val="00595B22"/>
    <w:rsid w:val="00596FC9"/>
    <w:rsid w:val="005970EA"/>
    <w:rsid w:val="005A2650"/>
    <w:rsid w:val="005A2BA3"/>
    <w:rsid w:val="005B0356"/>
    <w:rsid w:val="005B4F9F"/>
    <w:rsid w:val="005B6345"/>
    <w:rsid w:val="005B6F26"/>
    <w:rsid w:val="005C0C31"/>
    <w:rsid w:val="005C5A09"/>
    <w:rsid w:val="005C759D"/>
    <w:rsid w:val="005D0A8F"/>
    <w:rsid w:val="005D14A5"/>
    <w:rsid w:val="005D15EF"/>
    <w:rsid w:val="005D1B71"/>
    <w:rsid w:val="005D1F9E"/>
    <w:rsid w:val="005D2EE5"/>
    <w:rsid w:val="005D33E2"/>
    <w:rsid w:val="005D4594"/>
    <w:rsid w:val="005D660D"/>
    <w:rsid w:val="005E0585"/>
    <w:rsid w:val="005E05C7"/>
    <w:rsid w:val="005E212B"/>
    <w:rsid w:val="005E2594"/>
    <w:rsid w:val="005E2632"/>
    <w:rsid w:val="005E51F2"/>
    <w:rsid w:val="005E752A"/>
    <w:rsid w:val="005F3C92"/>
    <w:rsid w:val="005F41F8"/>
    <w:rsid w:val="005F4416"/>
    <w:rsid w:val="005F4438"/>
    <w:rsid w:val="005F47AF"/>
    <w:rsid w:val="005F5775"/>
    <w:rsid w:val="005F68E0"/>
    <w:rsid w:val="00600911"/>
    <w:rsid w:val="00605963"/>
    <w:rsid w:val="00606AAE"/>
    <w:rsid w:val="00613D1B"/>
    <w:rsid w:val="0061460C"/>
    <w:rsid w:val="00621796"/>
    <w:rsid w:val="00622B8B"/>
    <w:rsid w:val="00625A84"/>
    <w:rsid w:val="006264EA"/>
    <w:rsid w:val="006266B0"/>
    <w:rsid w:val="00627208"/>
    <w:rsid w:val="00627C23"/>
    <w:rsid w:val="00630599"/>
    <w:rsid w:val="0063072A"/>
    <w:rsid w:val="006311F9"/>
    <w:rsid w:val="006313C0"/>
    <w:rsid w:val="0063153F"/>
    <w:rsid w:val="006316CF"/>
    <w:rsid w:val="006361AE"/>
    <w:rsid w:val="00640422"/>
    <w:rsid w:val="0064292B"/>
    <w:rsid w:val="00642DD4"/>
    <w:rsid w:val="00643521"/>
    <w:rsid w:val="00644806"/>
    <w:rsid w:val="00646EB1"/>
    <w:rsid w:val="00653CA1"/>
    <w:rsid w:val="00653EB8"/>
    <w:rsid w:val="00654E90"/>
    <w:rsid w:val="00654F66"/>
    <w:rsid w:val="00655039"/>
    <w:rsid w:val="00656520"/>
    <w:rsid w:val="00656FCA"/>
    <w:rsid w:val="006605B2"/>
    <w:rsid w:val="00661D2B"/>
    <w:rsid w:val="00663C30"/>
    <w:rsid w:val="00663CB7"/>
    <w:rsid w:val="00664E47"/>
    <w:rsid w:val="0066694F"/>
    <w:rsid w:val="00670F6C"/>
    <w:rsid w:val="00671572"/>
    <w:rsid w:val="00672CD5"/>
    <w:rsid w:val="00673427"/>
    <w:rsid w:val="006740EF"/>
    <w:rsid w:val="00675DA4"/>
    <w:rsid w:val="00676C94"/>
    <w:rsid w:val="00676FBA"/>
    <w:rsid w:val="00682A95"/>
    <w:rsid w:val="00682FA2"/>
    <w:rsid w:val="006833A0"/>
    <w:rsid w:val="006917C2"/>
    <w:rsid w:val="00691E2E"/>
    <w:rsid w:val="006923B2"/>
    <w:rsid w:val="00694342"/>
    <w:rsid w:val="00694A01"/>
    <w:rsid w:val="00694F58"/>
    <w:rsid w:val="006950CD"/>
    <w:rsid w:val="006A07FE"/>
    <w:rsid w:val="006A1831"/>
    <w:rsid w:val="006A232A"/>
    <w:rsid w:val="006A6391"/>
    <w:rsid w:val="006A71D0"/>
    <w:rsid w:val="006A7268"/>
    <w:rsid w:val="006A75E8"/>
    <w:rsid w:val="006B581B"/>
    <w:rsid w:val="006B6F52"/>
    <w:rsid w:val="006B719A"/>
    <w:rsid w:val="006C21C7"/>
    <w:rsid w:val="006C2A18"/>
    <w:rsid w:val="006C335C"/>
    <w:rsid w:val="006C4437"/>
    <w:rsid w:val="006C525D"/>
    <w:rsid w:val="006C6995"/>
    <w:rsid w:val="006C7132"/>
    <w:rsid w:val="006C784B"/>
    <w:rsid w:val="006C7CCA"/>
    <w:rsid w:val="006D3932"/>
    <w:rsid w:val="006D41D8"/>
    <w:rsid w:val="006D4487"/>
    <w:rsid w:val="006D5594"/>
    <w:rsid w:val="006D5E85"/>
    <w:rsid w:val="006E18D6"/>
    <w:rsid w:val="006E353E"/>
    <w:rsid w:val="006E502E"/>
    <w:rsid w:val="006E7965"/>
    <w:rsid w:val="006F2CD6"/>
    <w:rsid w:val="006F3B56"/>
    <w:rsid w:val="006F4E2D"/>
    <w:rsid w:val="006F6805"/>
    <w:rsid w:val="0070294A"/>
    <w:rsid w:val="00703B59"/>
    <w:rsid w:val="00710137"/>
    <w:rsid w:val="0071203C"/>
    <w:rsid w:val="00713274"/>
    <w:rsid w:val="00714D32"/>
    <w:rsid w:val="00717021"/>
    <w:rsid w:val="00717EFB"/>
    <w:rsid w:val="00720C9D"/>
    <w:rsid w:val="0072170F"/>
    <w:rsid w:val="0072370F"/>
    <w:rsid w:val="00724011"/>
    <w:rsid w:val="0073009E"/>
    <w:rsid w:val="00730CC8"/>
    <w:rsid w:val="00734A2D"/>
    <w:rsid w:val="00735261"/>
    <w:rsid w:val="00735715"/>
    <w:rsid w:val="007368B7"/>
    <w:rsid w:val="0074005D"/>
    <w:rsid w:val="00740734"/>
    <w:rsid w:val="00741510"/>
    <w:rsid w:val="00741DF1"/>
    <w:rsid w:val="0074257D"/>
    <w:rsid w:val="00743907"/>
    <w:rsid w:val="00744194"/>
    <w:rsid w:val="0074515B"/>
    <w:rsid w:val="00746A08"/>
    <w:rsid w:val="00750805"/>
    <w:rsid w:val="007512AD"/>
    <w:rsid w:val="007538A1"/>
    <w:rsid w:val="00754383"/>
    <w:rsid w:val="00754D90"/>
    <w:rsid w:val="00756015"/>
    <w:rsid w:val="007609E1"/>
    <w:rsid w:val="00762B1C"/>
    <w:rsid w:val="0076447F"/>
    <w:rsid w:val="007646C6"/>
    <w:rsid w:val="00767575"/>
    <w:rsid w:val="00767DFC"/>
    <w:rsid w:val="00770237"/>
    <w:rsid w:val="00770274"/>
    <w:rsid w:val="007841D0"/>
    <w:rsid w:val="00784E6F"/>
    <w:rsid w:val="007853C1"/>
    <w:rsid w:val="00785A2C"/>
    <w:rsid w:val="00791ECB"/>
    <w:rsid w:val="00797CF2"/>
    <w:rsid w:val="007A0964"/>
    <w:rsid w:val="007A13CC"/>
    <w:rsid w:val="007A2ACA"/>
    <w:rsid w:val="007A4A6E"/>
    <w:rsid w:val="007A7D8D"/>
    <w:rsid w:val="007A7F65"/>
    <w:rsid w:val="007B0D86"/>
    <w:rsid w:val="007B3542"/>
    <w:rsid w:val="007B3968"/>
    <w:rsid w:val="007B4E76"/>
    <w:rsid w:val="007B56A7"/>
    <w:rsid w:val="007B76BD"/>
    <w:rsid w:val="007B7EFA"/>
    <w:rsid w:val="007C0011"/>
    <w:rsid w:val="007C26A2"/>
    <w:rsid w:val="007C47BB"/>
    <w:rsid w:val="007C6AD3"/>
    <w:rsid w:val="007C7455"/>
    <w:rsid w:val="007D062B"/>
    <w:rsid w:val="007D1A64"/>
    <w:rsid w:val="007D206B"/>
    <w:rsid w:val="007D2BDF"/>
    <w:rsid w:val="007E03AC"/>
    <w:rsid w:val="007E1F16"/>
    <w:rsid w:val="007E4CDC"/>
    <w:rsid w:val="007F00D6"/>
    <w:rsid w:val="007F0ADF"/>
    <w:rsid w:val="007F319B"/>
    <w:rsid w:val="007F716C"/>
    <w:rsid w:val="007F7F1B"/>
    <w:rsid w:val="0080090E"/>
    <w:rsid w:val="00800995"/>
    <w:rsid w:val="00802C26"/>
    <w:rsid w:val="00803B25"/>
    <w:rsid w:val="00804A25"/>
    <w:rsid w:val="00805987"/>
    <w:rsid w:val="00806019"/>
    <w:rsid w:val="00807598"/>
    <w:rsid w:val="0081046A"/>
    <w:rsid w:val="0081197D"/>
    <w:rsid w:val="00811C8A"/>
    <w:rsid w:val="00812092"/>
    <w:rsid w:val="00812439"/>
    <w:rsid w:val="00813B4B"/>
    <w:rsid w:val="00814497"/>
    <w:rsid w:val="00814957"/>
    <w:rsid w:val="008162ED"/>
    <w:rsid w:val="00820E3A"/>
    <w:rsid w:val="008212B6"/>
    <w:rsid w:val="00821F02"/>
    <w:rsid w:val="00823C10"/>
    <w:rsid w:val="0082631E"/>
    <w:rsid w:val="00826AD9"/>
    <w:rsid w:val="008270B7"/>
    <w:rsid w:val="00830A37"/>
    <w:rsid w:val="008328C1"/>
    <w:rsid w:val="0083294D"/>
    <w:rsid w:val="008344C0"/>
    <w:rsid w:val="008370F2"/>
    <w:rsid w:val="00837893"/>
    <w:rsid w:val="008378E0"/>
    <w:rsid w:val="00844233"/>
    <w:rsid w:val="008461E0"/>
    <w:rsid w:val="00847040"/>
    <w:rsid w:val="00850BA7"/>
    <w:rsid w:val="008514B9"/>
    <w:rsid w:val="00852789"/>
    <w:rsid w:val="00853A53"/>
    <w:rsid w:val="00854DC9"/>
    <w:rsid w:val="00857239"/>
    <w:rsid w:val="0086068D"/>
    <w:rsid w:val="0086165F"/>
    <w:rsid w:val="008640EE"/>
    <w:rsid w:val="00864FA8"/>
    <w:rsid w:val="0086711C"/>
    <w:rsid w:val="00867441"/>
    <w:rsid w:val="0087382D"/>
    <w:rsid w:val="0088030E"/>
    <w:rsid w:val="00880ABB"/>
    <w:rsid w:val="00882122"/>
    <w:rsid w:val="0088316F"/>
    <w:rsid w:val="00885961"/>
    <w:rsid w:val="0088788E"/>
    <w:rsid w:val="0089157A"/>
    <w:rsid w:val="00892D13"/>
    <w:rsid w:val="00893624"/>
    <w:rsid w:val="00893C2F"/>
    <w:rsid w:val="00895BC8"/>
    <w:rsid w:val="008A0CC0"/>
    <w:rsid w:val="008A2A6B"/>
    <w:rsid w:val="008A2C0D"/>
    <w:rsid w:val="008A2E40"/>
    <w:rsid w:val="008A3B73"/>
    <w:rsid w:val="008A3D25"/>
    <w:rsid w:val="008A410E"/>
    <w:rsid w:val="008A4F30"/>
    <w:rsid w:val="008A6942"/>
    <w:rsid w:val="008B5192"/>
    <w:rsid w:val="008B5D51"/>
    <w:rsid w:val="008B5EA5"/>
    <w:rsid w:val="008B6656"/>
    <w:rsid w:val="008B6CE1"/>
    <w:rsid w:val="008B7BCC"/>
    <w:rsid w:val="008C0A82"/>
    <w:rsid w:val="008C5455"/>
    <w:rsid w:val="008C6375"/>
    <w:rsid w:val="008C7A76"/>
    <w:rsid w:val="008D30A9"/>
    <w:rsid w:val="008D45E4"/>
    <w:rsid w:val="008D4D9A"/>
    <w:rsid w:val="008E2391"/>
    <w:rsid w:val="008E5717"/>
    <w:rsid w:val="008E6C85"/>
    <w:rsid w:val="008E7FB5"/>
    <w:rsid w:val="008F04B6"/>
    <w:rsid w:val="008F0D19"/>
    <w:rsid w:val="008F1B9F"/>
    <w:rsid w:val="008F3223"/>
    <w:rsid w:val="008F64E0"/>
    <w:rsid w:val="00901044"/>
    <w:rsid w:val="00901933"/>
    <w:rsid w:val="00901F5E"/>
    <w:rsid w:val="0090687A"/>
    <w:rsid w:val="00911879"/>
    <w:rsid w:val="0091400F"/>
    <w:rsid w:val="00914638"/>
    <w:rsid w:val="00915351"/>
    <w:rsid w:val="009168F4"/>
    <w:rsid w:val="00922F2E"/>
    <w:rsid w:val="00925B53"/>
    <w:rsid w:val="00926075"/>
    <w:rsid w:val="00926A21"/>
    <w:rsid w:val="009313F1"/>
    <w:rsid w:val="009323ED"/>
    <w:rsid w:val="00932DF0"/>
    <w:rsid w:val="009334AD"/>
    <w:rsid w:val="00936663"/>
    <w:rsid w:val="00937C38"/>
    <w:rsid w:val="00940D6E"/>
    <w:rsid w:val="00943F95"/>
    <w:rsid w:val="009440DE"/>
    <w:rsid w:val="00944554"/>
    <w:rsid w:val="009449E2"/>
    <w:rsid w:val="00945B9D"/>
    <w:rsid w:val="00946593"/>
    <w:rsid w:val="00946E8B"/>
    <w:rsid w:val="00954CD4"/>
    <w:rsid w:val="009565B9"/>
    <w:rsid w:val="00963F0A"/>
    <w:rsid w:val="009675D5"/>
    <w:rsid w:val="00971EC6"/>
    <w:rsid w:val="009745D5"/>
    <w:rsid w:val="0097483C"/>
    <w:rsid w:val="00974E56"/>
    <w:rsid w:val="00975ACB"/>
    <w:rsid w:val="00976342"/>
    <w:rsid w:val="00977E8B"/>
    <w:rsid w:val="00980481"/>
    <w:rsid w:val="00980CA8"/>
    <w:rsid w:val="009823EE"/>
    <w:rsid w:val="0098301C"/>
    <w:rsid w:val="009857B4"/>
    <w:rsid w:val="00987848"/>
    <w:rsid w:val="009913F1"/>
    <w:rsid w:val="00992A60"/>
    <w:rsid w:val="00994451"/>
    <w:rsid w:val="00997762"/>
    <w:rsid w:val="009A1332"/>
    <w:rsid w:val="009A3FD0"/>
    <w:rsid w:val="009A5687"/>
    <w:rsid w:val="009A5803"/>
    <w:rsid w:val="009A6087"/>
    <w:rsid w:val="009B02EB"/>
    <w:rsid w:val="009B2833"/>
    <w:rsid w:val="009B3A1B"/>
    <w:rsid w:val="009B6855"/>
    <w:rsid w:val="009B7BE0"/>
    <w:rsid w:val="009C141A"/>
    <w:rsid w:val="009C1475"/>
    <w:rsid w:val="009C2777"/>
    <w:rsid w:val="009C54BF"/>
    <w:rsid w:val="009C6170"/>
    <w:rsid w:val="009D036F"/>
    <w:rsid w:val="009D074E"/>
    <w:rsid w:val="009D12A0"/>
    <w:rsid w:val="009D1665"/>
    <w:rsid w:val="009D497E"/>
    <w:rsid w:val="009D4F25"/>
    <w:rsid w:val="009E224B"/>
    <w:rsid w:val="009E6A81"/>
    <w:rsid w:val="009F0726"/>
    <w:rsid w:val="009F2589"/>
    <w:rsid w:val="009F2DF2"/>
    <w:rsid w:val="009F426F"/>
    <w:rsid w:val="009F4B43"/>
    <w:rsid w:val="00A00B30"/>
    <w:rsid w:val="00A02502"/>
    <w:rsid w:val="00A02532"/>
    <w:rsid w:val="00A02EDA"/>
    <w:rsid w:val="00A046B3"/>
    <w:rsid w:val="00A04FD2"/>
    <w:rsid w:val="00A05FF7"/>
    <w:rsid w:val="00A07580"/>
    <w:rsid w:val="00A138D2"/>
    <w:rsid w:val="00A139D3"/>
    <w:rsid w:val="00A13E34"/>
    <w:rsid w:val="00A13F0F"/>
    <w:rsid w:val="00A15554"/>
    <w:rsid w:val="00A16359"/>
    <w:rsid w:val="00A20C32"/>
    <w:rsid w:val="00A21078"/>
    <w:rsid w:val="00A21919"/>
    <w:rsid w:val="00A21E72"/>
    <w:rsid w:val="00A2601E"/>
    <w:rsid w:val="00A270DB"/>
    <w:rsid w:val="00A27F8D"/>
    <w:rsid w:val="00A32F47"/>
    <w:rsid w:val="00A33241"/>
    <w:rsid w:val="00A33588"/>
    <w:rsid w:val="00A35875"/>
    <w:rsid w:val="00A400BD"/>
    <w:rsid w:val="00A41562"/>
    <w:rsid w:val="00A444C1"/>
    <w:rsid w:val="00A47424"/>
    <w:rsid w:val="00A47A8D"/>
    <w:rsid w:val="00A5133C"/>
    <w:rsid w:val="00A56C2E"/>
    <w:rsid w:val="00A6174B"/>
    <w:rsid w:val="00A62D47"/>
    <w:rsid w:val="00A64051"/>
    <w:rsid w:val="00A67CAE"/>
    <w:rsid w:val="00A67EAE"/>
    <w:rsid w:val="00A758EF"/>
    <w:rsid w:val="00A77F9A"/>
    <w:rsid w:val="00A803BC"/>
    <w:rsid w:val="00A8336C"/>
    <w:rsid w:val="00A83743"/>
    <w:rsid w:val="00A86292"/>
    <w:rsid w:val="00A91C37"/>
    <w:rsid w:val="00A9482C"/>
    <w:rsid w:val="00A94885"/>
    <w:rsid w:val="00AA098F"/>
    <w:rsid w:val="00AA200A"/>
    <w:rsid w:val="00AA29E2"/>
    <w:rsid w:val="00AA4E93"/>
    <w:rsid w:val="00AA767E"/>
    <w:rsid w:val="00AB089A"/>
    <w:rsid w:val="00AB45C1"/>
    <w:rsid w:val="00AB4641"/>
    <w:rsid w:val="00AB5519"/>
    <w:rsid w:val="00AB7BF4"/>
    <w:rsid w:val="00AC278E"/>
    <w:rsid w:val="00AC36FC"/>
    <w:rsid w:val="00AC3FD0"/>
    <w:rsid w:val="00AC4618"/>
    <w:rsid w:val="00AC79FC"/>
    <w:rsid w:val="00AC7E4C"/>
    <w:rsid w:val="00AD0059"/>
    <w:rsid w:val="00AD0FA6"/>
    <w:rsid w:val="00AD1996"/>
    <w:rsid w:val="00AD3C2A"/>
    <w:rsid w:val="00AD48E6"/>
    <w:rsid w:val="00AD4AA4"/>
    <w:rsid w:val="00AD6393"/>
    <w:rsid w:val="00AE16C1"/>
    <w:rsid w:val="00AE1EE7"/>
    <w:rsid w:val="00AE267A"/>
    <w:rsid w:val="00AE3749"/>
    <w:rsid w:val="00AE7388"/>
    <w:rsid w:val="00AE7E2D"/>
    <w:rsid w:val="00AF0DD5"/>
    <w:rsid w:val="00AF3060"/>
    <w:rsid w:val="00AF42C5"/>
    <w:rsid w:val="00AF4855"/>
    <w:rsid w:val="00AF5298"/>
    <w:rsid w:val="00AF5469"/>
    <w:rsid w:val="00AF583F"/>
    <w:rsid w:val="00AF68AC"/>
    <w:rsid w:val="00AF7285"/>
    <w:rsid w:val="00AF75A5"/>
    <w:rsid w:val="00B02418"/>
    <w:rsid w:val="00B0326B"/>
    <w:rsid w:val="00B03BBE"/>
    <w:rsid w:val="00B074F2"/>
    <w:rsid w:val="00B10406"/>
    <w:rsid w:val="00B1211C"/>
    <w:rsid w:val="00B128D5"/>
    <w:rsid w:val="00B13880"/>
    <w:rsid w:val="00B13E02"/>
    <w:rsid w:val="00B142D5"/>
    <w:rsid w:val="00B14699"/>
    <w:rsid w:val="00B15A9A"/>
    <w:rsid w:val="00B2026A"/>
    <w:rsid w:val="00B21048"/>
    <w:rsid w:val="00B21326"/>
    <w:rsid w:val="00B25E91"/>
    <w:rsid w:val="00B262B8"/>
    <w:rsid w:val="00B2703D"/>
    <w:rsid w:val="00B317F8"/>
    <w:rsid w:val="00B319D5"/>
    <w:rsid w:val="00B32532"/>
    <w:rsid w:val="00B330A5"/>
    <w:rsid w:val="00B33612"/>
    <w:rsid w:val="00B33920"/>
    <w:rsid w:val="00B35A7F"/>
    <w:rsid w:val="00B370E0"/>
    <w:rsid w:val="00B422CD"/>
    <w:rsid w:val="00B44A65"/>
    <w:rsid w:val="00B46B01"/>
    <w:rsid w:val="00B50B96"/>
    <w:rsid w:val="00B513F6"/>
    <w:rsid w:val="00B51A71"/>
    <w:rsid w:val="00B51A9F"/>
    <w:rsid w:val="00B522CD"/>
    <w:rsid w:val="00B5330F"/>
    <w:rsid w:val="00B54955"/>
    <w:rsid w:val="00B55765"/>
    <w:rsid w:val="00B5583F"/>
    <w:rsid w:val="00B56DA6"/>
    <w:rsid w:val="00B56EC5"/>
    <w:rsid w:val="00B57015"/>
    <w:rsid w:val="00B60499"/>
    <w:rsid w:val="00B62849"/>
    <w:rsid w:val="00B65B86"/>
    <w:rsid w:val="00B71442"/>
    <w:rsid w:val="00B714C0"/>
    <w:rsid w:val="00B72B77"/>
    <w:rsid w:val="00B759EF"/>
    <w:rsid w:val="00B816CB"/>
    <w:rsid w:val="00B830D3"/>
    <w:rsid w:val="00B8314E"/>
    <w:rsid w:val="00B863E5"/>
    <w:rsid w:val="00B91FCB"/>
    <w:rsid w:val="00B92483"/>
    <w:rsid w:val="00B93B08"/>
    <w:rsid w:val="00B95AC9"/>
    <w:rsid w:val="00B96F86"/>
    <w:rsid w:val="00BA3DDD"/>
    <w:rsid w:val="00BA447C"/>
    <w:rsid w:val="00BA492A"/>
    <w:rsid w:val="00BB3A6A"/>
    <w:rsid w:val="00BB65DA"/>
    <w:rsid w:val="00BB7271"/>
    <w:rsid w:val="00BB727C"/>
    <w:rsid w:val="00BC5F62"/>
    <w:rsid w:val="00BC6D04"/>
    <w:rsid w:val="00BD0797"/>
    <w:rsid w:val="00BD14F5"/>
    <w:rsid w:val="00BD195F"/>
    <w:rsid w:val="00BD2C9D"/>
    <w:rsid w:val="00BE01A6"/>
    <w:rsid w:val="00BE35F0"/>
    <w:rsid w:val="00BE393F"/>
    <w:rsid w:val="00BE4D1A"/>
    <w:rsid w:val="00BE58A1"/>
    <w:rsid w:val="00BE738C"/>
    <w:rsid w:val="00BE7938"/>
    <w:rsid w:val="00BE7BC0"/>
    <w:rsid w:val="00BF02A7"/>
    <w:rsid w:val="00BF21BC"/>
    <w:rsid w:val="00BF355A"/>
    <w:rsid w:val="00C01812"/>
    <w:rsid w:val="00C045E0"/>
    <w:rsid w:val="00C05B3A"/>
    <w:rsid w:val="00C062E5"/>
    <w:rsid w:val="00C0768F"/>
    <w:rsid w:val="00C10C8F"/>
    <w:rsid w:val="00C152A5"/>
    <w:rsid w:val="00C162A4"/>
    <w:rsid w:val="00C17B02"/>
    <w:rsid w:val="00C21125"/>
    <w:rsid w:val="00C22C0A"/>
    <w:rsid w:val="00C23E79"/>
    <w:rsid w:val="00C24A33"/>
    <w:rsid w:val="00C25B92"/>
    <w:rsid w:val="00C25E40"/>
    <w:rsid w:val="00C271E9"/>
    <w:rsid w:val="00C2732B"/>
    <w:rsid w:val="00C30669"/>
    <w:rsid w:val="00C31CE1"/>
    <w:rsid w:val="00C32126"/>
    <w:rsid w:val="00C333C3"/>
    <w:rsid w:val="00C347E1"/>
    <w:rsid w:val="00C36E3B"/>
    <w:rsid w:val="00C4095F"/>
    <w:rsid w:val="00C41033"/>
    <w:rsid w:val="00C445AC"/>
    <w:rsid w:val="00C45053"/>
    <w:rsid w:val="00C46CF0"/>
    <w:rsid w:val="00C479BF"/>
    <w:rsid w:val="00C5141A"/>
    <w:rsid w:val="00C52AD1"/>
    <w:rsid w:val="00C537D4"/>
    <w:rsid w:val="00C5457D"/>
    <w:rsid w:val="00C55245"/>
    <w:rsid w:val="00C57BCA"/>
    <w:rsid w:val="00C60363"/>
    <w:rsid w:val="00C63BFD"/>
    <w:rsid w:val="00C64276"/>
    <w:rsid w:val="00C65F53"/>
    <w:rsid w:val="00C67013"/>
    <w:rsid w:val="00C67470"/>
    <w:rsid w:val="00C67EBD"/>
    <w:rsid w:val="00C70D6B"/>
    <w:rsid w:val="00C72093"/>
    <w:rsid w:val="00C72EBA"/>
    <w:rsid w:val="00C744C6"/>
    <w:rsid w:val="00C74ECC"/>
    <w:rsid w:val="00C75FD1"/>
    <w:rsid w:val="00C762DA"/>
    <w:rsid w:val="00C768D9"/>
    <w:rsid w:val="00C77240"/>
    <w:rsid w:val="00C81C40"/>
    <w:rsid w:val="00C8350E"/>
    <w:rsid w:val="00C849FE"/>
    <w:rsid w:val="00C86E74"/>
    <w:rsid w:val="00C87697"/>
    <w:rsid w:val="00C90A85"/>
    <w:rsid w:val="00C911E2"/>
    <w:rsid w:val="00C95D25"/>
    <w:rsid w:val="00CA056A"/>
    <w:rsid w:val="00CA0DEE"/>
    <w:rsid w:val="00CA2392"/>
    <w:rsid w:val="00CA39DB"/>
    <w:rsid w:val="00CA6A3F"/>
    <w:rsid w:val="00CA719F"/>
    <w:rsid w:val="00CB30C6"/>
    <w:rsid w:val="00CB5FBC"/>
    <w:rsid w:val="00CC0BEA"/>
    <w:rsid w:val="00CC0FCB"/>
    <w:rsid w:val="00CC22DF"/>
    <w:rsid w:val="00CC5B36"/>
    <w:rsid w:val="00CC6AA2"/>
    <w:rsid w:val="00CD2B02"/>
    <w:rsid w:val="00CD3D35"/>
    <w:rsid w:val="00CD42B2"/>
    <w:rsid w:val="00CD4C93"/>
    <w:rsid w:val="00CD653C"/>
    <w:rsid w:val="00CD6C25"/>
    <w:rsid w:val="00CE0DB7"/>
    <w:rsid w:val="00CE2E6A"/>
    <w:rsid w:val="00CE399B"/>
    <w:rsid w:val="00CE53B2"/>
    <w:rsid w:val="00CE6D95"/>
    <w:rsid w:val="00CE70F5"/>
    <w:rsid w:val="00CF302D"/>
    <w:rsid w:val="00CF47CD"/>
    <w:rsid w:val="00CF632D"/>
    <w:rsid w:val="00D01298"/>
    <w:rsid w:val="00D0176B"/>
    <w:rsid w:val="00D05540"/>
    <w:rsid w:val="00D06B11"/>
    <w:rsid w:val="00D07DB6"/>
    <w:rsid w:val="00D10731"/>
    <w:rsid w:val="00D13EAF"/>
    <w:rsid w:val="00D155EC"/>
    <w:rsid w:val="00D16803"/>
    <w:rsid w:val="00D17CB2"/>
    <w:rsid w:val="00D17FC4"/>
    <w:rsid w:val="00D24EBF"/>
    <w:rsid w:val="00D25D75"/>
    <w:rsid w:val="00D2740F"/>
    <w:rsid w:val="00D27A0A"/>
    <w:rsid w:val="00D27BB6"/>
    <w:rsid w:val="00D30241"/>
    <w:rsid w:val="00D31AF7"/>
    <w:rsid w:val="00D31BAF"/>
    <w:rsid w:val="00D31D57"/>
    <w:rsid w:val="00D335AD"/>
    <w:rsid w:val="00D3722E"/>
    <w:rsid w:val="00D3736F"/>
    <w:rsid w:val="00D37499"/>
    <w:rsid w:val="00D37F62"/>
    <w:rsid w:val="00D40F59"/>
    <w:rsid w:val="00D4150F"/>
    <w:rsid w:val="00D440A8"/>
    <w:rsid w:val="00D46B91"/>
    <w:rsid w:val="00D52422"/>
    <w:rsid w:val="00D53B71"/>
    <w:rsid w:val="00D54463"/>
    <w:rsid w:val="00D551D9"/>
    <w:rsid w:val="00D56C77"/>
    <w:rsid w:val="00D65729"/>
    <w:rsid w:val="00D65D58"/>
    <w:rsid w:val="00D67884"/>
    <w:rsid w:val="00D67EAB"/>
    <w:rsid w:val="00D71B88"/>
    <w:rsid w:val="00D750B9"/>
    <w:rsid w:val="00D77B18"/>
    <w:rsid w:val="00D8105E"/>
    <w:rsid w:val="00D81287"/>
    <w:rsid w:val="00D81778"/>
    <w:rsid w:val="00D84220"/>
    <w:rsid w:val="00D843E6"/>
    <w:rsid w:val="00D84818"/>
    <w:rsid w:val="00D84A4C"/>
    <w:rsid w:val="00D85B32"/>
    <w:rsid w:val="00D86705"/>
    <w:rsid w:val="00D91AD0"/>
    <w:rsid w:val="00DA1D86"/>
    <w:rsid w:val="00DA2C43"/>
    <w:rsid w:val="00DA3533"/>
    <w:rsid w:val="00DA4BC5"/>
    <w:rsid w:val="00DA4C16"/>
    <w:rsid w:val="00DA52F7"/>
    <w:rsid w:val="00DA54C9"/>
    <w:rsid w:val="00DA7FE2"/>
    <w:rsid w:val="00DB00C5"/>
    <w:rsid w:val="00DB0668"/>
    <w:rsid w:val="00DB0ED3"/>
    <w:rsid w:val="00DC0693"/>
    <w:rsid w:val="00DC0FE2"/>
    <w:rsid w:val="00DC374E"/>
    <w:rsid w:val="00DC77FA"/>
    <w:rsid w:val="00DD132E"/>
    <w:rsid w:val="00DD278C"/>
    <w:rsid w:val="00DD4148"/>
    <w:rsid w:val="00DD5049"/>
    <w:rsid w:val="00DD72BA"/>
    <w:rsid w:val="00DE0409"/>
    <w:rsid w:val="00DE0B22"/>
    <w:rsid w:val="00DE23C5"/>
    <w:rsid w:val="00DE2EF7"/>
    <w:rsid w:val="00DE315D"/>
    <w:rsid w:val="00DE42E2"/>
    <w:rsid w:val="00DE563E"/>
    <w:rsid w:val="00DF1D5C"/>
    <w:rsid w:val="00DF363E"/>
    <w:rsid w:val="00DF640D"/>
    <w:rsid w:val="00E006DB"/>
    <w:rsid w:val="00E0260B"/>
    <w:rsid w:val="00E02AF9"/>
    <w:rsid w:val="00E12DF6"/>
    <w:rsid w:val="00E13E2A"/>
    <w:rsid w:val="00E1512E"/>
    <w:rsid w:val="00E1563A"/>
    <w:rsid w:val="00E15A7A"/>
    <w:rsid w:val="00E16E9F"/>
    <w:rsid w:val="00E178DD"/>
    <w:rsid w:val="00E17F93"/>
    <w:rsid w:val="00E24EB9"/>
    <w:rsid w:val="00E25993"/>
    <w:rsid w:val="00E26343"/>
    <w:rsid w:val="00E26814"/>
    <w:rsid w:val="00E31A5B"/>
    <w:rsid w:val="00E31D78"/>
    <w:rsid w:val="00E360EA"/>
    <w:rsid w:val="00E3619A"/>
    <w:rsid w:val="00E4096B"/>
    <w:rsid w:val="00E42076"/>
    <w:rsid w:val="00E42965"/>
    <w:rsid w:val="00E43087"/>
    <w:rsid w:val="00E43F64"/>
    <w:rsid w:val="00E45EF8"/>
    <w:rsid w:val="00E45F0A"/>
    <w:rsid w:val="00E46E0A"/>
    <w:rsid w:val="00E47D6C"/>
    <w:rsid w:val="00E5259D"/>
    <w:rsid w:val="00E55BB9"/>
    <w:rsid w:val="00E62BC2"/>
    <w:rsid w:val="00E65EBD"/>
    <w:rsid w:val="00E670A4"/>
    <w:rsid w:val="00E67381"/>
    <w:rsid w:val="00E700DF"/>
    <w:rsid w:val="00E72E1A"/>
    <w:rsid w:val="00E734E9"/>
    <w:rsid w:val="00E737A6"/>
    <w:rsid w:val="00E7495B"/>
    <w:rsid w:val="00E74EA6"/>
    <w:rsid w:val="00E74FD6"/>
    <w:rsid w:val="00E75523"/>
    <w:rsid w:val="00E760E8"/>
    <w:rsid w:val="00E80B8D"/>
    <w:rsid w:val="00E80E88"/>
    <w:rsid w:val="00E80F2C"/>
    <w:rsid w:val="00E814C8"/>
    <w:rsid w:val="00E82C51"/>
    <w:rsid w:val="00E85562"/>
    <w:rsid w:val="00E8557D"/>
    <w:rsid w:val="00E905AF"/>
    <w:rsid w:val="00E90B9B"/>
    <w:rsid w:val="00E90E3E"/>
    <w:rsid w:val="00E9260A"/>
    <w:rsid w:val="00E9382E"/>
    <w:rsid w:val="00E942E2"/>
    <w:rsid w:val="00E946DA"/>
    <w:rsid w:val="00E95EF4"/>
    <w:rsid w:val="00E96FF5"/>
    <w:rsid w:val="00E97F81"/>
    <w:rsid w:val="00EA127C"/>
    <w:rsid w:val="00EA26AB"/>
    <w:rsid w:val="00EA339A"/>
    <w:rsid w:val="00EA3CFD"/>
    <w:rsid w:val="00EA4DC3"/>
    <w:rsid w:val="00EB2E82"/>
    <w:rsid w:val="00EB65C4"/>
    <w:rsid w:val="00EB6E15"/>
    <w:rsid w:val="00EB72E6"/>
    <w:rsid w:val="00EC0794"/>
    <w:rsid w:val="00EC557C"/>
    <w:rsid w:val="00EC64ED"/>
    <w:rsid w:val="00ED2027"/>
    <w:rsid w:val="00ED2561"/>
    <w:rsid w:val="00ED4FF8"/>
    <w:rsid w:val="00ED5E53"/>
    <w:rsid w:val="00EE2B0E"/>
    <w:rsid w:val="00EE6C7A"/>
    <w:rsid w:val="00EF26EC"/>
    <w:rsid w:val="00EF58FC"/>
    <w:rsid w:val="00EF6CFC"/>
    <w:rsid w:val="00F011F8"/>
    <w:rsid w:val="00F02C00"/>
    <w:rsid w:val="00F03C70"/>
    <w:rsid w:val="00F07031"/>
    <w:rsid w:val="00F07C78"/>
    <w:rsid w:val="00F1024B"/>
    <w:rsid w:val="00F115D7"/>
    <w:rsid w:val="00F11E5E"/>
    <w:rsid w:val="00F13221"/>
    <w:rsid w:val="00F13C8A"/>
    <w:rsid w:val="00F150F4"/>
    <w:rsid w:val="00F15581"/>
    <w:rsid w:val="00F15AC9"/>
    <w:rsid w:val="00F16420"/>
    <w:rsid w:val="00F16ACB"/>
    <w:rsid w:val="00F17275"/>
    <w:rsid w:val="00F17CEB"/>
    <w:rsid w:val="00F17F1C"/>
    <w:rsid w:val="00F2064D"/>
    <w:rsid w:val="00F208DD"/>
    <w:rsid w:val="00F21CAB"/>
    <w:rsid w:val="00F25C22"/>
    <w:rsid w:val="00F263CF"/>
    <w:rsid w:val="00F2777D"/>
    <w:rsid w:val="00F33677"/>
    <w:rsid w:val="00F35420"/>
    <w:rsid w:val="00F41CD6"/>
    <w:rsid w:val="00F42728"/>
    <w:rsid w:val="00F42B29"/>
    <w:rsid w:val="00F5158F"/>
    <w:rsid w:val="00F51E90"/>
    <w:rsid w:val="00F55044"/>
    <w:rsid w:val="00F5684A"/>
    <w:rsid w:val="00F61F2A"/>
    <w:rsid w:val="00F66122"/>
    <w:rsid w:val="00F67989"/>
    <w:rsid w:val="00F707C7"/>
    <w:rsid w:val="00F71802"/>
    <w:rsid w:val="00F72CAB"/>
    <w:rsid w:val="00F738C5"/>
    <w:rsid w:val="00F74B93"/>
    <w:rsid w:val="00F828A5"/>
    <w:rsid w:val="00F838C9"/>
    <w:rsid w:val="00F844E8"/>
    <w:rsid w:val="00F8526C"/>
    <w:rsid w:val="00F86506"/>
    <w:rsid w:val="00F936A7"/>
    <w:rsid w:val="00F95A49"/>
    <w:rsid w:val="00F96961"/>
    <w:rsid w:val="00F97177"/>
    <w:rsid w:val="00F978E2"/>
    <w:rsid w:val="00FA274B"/>
    <w:rsid w:val="00FA2D35"/>
    <w:rsid w:val="00FA3DA7"/>
    <w:rsid w:val="00FA78C2"/>
    <w:rsid w:val="00FB2CF8"/>
    <w:rsid w:val="00FC0455"/>
    <w:rsid w:val="00FC270E"/>
    <w:rsid w:val="00FC2C65"/>
    <w:rsid w:val="00FC5AF7"/>
    <w:rsid w:val="00FC6899"/>
    <w:rsid w:val="00FC6C8B"/>
    <w:rsid w:val="00FD646E"/>
    <w:rsid w:val="00FD731C"/>
    <w:rsid w:val="00FD742B"/>
    <w:rsid w:val="00FE0199"/>
    <w:rsid w:val="00FE0A67"/>
    <w:rsid w:val="00FE2354"/>
    <w:rsid w:val="00FE2E3C"/>
    <w:rsid w:val="00FE3946"/>
    <w:rsid w:val="00FF00BC"/>
    <w:rsid w:val="00FF46C3"/>
    <w:rsid w:val="00FF4CBC"/>
    <w:rsid w:val="00FF4D5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8368F3"/>
  <w15:chartTrackingRefBased/>
  <w15:docId w15:val="{FC04DD89-F375-3849-95C4-4EF081AC7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C525D"/>
    <w:pPr>
      <w:ind w:left="720"/>
      <w:contextualSpacing/>
      <w:jc w:val="both"/>
    </w:pPr>
    <w:rPr>
      <w:rFonts w:eastAsiaTheme="minorEastAsia"/>
      <w:sz w:val="20"/>
      <w:szCs w:val="20"/>
    </w:rPr>
  </w:style>
  <w:style w:type="paragraph" w:styleId="FootnoteText">
    <w:name w:val="footnote text"/>
    <w:basedOn w:val="Normal"/>
    <w:link w:val="FootnoteTextChar"/>
    <w:uiPriority w:val="99"/>
    <w:semiHidden/>
    <w:unhideWhenUsed/>
    <w:rsid w:val="00EF58FC"/>
    <w:rPr>
      <w:sz w:val="20"/>
      <w:szCs w:val="20"/>
    </w:rPr>
  </w:style>
  <w:style w:type="character" w:customStyle="1" w:styleId="FootnoteTextChar">
    <w:name w:val="Footnote Text Char"/>
    <w:basedOn w:val="DefaultParagraphFont"/>
    <w:link w:val="FootnoteText"/>
    <w:uiPriority w:val="99"/>
    <w:semiHidden/>
    <w:rsid w:val="00EF58FC"/>
    <w:rPr>
      <w:sz w:val="20"/>
      <w:szCs w:val="20"/>
    </w:rPr>
  </w:style>
  <w:style w:type="character" w:styleId="FootnoteReference">
    <w:name w:val="footnote reference"/>
    <w:basedOn w:val="DefaultParagraphFont"/>
    <w:uiPriority w:val="99"/>
    <w:semiHidden/>
    <w:unhideWhenUsed/>
    <w:rsid w:val="00EF58FC"/>
    <w:rPr>
      <w:vertAlign w:val="superscript"/>
    </w:rPr>
  </w:style>
  <w:style w:type="paragraph" w:styleId="NormalWeb">
    <w:name w:val="Normal (Web)"/>
    <w:basedOn w:val="Normal"/>
    <w:uiPriority w:val="99"/>
    <w:unhideWhenUsed/>
    <w:rsid w:val="00523FF8"/>
    <w:pPr>
      <w:spacing w:before="100" w:beforeAutospacing="1" w:after="100" w:afterAutospacing="1"/>
    </w:pPr>
    <w:rPr>
      <w:rFonts w:eastAsia="Times New Roman"/>
    </w:rPr>
  </w:style>
  <w:style w:type="table" w:styleId="TableGrid">
    <w:name w:val="Table Grid"/>
    <w:basedOn w:val="TableNormal"/>
    <w:uiPriority w:val="39"/>
    <w:rsid w:val="00DA52F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E53B2"/>
    <w:pPr>
      <w:tabs>
        <w:tab w:val="center" w:pos="4680"/>
        <w:tab w:val="right" w:pos="9360"/>
      </w:tabs>
    </w:pPr>
  </w:style>
  <w:style w:type="character" w:customStyle="1" w:styleId="HeaderChar">
    <w:name w:val="Header Char"/>
    <w:basedOn w:val="DefaultParagraphFont"/>
    <w:link w:val="Header"/>
    <w:uiPriority w:val="99"/>
    <w:rsid w:val="00CE53B2"/>
  </w:style>
  <w:style w:type="paragraph" w:styleId="Footer">
    <w:name w:val="footer"/>
    <w:basedOn w:val="Normal"/>
    <w:link w:val="FooterChar"/>
    <w:uiPriority w:val="99"/>
    <w:unhideWhenUsed/>
    <w:rsid w:val="00CE53B2"/>
    <w:pPr>
      <w:tabs>
        <w:tab w:val="center" w:pos="4680"/>
        <w:tab w:val="right" w:pos="9360"/>
      </w:tabs>
    </w:pPr>
  </w:style>
  <w:style w:type="character" w:customStyle="1" w:styleId="FooterChar">
    <w:name w:val="Footer Char"/>
    <w:basedOn w:val="DefaultParagraphFont"/>
    <w:link w:val="Footer"/>
    <w:uiPriority w:val="99"/>
    <w:rsid w:val="00CE53B2"/>
  </w:style>
  <w:style w:type="character" w:styleId="Hyperlink">
    <w:name w:val="Hyperlink"/>
    <w:basedOn w:val="DefaultParagraphFont"/>
    <w:uiPriority w:val="99"/>
    <w:unhideWhenUsed/>
    <w:rsid w:val="00EB65C4"/>
    <w:rPr>
      <w:color w:val="0563C1" w:themeColor="hyperlink"/>
      <w:u w:val="single"/>
    </w:rPr>
  </w:style>
  <w:style w:type="character" w:styleId="UnresolvedMention">
    <w:name w:val="Unresolved Mention"/>
    <w:basedOn w:val="DefaultParagraphFont"/>
    <w:uiPriority w:val="99"/>
    <w:semiHidden/>
    <w:unhideWhenUsed/>
    <w:rsid w:val="00EB65C4"/>
    <w:rPr>
      <w:color w:val="605E5C"/>
      <w:shd w:val="clear" w:color="auto" w:fill="E1DFDD"/>
    </w:rPr>
  </w:style>
  <w:style w:type="character" w:styleId="PageNumber">
    <w:name w:val="page number"/>
    <w:basedOn w:val="DefaultParagraphFont"/>
    <w:uiPriority w:val="99"/>
    <w:semiHidden/>
    <w:unhideWhenUsed/>
    <w:rsid w:val="001E1A0E"/>
  </w:style>
  <w:style w:type="character" w:styleId="EndnoteReference">
    <w:name w:val="endnote reference"/>
    <w:basedOn w:val="DefaultParagraphFont"/>
    <w:uiPriority w:val="99"/>
    <w:semiHidden/>
    <w:unhideWhenUsed/>
    <w:rsid w:val="00585FF1"/>
    <w:rPr>
      <w:vertAlign w:val="superscript"/>
    </w:rPr>
  </w:style>
  <w:style w:type="character" w:styleId="CommentReference">
    <w:name w:val="annotation reference"/>
    <w:basedOn w:val="DefaultParagraphFont"/>
    <w:uiPriority w:val="99"/>
    <w:semiHidden/>
    <w:unhideWhenUsed/>
    <w:rsid w:val="005F5775"/>
    <w:rPr>
      <w:sz w:val="16"/>
      <w:szCs w:val="16"/>
    </w:rPr>
  </w:style>
  <w:style w:type="paragraph" w:styleId="CommentText">
    <w:name w:val="annotation text"/>
    <w:basedOn w:val="Normal"/>
    <w:link w:val="CommentTextChar"/>
    <w:uiPriority w:val="99"/>
    <w:semiHidden/>
    <w:unhideWhenUsed/>
    <w:rsid w:val="005F5775"/>
    <w:rPr>
      <w:sz w:val="20"/>
      <w:szCs w:val="20"/>
    </w:rPr>
  </w:style>
  <w:style w:type="character" w:customStyle="1" w:styleId="CommentTextChar">
    <w:name w:val="Comment Text Char"/>
    <w:basedOn w:val="DefaultParagraphFont"/>
    <w:link w:val="CommentText"/>
    <w:uiPriority w:val="99"/>
    <w:semiHidden/>
    <w:rsid w:val="005F5775"/>
    <w:rPr>
      <w:sz w:val="20"/>
      <w:szCs w:val="20"/>
    </w:rPr>
  </w:style>
  <w:style w:type="paragraph" w:styleId="CommentSubject">
    <w:name w:val="annotation subject"/>
    <w:basedOn w:val="CommentText"/>
    <w:next w:val="CommentText"/>
    <w:link w:val="CommentSubjectChar"/>
    <w:uiPriority w:val="99"/>
    <w:semiHidden/>
    <w:unhideWhenUsed/>
    <w:rsid w:val="005F5775"/>
    <w:rPr>
      <w:b/>
      <w:bCs/>
    </w:rPr>
  </w:style>
  <w:style w:type="character" w:customStyle="1" w:styleId="CommentSubjectChar">
    <w:name w:val="Comment Subject Char"/>
    <w:basedOn w:val="CommentTextChar"/>
    <w:link w:val="CommentSubject"/>
    <w:uiPriority w:val="99"/>
    <w:semiHidden/>
    <w:rsid w:val="005F5775"/>
    <w:rPr>
      <w:b/>
      <w:bCs/>
      <w:sz w:val="20"/>
      <w:szCs w:val="20"/>
    </w:rPr>
  </w:style>
  <w:style w:type="paragraph" w:styleId="BalloonText">
    <w:name w:val="Balloon Text"/>
    <w:basedOn w:val="Normal"/>
    <w:link w:val="BalloonTextChar"/>
    <w:uiPriority w:val="99"/>
    <w:semiHidden/>
    <w:unhideWhenUsed/>
    <w:rsid w:val="005F5775"/>
    <w:rPr>
      <w:sz w:val="18"/>
      <w:szCs w:val="18"/>
    </w:rPr>
  </w:style>
  <w:style w:type="character" w:customStyle="1" w:styleId="BalloonTextChar">
    <w:name w:val="Balloon Text Char"/>
    <w:basedOn w:val="DefaultParagraphFont"/>
    <w:link w:val="BalloonText"/>
    <w:uiPriority w:val="99"/>
    <w:semiHidden/>
    <w:rsid w:val="005F5775"/>
    <w:rPr>
      <w:rFonts w:ascii="Times New Roman" w:hAnsi="Times New Roman" w:cs="Times New Roman"/>
      <w:sz w:val="18"/>
      <w:szCs w:val="18"/>
    </w:rPr>
  </w:style>
  <w:style w:type="character" w:styleId="Emphasis">
    <w:name w:val="Emphasis"/>
    <w:basedOn w:val="DefaultParagraphFont"/>
    <w:uiPriority w:val="20"/>
    <w:qFormat/>
    <w:rsid w:val="00C2732B"/>
    <w:rPr>
      <w:i/>
      <w:iCs/>
    </w:rPr>
  </w:style>
  <w:style w:type="paragraph" w:styleId="Revision">
    <w:name w:val="Revision"/>
    <w:hidden/>
    <w:uiPriority w:val="99"/>
    <w:semiHidden/>
    <w:rsid w:val="00F1024B"/>
  </w:style>
  <w:style w:type="character" w:styleId="PlaceholderText">
    <w:name w:val="Placeholder Text"/>
    <w:basedOn w:val="DefaultParagraphFont"/>
    <w:uiPriority w:val="99"/>
    <w:semiHidden/>
    <w:rsid w:val="00EB6E15"/>
    <w:rPr>
      <w:color w:val="808080"/>
    </w:rPr>
  </w:style>
  <w:style w:type="character" w:customStyle="1" w:styleId="apple-converted-space">
    <w:name w:val="apple-converted-space"/>
    <w:basedOn w:val="DefaultParagraphFont"/>
    <w:rsid w:val="00AD19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9424911">
      <w:bodyDiv w:val="1"/>
      <w:marLeft w:val="0"/>
      <w:marRight w:val="0"/>
      <w:marTop w:val="0"/>
      <w:marBottom w:val="0"/>
      <w:divBdr>
        <w:top w:val="none" w:sz="0" w:space="0" w:color="auto"/>
        <w:left w:val="none" w:sz="0" w:space="0" w:color="auto"/>
        <w:bottom w:val="none" w:sz="0" w:space="0" w:color="auto"/>
        <w:right w:val="none" w:sz="0" w:space="0" w:color="auto"/>
      </w:divBdr>
      <w:divsChild>
        <w:div w:id="1382829383">
          <w:marLeft w:val="0"/>
          <w:marRight w:val="0"/>
          <w:marTop w:val="0"/>
          <w:marBottom w:val="0"/>
          <w:divBdr>
            <w:top w:val="none" w:sz="0" w:space="0" w:color="auto"/>
            <w:left w:val="none" w:sz="0" w:space="0" w:color="auto"/>
            <w:bottom w:val="none" w:sz="0" w:space="0" w:color="auto"/>
            <w:right w:val="none" w:sz="0" w:space="0" w:color="auto"/>
          </w:divBdr>
          <w:divsChild>
            <w:div w:id="168760597">
              <w:marLeft w:val="0"/>
              <w:marRight w:val="0"/>
              <w:marTop w:val="0"/>
              <w:marBottom w:val="0"/>
              <w:divBdr>
                <w:top w:val="none" w:sz="0" w:space="0" w:color="auto"/>
                <w:left w:val="none" w:sz="0" w:space="0" w:color="auto"/>
                <w:bottom w:val="none" w:sz="0" w:space="0" w:color="auto"/>
                <w:right w:val="none" w:sz="0" w:space="0" w:color="auto"/>
              </w:divBdr>
              <w:divsChild>
                <w:div w:id="365446115">
                  <w:marLeft w:val="0"/>
                  <w:marRight w:val="0"/>
                  <w:marTop w:val="0"/>
                  <w:marBottom w:val="0"/>
                  <w:divBdr>
                    <w:top w:val="none" w:sz="0" w:space="0" w:color="auto"/>
                    <w:left w:val="none" w:sz="0" w:space="0" w:color="auto"/>
                    <w:bottom w:val="none" w:sz="0" w:space="0" w:color="auto"/>
                    <w:right w:val="none" w:sz="0" w:space="0" w:color="auto"/>
                  </w:divBdr>
                  <w:divsChild>
                    <w:div w:id="1628118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1127739">
      <w:bodyDiv w:val="1"/>
      <w:marLeft w:val="0"/>
      <w:marRight w:val="0"/>
      <w:marTop w:val="0"/>
      <w:marBottom w:val="0"/>
      <w:divBdr>
        <w:top w:val="none" w:sz="0" w:space="0" w:color="auto"/>
        <w:left w:val="none" w:sz="0" w:space="0" w:color="auto"/>
        <w:bottom w:val="none" w:sz="0" w:space="0" w:color="auto"/>
        <w:right w:val="none" w:sz="0" w:space="0" w:color="auto"/>
      </w:divBdr>
    </w:div>
    <w:div w:id="1840995197">
      <w:bodyDiv w:val="1"/>
      <w:marLeft w:val="0"/>
      <w:marRight w:val="0"/>
      <w:marTop w:val="0"/>
      <w:marBottom w:val="0"/>
      <w:divBdr>
        <w:top w:val="none" w:sz="0" w:space="0" w:color="auto"/>
        <w:left w:val="none" w:sz="0" w:space="0" w:color="auto"/>
        <w:bottom w:val="none" w:sz="0" w:space="0" w:color="auto"/>
        <w:right w:val="none" w:sz="0" w:space="0" w:color="auto"/>
      </w:divBdr>
    </w:div>
    <w:div w:id="2021394888">
      <w:bodyDiv w:val="1"/>
      <w:marLeft w:val="0"/>
      <w:marRight w:val="0"/>
      <w:marTop w:val="0"/>
      <w:marBottom w:val="0"/>
      <w:divBdr>
        <w:top w:val="none" w:sz="0" w:space="0" w:color="auto"/>
        <w:left w:val="none" w:sz="0" w:space="0" w:color="auto"/>
        <w:bottom w:val="none" w:sz="0" w:space="0" w:color="auto"/>
        <w:right w:val="none" w:sz="0" w:space="0" w:color="auto"/>
      </w:divBdr>
    </w:div>
    <w:div w:id="2145464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tiff"/><Relationship Id="rId18" Type="http://schemas.openxmlformats.org/officeDocument/2006/relationships/image" Target="media/image9.png"/><Relationship Id="rId26" Type="http://schemas.openxmlformats.org/officeDocument/2006/relationships/image" Target="media/image17.tiff"/><Relationship Id="rId3" Type="http://schemas.openxmlformats.org/officeDocument/2006/relationships/styles" Target="styles.xml"/><Relationship Id="rId21" Type="http://schemas.openxmlformats.org/officeDocument/2006/relationships/image" Target="media/image12.tiff"/><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png"/><Relationship Id="rId25" Type="http://schemas.openxmlformats.org/officeDocument/2006/relationships/image" Target="media/image16.tif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tiff"/><Relationship Id="rId28" Type="http://schemas.openxmlformats.org/officeDocument/2006/relationships/image" Target="media/image19.tiff"/><Relationship Id="rId10" Type="http://schemas.openxmlformats.org/officeDocument/2006/relationships/header" Target="header2.xml"/><Relationship Id="rId19" Type="http://schemas.openxmlformats.org/officeDocument/2006/relationships/image" Target="media/image10.tiff"/><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tiff"/><Relationship Id="rId22" Type="http://schemas.openxmlformats.org/officeDocument/2006/relationships/image" Target="media/image13.png"/><Relationship Id="rId27" Type="http://schemas.openxmlformats.org/officeDocument/2006/relationships/image" Target="media/image18.tiff"/><Relationship Id="rId30" Type="http://schemas.openxmlformats.org/officeDocument/2006/relationships/image" Target="media/image21.tiff"/><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B0F76-A953-6A41-A17E-74FE7D2CC1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2</Pages>
  <Words>49211</Words>
  <Characters>280505</Characters>
  <Application>Microsoft Office Word</Application>
  <DocSecurity>0</DocSecurity>
  <Lines>2337</Lines>
  <Paragraphs>6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a Taylor</dc:creator>
  <cp:keywords/>
  <dc:description/>
  <cp:lastModifiedBy>Christa Taylor</cp:lastModifiedBy>
  <cp:revision>14</cp:revision>
  <dcterms:created xsi:type="dcterms:W3CDTF">2021-01-28T14:30:00Z</dcterms:created>
  <dcterms:modified xsi:type="dcterms:W3CDTF">2021-01-28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csl.mendeley.com/styles/284876101/apa</vt:lpwstr>
  </property>
  <property fmtid="{D5CDD505-2E9C-101B-9397-08002B2CF9AE}" pid="7" name="Mendeley Recent Style Name 2_1">
    <vt:lpwstr>American Psychological Association 6th edition - Christa Taylor</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1e20b378-02b3-3cb6-8567-ed1ad8d0f839</vt:lpwstr>
  </property>
  <property fmtid="{D5CDD505-2E9C-101B-9397-08002B2CF9AE}" pid="24" name="Mendeley Citation Style_1">
    <vt:lpwstr>http://www.zotero.org/styles/apa</vt:lpwstr>
  </property>
</Properties>
</file>